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4B1020" w14:textId="77777777" w:rsidR="00667C15" w:rsidRPr="005B21CE" w:rsidRDefault="00667C15" w:rsidP="00667C15">
      <w:pPr>
        <w:jc w:val="center"/>
        <w:rPr>
          <w:sz w:val="32"/>
          <w:szCs w:val="32"/>
        </w:rPr>
      </w:pPr>
    </w:p>
    <w:p w14:paraId="05B668CE" w14:textId="77777777" w:rsidR="00667C15" w:rsidRPr="005B21CE" w:rsidRDefault="00667C15" w:rsidP="00667C15">
      <w:pPr>
        <w:jc w:val="center"/>
        <w:rPr>
          <w:sz w:val="32"/>
          <w:szCs w:val="32"/>
        </w:rPr>
      </w:pPr>
    </w:p>
    <w:p w14:paraId="41DF5DC2" w14:textId="77777777" w:rsidR="00667C15" w:rsidRPr="005B21CE" w:rsidRDefault="00667C15" w:rsidP="00667C15">
      <w:pPr>
        <w:jc w:val="center"/>
        <w:rPr>
          <w:sz w:val="32"/>
          <w:szCs w:val="32"/>
        </w:rPr>
      </w:pPr>
    </w:p>
    <w:p w14:paraId="311CBAC9" w14:textId="77777777" w:rsidR="00667C15" w:rsidRPr="005B21CE" w:rsidRDefault="00667C15" w:rsidP="00667C15">
      <w:pPr>
        <w:jc w:val="center"/>
        <w:rPr>
          <w:sz w:val="32"/>
          <w:szCs w:val="32"/>
        </w:rPr>
      </w:pPr>
    </w:p>
    <w:p w14:paraId="36368CA8" w14:textId="77777777" w:rsidR="00667C15" w:rsidRPr="005B21CE" w:rsidRDefault="00667C15" w:rsidP="00667C15">
      <w:pPr>
        <w:jc w:val="center"/>
        <w:rPr>
          <w:sz w:val="32"/>
          <w:szCs w:val="32"/>
        </w:rPr>
      </w:pPr>
    </w:p>
    <w:p w14:paraId="65BEE87D" w14:textId="77777777" w:rsidR="00667C15" w:rsidRPr="005B21CE" w:rsidRDefault="00667C15" w:rsidP="00667C15">
      <w:pPr>
        <w:jc w:val="center"/>
        <w:rPr>
          <w:sz w:val="32"/>
          <w:szCs w:val="32"/>
        </w:rPr>
      </w:pPr>
    </w:p>
    <w:p w14:paraId="67E9ECFB" w14:textId="77777777" w:rsidR="00667C15" w:rsidRPr="00D72732" w:rsidRDefault="00667C15" w:rsidP="00667C15">
      <w:pPr>
        <w:jc w:val="center"/>
        <w:rPr>
          <w:sz w:val="32"/>
          <w:szCs w:val="32"/>
        </w:rPr>
      </w:pPr>
    </w:p>
    <w:p w14:paraId="70895DD5" w14:textId="77777777" w:rsidR="00667C15" w:rsidRPr="00D72732" w:rsidRDefault="00667C15" w:rsidP="00343090">
      <w:pPr>
        <w:jc w:val="center"/>
        <w:rPr>
          <w:sz w:val="32"/>
          <w:szCs w:val="32"/>
        </w:rPr>
      </w:pPr>
      <w:r w:rsidRPr="00D72732">
        <w:rPr>
          <w:sz w:val="32"/>
          <w:szCs w:val="32"/>
        </w:rPr>
        <w:t>PROTOCOL TITLE</w:t>
      </w:r>
    </w:p>
    <w:p w14:paraId="3EB343EF" w14:textId="77777777" w:rsidR="00667C15" w:rsidRPr="00D72732" w:rsidRDefault="00667C15" w:rsidP="00D72732">
      <w:pPr>
        <w:rPr>
          <w:sz w:val="32"/>
          <w:szCs w:val="32"/>
        </w:rPr>
      </w:pPr>
    </w:p>
    <w:p w14:paraId="54F49369" w14:textId="6A03F0DF" w:rsidR="00667C15" w:rsidRPr="00D72732" w:rsidRDefault="00343090" w:rsidP="00343090">
      <w:pPr>
        <w:jc w:val="center"/>
        <w:rPr>
          <w:sz w:val="32"/>
          <w:szCs w:val="32"/>
        </w:rPr>
      </w:pPr>
      <w:r w:rsidRPr="00D72732">
        <w:rPr>
          <w:rStyle w:val="TitleChar"/>
          <w:b w:val="0"/>
        </w:rPr>
        <w:t xml:space="preserve">Community Implementation of the ‘Cascade’ (Cope, Adapt, Survive: life after </w:t>
      </w:r>
      <w:proofErr w:type="spellStart"/>
      <w:r w:rsidRPr="00D72732">
        <w:rPr>
          <w:rStyle w:val="TitleChar"/>
          <w:b w:val="0"/>
        </w:rPr>
        <w:t>CAncEr</w:t>
      </w:r>
      <w:proofErr w:type="spellEnd"/>
      <w:r w:rsidRPr="00D72732">
        <w:rPr>
          <w:rStyle w:val="TitleChar"/>
          <w:b w:val="0"/>
        </w:rPr>
        <w:t>) online program for parents of child, adolescents and young adult (AYA) cancer survivors A Phase-III Trial.</w:t>
      </w:r>
      <w:r w:rsidR="00667C15" w:rsidRPr="00D72732">
        <w:rPr>
          <w:rStyle w:val="TitleChar"/>
          <w:b w:val="0"/>
        </w:rPr>
        <w:br/>
      </w:r>
      <w:r w:rsidR="00667C15" w:rsidRPr="00D72732">
        <w:rPr>
          <w:sz w:val="32"/>
          <w:szCs w:val="32"/>
        </w:rPr>
        <w:br/>
        <w:t>VERSION NUMBER 1</w:t>
      </w:r>
    </w:p>
    <w:p w14:paraId="42164B38" w14:textId="4812B8C7" w:rsidR="00667C15" w:rsidRPr="00D72732" w:rsidRDefault="00D72732" w:rsidP="00343090">
      <w:pPr>
        <w:jc w:val="center"/>
        <w:rPr>
          <w:sz w:val="32"/>
          <w:szCs w:val="32"/>
        </w:rPr>
      </w:pPr>
      <w:r>
        <w:rPr>
          <w:sz w:val="32"/>
          <w:szCs w:val="32"/>
        </w:rPr>
        <w:t>24/01/2020</w:t>
      </w:r>
    </w:p>
    <w:p w14:paraId="0F3B49C2" w14:textId="03669C9C" w:rsidR="00667C15" w:rsidRPr="005B21CE" w:rsidRDefault="00667C15" w:rsidP="00667C15">
      <w:pPr>
        <w:jc w:val="center"/>
        <w:rPr>
          <w:b/>
          <w:bCs/>
          <w:kern w:val="28"/>
          <w:sz w:val="44"/>
          <w:szCs w:val="44"/>
        </w:rPr>
      </w:pPr>
      <w:r w:rsidRPr="005B21CE">
        <w:br w:type="page"/>
      </w:r>
    </w:p>
    <w:p w14:paraId="07AB6030" w14:textId="7F934F89" w:rsidR="00111BDC" w:rsidRPr="005B21CE" w:rsidRDefault="00F3589D" w:rsidP="00343090">
      <w:pPr>
        <w:pStyle w:val="Title"/>
        <w:spacing w:before="0" w:after="0"/>
        <w:rPr>
          <w:color w:val="auto"/>
          <w:sz w:val="40"/>
          <w:szCs w:val="40"/>
        </w:rPr>
      </w:pPr>
      <w:bookmarkStart w:id="0" w:name="_Toc30699857"/>
      <w:r w:rsidRPr="005B21CE">
        <w:rPr>
          <w:color w:val="auto"/>
        </w:rPr>
        <w:lastRenderedPageBreak/>
        <w:t>Cascade Implementation Protocol 20</w:t>
      </w:r>
      <w:bookmarkEnd w:id="0"/>
      <w:r w:rsidR="00D72732">
        <w:rPr>
          <w:color w:val="auto"/>
        </w:rPr>
        <w:t>20</w:t>
      </w:r>
      <w:r w:rsidR="00111BDC" w:rsidRPr="005B21CE">
        <w:rPr>
          <w:color w:val="auto"/>
        </w:rPr>
        <w:t xml:space="preserve"> </w:t>
      </w:r>
    </w:p>
    <w:p w14:paraId="10936EF8" w14:textId="77777777" w:rsidR="00111BDC" w:rsidRPr="005B21CE" w:rsidRDefault="00111BDC" w:rsidP="00343090"/>
    <w:p w14:paraId="0314E3FC" w14:textId="77777777" w:rsidR="00111BDC" w:rsidRPr="005B21CE" w:rsidRDefault="00111BDC" w:rsidP="00343090">
      <w:pPr>
        <w:rPr>
          <w:sz w:val="22"/>
          <w:szCs w:val="22"/>
        </w:rPr>
      </w:pPr>
    </w:p>
    <w:tbl>
      <w:tblPr>
        <w:tblW w:w="9464" w:type="dxa"/>
        <w:tblBorders>
          <w:top w:val="single" w:sz="4" w:space="0" w:color="365F91"/>
          <w:bottom w:val="single" w:sz="4" w:space="0" w:color="365F91"/>
        </w:tblBorders>
        <w:tblLook w:val="04A0" w:firstRow="1" w:lastRow="0" w:firstColumn="1" w:lastColumn="0" w:noHBand="0" w:noVBand="1"/>
      </w:tblPr>
      <w:tblGrid>
        <w:gridCol w:w="2235"/>
        <w:gridCol w:w="7229"/>
      </w:tblGrid>
      <w:tr w:rsidR="00111BDC" w:rsidRPr="005B21CE" w14:paraId="5C3ACAD3" w14:textId="77777777" w:rsidTr="008A1669">
        <w:trPr>
          <w:trHeight w:val="1069"/>
        </w:trPr>
        <w:tc>
          <w:tcPr>
            <w:tcW w:w="2235" w:type="dxa"/>
          </w:tcPr>
          <w:p w14:paraId="537ADD63" w14:textId="77777777" w:rsidR="00111BDC" w:rsidRPr="005B21CE" w:rsidRDefault="00111BDC" w:rsidP="009C4C1B">
            <w:r w:rsidRPr="005B21CE">
              <w:t>Co-ordinating Centre:</w:t>
            </w:r>
          </w:p>
        </w:tc>
        <w:tc>
          <w:tcPr>
            <w:tcW w:w="7229" w:type="dxa"/>
          </w:tcPr>
          <w:p w14:paraId="2B8C0A91" w14:textId="77777777" w:rsidR="00111BDC" w:rsidRPr="005B21CE" w:rsidRDefault="00111BDC" w:rsidP="009C4C1B">
            <w:r w:rsidRPr="005B21CE">
              <w:t>Behavioural Sciences Unit</w:t>
            </w:r>
          </w:p>
          <w:p w14:paraId="367E20DD" w14:textId="77777777" w:rsidR="00111BDC" w:rsidRPr="005B21CE" w:rsidRDefault="00111BDC" w:rsidP="009C4C1B">
            <w:r w:rsidRPr="005B21CE">
              <w:t>Kids Cancer Centre</w:t>
            </w:r>
          </w:p>
          <w:p w14:paraId="1FBF7D01" w14:textId="77777777" w:rsidR="00111BDC" w:rsidRPr="005B21CE" w:rsidRDefault="00111BDC" w:rsidP="009C4C1B">
            <w:r w:rsidRPr="005B21CE">
              <w:t>Level 1 South</w:t>
            </w:r>
          </w:p>
          <w:p w14:paraId="102B441E" w14:textId="77777777" w:rsidR="00111BDC" w:rsidRPr="005B21CE" w:rsidRDefault="00111BDC" w:rsidP="009C4C1B">
            <w:r w:rsidRPr="005B21CE">
              <w:t>Sydney Children’s Hospital</w:t>
            </w:r>
          </w:p>
          <w:p w14:paraId="66E0E194" w14:textId="77777777" w:rsidR="00111BDC" w:rsidRPr="005B21CE" w:rsidRDefault="00111BDC" w:rsidP="009C4C1B">
            <w:r w:rsidRPr="005B21CE">
              <w:t>High Street Randwick NSW 2031</w:t>
            </w:r>
          </w:p>
        </w:tc>
      </w:tr>
    </w:tbl>
    <w:p w14:paraId="5683D53F" w14:textId="77777777" w:rsidR="00111BDC" w:rsidRPr="005B21CE" w:rsidRDefault="00111BDC" w:rsidP="00343090"/>
    <w:p w14:paraId="1A98AE80" w14:textId="77777777" w:rsidR="00111BDC" w:rsidRPr="005B21CE" w:rsidRDefault="00111BDC" w:rsidP="00343090">
      <w:r w:rsidRPr="005B21CE">
        <w:tab/>
      </w:r>
      <w:r w:rsidRPr="005B21CE">
        <w:tab/>
      </w:r>
      <w:r w:rsidRPr="005B21CE">
        <w:tab/>
      </w:r>
    </w:p>
    <w:p w14:paraId="6E6B2B74" w14:textId="77777777" w:rsidR="00111BDC" w:rsidRPr="00720887" w:rsidRDefault="00111BDC" w:rsidP="00343090">
      <w:pPr>
        <w:rPr>
          <w:b/>
          <w:sz w:val="28"/>
          <w:szCs w:val="28"/>
        </w:rPr>
      </w:pPr>
      <w:r w:rsidRPr="00720887">
        <w:rPr>
          <w:b/>
          <w:sz w:val="28"/>
          <w:szCs w:val="28"/>
        </w:rPr>
        <w:t xml:space="preserve">Principal Investigator:  </w:t>
      </w:r>
    </w:p>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426"/>
        <w:gridCol w:w="2126"/>
        <w:gridCol w:w="567"/>
        <w:gridCol w:w="2126"/>
      </w:tblGrid>
      <w:tr w:rsidR="00D72732" w:rsidRPr="005B21CE" w14:paraId="7D9537F1" w14:textId="77777777" w:rsidTr="00D72732">
        <w:tc>
          <w:tcPr>
            <w:tcW w:w="1668" w:type="dxa"/>
          </w:tcPr>
          <w:p w14:paraId="206F01DF" w14:textId="77777777" w:rsidR="00D72732" w:rsidRPr="005B21CE" w:rsidRDefault="00D72732" w:rsidP="00343090">
            <w:r w:rsidRPr="005B21CE">
              <w:t>Name:</w:t>
            </w:r>
          </w:p>
        </w:tc>
        <w:tc>
          <w:tcPr>
            <w:tcW w:w="7655" w:type="dxa"/>
            <w:gridSpan w:val="6"/>
          </w:tcPr>
          <w:p w14:paraId="5DA77DE2" w14:textId="4FC0F36E" w:rsidR="00D72732" w:rsidRPr="005B21CE" w:rsidRDefault="00D72732" w:rsidP="00343090">
            <w:pPr>
              <w:pStyle w:val="Instructionsandexamples"/>
              <w:rPr>
                <w:color w:val="auto"/>
              </w:rPr>
            </w:pPr>
            <w:r w:rsidRPr="005B21CE">
              <w:rPr>
                <w:color w:val="auto"/>
              </w:rPr>
              <w:t xml:space="preserve">Dr Lauren </w:t>
            </w:r>
            <w:proofErr w:type="spellStart"/>
            <w:r w:rsidRPr="005B21CE">
              <w:rPr>
                <w:color w:val="auto"/>
              </w:rPr>
              <w:t>Kelada</w:t>
            </w:r>
            <w:r w:rsidR="00A42D58">
              <w:rPr>
                <w:color w:val="auto"/>
              </w:rPr>
              <w:t>a</w:t>
            </w:r>
            <w:proofErr w:type="spellEnd"/>
          </w:p>
        </w:tc>
      </w:tr>
      <w:tr w:rsidR="00D72732" w:rsidRPr="005B21CE" w14:paraId="32FD366E" w14:textId="77777777" w:rsidTr="00D72732">
        <w:tc>
          <w:tcPr>
            <w:tcW w:w="1668" w:type="dxa"/>
          </w:tcPr>
          <w:p w14:paraId="60900785" w14:textId="77777777" w:rsidR="00D72732" w:rsidRPr="005B21CE" w:rsidRDefault="00D72732" w:rsidP="00343090">
            <w:r w:rsidRPr="005B21CE">
              <w:t>Institution:</w:t>
            </w:r>
          </w:p>
        </w:tc>
        <w:tc>
          <w:tcPr>
            <w:tcW w:w="7655" w:type="dxa"/>
            <w:gridSpan w:val="6"/>
          </w:tcPr>
          <w:p w14:paraId="107D539C" w14:textId="62F12567" w:rsidR="00D72732" w:rsidRPr="005B21CE" w:rsidRDefault="00D72732" w:rsidP="00343090">
            <w:pPr>
              <w:pStyle w:val="Instructionsandexamples"/>
              <w:rPr>
                <w:color w:val="auto"/>
              </w:rPr>
            </w:pPr>
            <w:r w:rsidRPr="005B21CE">
              <w:rPr>
                <w:color w:val="auto"/>
              </w:rPr>
              <w:t>Behavioural Sciences Unit, School of Women's and Children's Health, UNSW</w:t>
            </w:r>
          </w:p>
        </w:tc>
      </w:tr>
      <w:tr w:rsidR="00D72732" w:rsidRPr="005B21CE" w14:paraId="63DF5691" w14:textId="77777777" w:rsidTr="00D72732">
        <w:tc>
          <w:tcPr>
            <w:tcW w:w="1668" w:type="dxa"/>
          </w:tcPr>
          <w:p w14:paraId="371DDAA0" w14:textId="77777777" w:rsidR="00D72732" w:rsidRPr="005B21CE" w:rsidRDefault="00D72732" w:rsidP="00343090">
            <w:r w:rsidRPr="005B21CE">
              <w:t>Address:</w:t>
            </w:r>
          </w:p>
        </w:tc>
        <w:tc>
          <w:tcPr>
            <w:tcW w:w="7655" w:type="dxa"/>
            <w:gridSpan w:val="6"/>
          </w:tcPr>
          <w:p w14:paraId="0F58FC9A" w14:textId="7D7D9DBE" w:rsidR="00D72732" w:rsidRPr="005B21CE" w:rsidRDefault="00D72732" w:rsidP="00343090">
            <w:pPr>
              <w:pStyle w:val="Instructionsandexamples"/>
              <w:rPr>
                <w:color w:val="auto"/>
              </w:rPr>
            </w:pPr>
            <w:r w:rsidRPr="005B21CE">
              <w:rPr>
                <w:rStyle w:val="Emphasis"/>
                <w:bCs/>
                <w:i w:val="0"/>
                <w:iCs w:val="0"/>
                <w:color w:val="auto"/>
                <w:shd w:val="clear" w:color="auto" w:fill="FFFFFF"/>
              </w:rPr>
              <w:t>Biosciences building, UNSW</w:t>
            </w:r>
            <w:r w:rsidRPr="005B21CE">
              <w:rPr>
                <w:color w:val="auto"/>
                <w:shd w:val="clear" w:color="auto" w:fill="FFFFFF"/>
              </w:rPr>
              <w:t> Sydney, NSW 2052</w:t>
            </w:r>
          </w:p>
        </w:tc>
      </w:tr>
      <w:tr w:rsidR="00D72732" w:rsidRPr="005B21CE" w14:paraId="3FAB0F01" w14:textId="77777777" w:rsidTr="00D72732">
        <w:trPr>
          <w:trHeight w:val="147"/>
        </w:trPr>
        <w:tc>
          <w:tcPr>
            <w:tcW w:w="1668" w:type="dxa"/>
          </w:tcPr>
          <w:p w14:paraId="0A08E27A" w14:textId="77777777" w:rsidR="00D72732" w:rsidRPr="005B21CE" w:rsidRDefault="00D72732" w:rsidP="00343090">
            <w:r w:rsidRPr="005B21CE">
              <w:t>Contact details:</w:t>
            </w:r>
          </w:p>
        </w:tc>
        <w:tc>
          <w:tcPr>
            <w:tcW w:w="567" w:type="dxa"/>
          </w:tcPr>
          <w:p w14:paraId="11E52815" w14:textId="09B3F0AA" w:rsidR="00D72732" w:rsidRPr="005B21CE" w:rsidRDefault="00D72732" w:rsidP="00343090">
            <w:pPr>
              <w:ind w:right="-250"/>
            </w:pPr>
            <w:r w:rsidRPr="005B21CE">
              <w:t>(</w:t>
            </w:r>
            <w:proofErr w:type="spellStart"/>
            <w:r w:rsidRPr="005B21CE">
              <w:t>ph</w:t>
            </w:r>
            <w:proofErr w:type="spellEnd"/>
            <w:r w:rsidRPr="005B21CE">
              <w:t>)</w:t>
            </w:r>
          </w:p>
        </w:tc>
        <w:tc>
          <w:tcPr>
            <w:tcW w:w="1843" w:type="dxa"/>
          </w:tcPr>
          <w:p w14:paraId="1F3F653A" w14:textId="2408B222" w:rsidR="00D72732" w:rsidRPr="005B21CE" w:rsidRDefault="00D72732" w:rsidP="00343090">
            <w:pPr>
              <w:pStyle w:val="Instructionsandexamples"/>
              <w:rPr>
                <w:color w:val="auto"/>
              </w:rPr>
            </w:pPr>
            <w:r>
              <w:rPr>
                <w:color w:val="auto"/>
              </w:rPr>
              <w:t>02 9382 3116</w:t>
            </w:r>
          </w:p>
        </w:tc>
        <w:tc>
          <w:tcPr>
            <w:tcW w:w="426" w:type="dxa"/>
          </w:tcPr>
          <w:p w14:paraId="5E1B335E" w14:textId="77777777" w:rsidR="00D72732" w:rsidRPr="005B21CE" w:rsidRDefault="00D72732" w:rsidP="00343090"/>
        </w:tc>
        <w:tc>
          <w:tcPr>
            <w:tcW w:w="2126" w:type="dxa"/>
          </w:tcPr>
          <w:p w14:paraId="548E7A0F" w14:textId="77777777" w:rsidR="00D72732" w:rsidRPr="005B21CE" w:rsidRDefault="00D72732" w:rsidP="00343090">
            <w:pPr>
              <w:pStyle w:val="Instructionsandexamples"/>
              <w:rPr>
                <w:color w:val="auto"/>
              </w:rPr>
            </w:pPr>
          </w:p>
        </w:tc>
        <w:tc>
          <w:tcPr>
            <w:tcW w:w="567" w:type="dxa"/>
          </w:tcPr>
          <w:p w14:paraId="78ED7447" w14:textId="77777777" w:rsidR="00D72732" w:rsidRPr="005B21CE" w:rsidRDefault="00D72732" w:rsidP="00343090">
            <w:r w:rsidRPr="005B21CE">
              <w:t>(f)</w:t>
            </w:r>
          </w:p>
        </w:tc>
        <w:tc>
          <w:tcPr>
            <w:tcW w:w="2126" w:type="dxa"/>
          </w:tcPr>
          <w:p w14:paraId="4892B809" w14:textId="77777777" w:rsidR="00D72732" w:rsidRPr="005B21CE" w:rsidRDefault="00D72732" w:rsidP="00343090">
            <w:pPr>
              <w:pStyle w:val="Instructionsandexamples"/>
              <w:rPr>
                <w:color w:val="auto"/>
              </w:rPr>
            </w:pPr>
            <w:r w:rsidRPr="005B21CE">
              <w:rPr>
                <w:color w:val="auto"/>
              </w:rPr>
              <w:t>02 9382 1789</w:t>
            </w:r>
          </w:p>
        </w:tc>
      </w:tr>
      <w:tr w:rsidR="00D72732" w:rsidRPr="005B21CE" w14:paraId="58C69DB1" w14:textId="77777777" w:rsidTr="00D72732">
        <w:trPr>
          <w:trHeight w:val="147"/>
        </w:trPr>
        <w:tc>
          <w:tcPr>
            <w:tcW w:w="1668" w:type="dxa"/>
          </w:tcPr>
          <w:p w14:paraId="206B7C1F" w14:textId="77777777" w:rsidR="00D72732" w:rsidRPr="005B21CE" w:rsidRDefault="00D72732" w:rsidP="00343090">
            <w:r w:rsidRPr="005B21CE">
              <w:t>Email:</w:t>
            </w:r>
          </w:p>
        </w:tc>
        <w:tc>
          <w:tcPr>
            <w:tcW w:w="7655" w:type="dxa"/>
            <w:gridSpan w:val="6"/>
          </w:tcPr>
          <w:p w14:paraId="5685742C" w14:textId="2983F3AF" w:rsidR="00D72732" w:rsidRPr="005B21CE" w:rsidRDefault="00D72732" w:rsidP="00343090">
            <w:pPr>
              <w:pStyle w:val="Instructionsandexamples"/>
              <w:rPr>
                <w:color w:val="auto"/>
              </w:rPr>
            </w:pPr>
            <w:r w:rsidRPr="005B21CE">
              <w:rPr>
                <w:rStyle w:val="Hyperlink"/>
              </w:rPr>
              <w:t>l.kelada@unsw.edu.au</w:t>
            </w:r>
          </w:p>
        </w:tc>
      </w:tr>
    </w:tbl>
    <w:p w14:paraId="72FE352F" w14:textId="77777777" w:rsidR="00EC40C1" w:rsidRDefault="00EC40C1" w:rsidP="00343090">
      <w:pPr>
        <w:rPr>
          <w:b/>
          <w:sz w:val="28"/>
          <w:szCs w:val="28"/>
        </w:rPr>
      </w:pPr>
    </w:p>
    <w:p w14:paraId="569C63BE" w14:textId="77777777" w:rsidR="00111BDC" w:rsidRPr="005B21CE" w:rsidRDefault="00111BDC" w:rsidP="00343090">
      <w:r w:rsidRPr="005B21CE">
        <w:rPr>
          <w:b/>
          <w:sz w:val="28"/>
          <w:szCs w:val="28"/>
        </w:rPr>
        <w:t>Chief investigators</w:t>
      </w:r>
      <w:r w:rsidRPr="005B21CE">
        <w:t xml:space="preserve">:  </w:t>
      </w:r>
    </w:p>
    <w:p w14:paraId="48AB6510" w14:textId="77777777" w:rsidR="00111BDC" w:rsidRPr="005B21CE" w:rsidRDefault="00111BDC" w:rsidP="00343090"/>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426"/>
        <w:gridCol w:w="2126"/>
        <w:gridCol w:w="567"/>
        <w:gridCol w:w="2126"/>
      </w:tblGrid>
      <w:tr w:rsidR="00111BDC" w:rsidRPr="005B21CE" w14:paraId="7D970E84" w14:textId="77777777" w:rsidTr="00111BDC">
        <w:tc>
          <w:tcPr>
            <w:tcW w:w="1668" w:type="dxa"/>
          </w:tcPr>
          <w:p w14:paraId="7250E602" w14:textId="77777777" w:rsidR="00111BDC" w:rsidRPr="005B21CE" w:rsidRDefault="00111BDC" w:rsidP="00343090">
            <w:r w:rsidRPr="005B21CE">
              <w:t>Name:</w:t>
            </w:r>
          </w:p>
        </w:tc>
        <w:tc>
          <w:tcPr>
            <w:tcW w:w="7655" w:type="dxa"/>
            <w:gridSpan w:val="6"/>
          </w:tcPr>
          <w:p w14:paraId="2494DAB5" w14:textId="13933F19" w:rsidR="00111BDC" w:rsidRPr="005B21CE" w:rsidRDefault="00111BDC" w:rsidP="00343090">
            <w:pPr>
              <w:pStyle w:val="Instructionsandexamples"/>
              <w:rPr>
                <w:color w:val="auto"/>
              </w:rPr>
            </w:pPr>
            <w:r w:rsidRPr="005B21CE">
              <w:rPr>
                <w:color w:val="auto"/>
              </w:rPr>
              <w:t>Prof Claire Wakefield</w:t>
            </w:r>
          </w:p>
        </w:tc>
      </w:tr>
      <w:tr w:rsidR="00111BDC" w:rsidRPr="005B21CE" w14:paraId="72D406A2" w14:textId="77777777" w:rsidTr="00111BDC">
        <w:tc>
          <w:tcPr>
            <w:tcW w:w="1668" w:type="dxa"/>
          </w:tcPr>
          <w:p w14:paraId="2714EA12" w14:textId="77777777" w:rsidR="00111BDC" w:rsidRPr="005B21CE" w:rsidRDefault="00111BDC" w:rsidP="00343090">
            <w:r w:rsidRPr="005B21CE">
              <w:t>Institution:</w:t>
            </w:r>
          </w:p>
        </w:tc>
        <w:tc>
          <w:tcPr>
            <w:tcW w:w="7655" w:type="dxa"/>
            <w:gridSpan w:val="6"/>
          </w:tcPr>
          <w:p w14:paraId="686481CA" w14:textId="77777777" w:rsidR="00111BDC" w:rsidRPr="005B21CE" w:rsidRDefault="00111BDC" w:rsidP="00343090">
            <w:pPr>
              <w:pStyle w:val="Instructionsandexamples"/>
              <w:rPr>
                <w:color w:val="auto"/>
              </w:rPr>
            </w:pPr>
            <w:r w:rsidRPr="005B21CE">
              <w:rPr>
                <w:color w:val="auto"/>
              </w:rPr>
              <w:t xml:space="preserve">Behavioural Sciences Unit, Kids Cancer Centre, Sydney Children’s Hospital </w:t>
            </w:r>
          </w:p>
        </w:tc>
      </w:tr>
      <w:tr w:rsidR="00111BDC" w:rsidRPr="005B21CE" w14:paraId="0ACB1CC6" w14:textId="77777777" w:rsidTr="00111BDC">
        <w:tc>
          <w:tcPr>
            <w:tcW w:w="1668" w:type="dxa"/>
          </w:tcPr>
          <w:p w14:paraId="4B0F7667" w14:textId="77777777" w:rsidR="00111BDC" w:rsidRPr="005B21CE" w:rsidRDefault="00111BDC" w:rsidP="00343090">
            <w:r w:rsidRPr="005B21CE">
              <w:t>Address:</w:t>
            </w:r>
          </w:p>
        </w:tc>
        <w:tc>
          <w:tcPr>
            <w:tcW w:w="7655" w:type="dxa"/>
            <w:gridSpan w:val="6"/>
          </w:tcPr>
          <w:p w14:paraId="2B3E2982" w14:textId="77777777" w:rsidR="00111BDC" w:rsidRPr="005B21CE" w:rsidRDefault="00111BDC" w:rsidP="00343090">
            <w:pPr>
              <w:pStyle w:val="Instructionsandexamples"/>
              <w:rPr>
                <w:color w:val="auto"/>
              </w:rPr>
            </w:pPr>
            <w:r w:rsidRPr="005B21CE">
              <w:rPr>
                <w:color w:val="auto"/>
              </w:rPr>
              <w:t>Level 1 South, High Street, Randwick 2031, NSW Australia</w:t>
            </w:r>
          </w:p>
        </w:tc>
      </w:tr>
      <w:tr w:rsidR="00111BDC" w:rsidRPr="005B21CE" w14:paraId="2825100F" w14:textId="77777777" w:rsidTr="00111BDC">
        <w:trPr>
          <w:trHeight w:val="89"/>
        </w:trPr>
        <w:tc>
          <w:tcPr>
            <w:tcW w:w="1668" w:type="dxa"/>
          </w:tcPr>
          <w:p w14:paraId="2D1B826A" w14:textId="77777777" w:rsidR="00111BDC" w:rsidRPr="005B21CE" w:rsidRDefault="00111BDC" w:rsidP="00343090">
            <w:r w:rsidRPr="005B21CE">
              <w:t>Contact details:</w:t>
            </w:r>
          </w:p>
        </w:tc>
        <w:tc>
          <w:tcPr>
            <w:tcW w:w="567" w:type="dxa"/>
          </w:tcPr>
          <w:p w14:paraId="1366F5FA" w14:textId="77777777" w:rsidR="00111BDC" w:rsidRPr="005B21CE" w:rsidRDefault="00111BDC" w:rsidP="00343090">
            <w:pPr>
              <w:ind w:right="-250"/>
            </w:pPr>
            <w:r w:rsidRPr="005B21CE">
              <w:t>(</w:t>
            </w:r>
            <w:proofErr w:type="spellStart"/>
            <w:r w:rsidRPr="005B21CE">
              <w:t>ph</w:t>
            </w:r>
            <w:proofErr w:type="spellEnd"/>
            <w:r w:rsidRPr="005B21CE">
              <w:t>)</w:t>
            </w:r>
          </w:p>
        </w:tc>
        <w:tc>
          <w:tcPr>
            <w:tcW w:w="1843" w:type="dxa"/>
          </w:tcPr>
          <w:p w14:paraId="6FF726A6" w14:textId="77777777" w:rsidR="00111BDC" w:rsidRPr="005B21CE" w:rsidRDefault="00111BDC" w:rsidP="00343090">
            <w:pPr>
              <w:pStyle w:val="Instructionsandexamples"/>
              <w:rPr>
                <w:color w:val="auto"/>
              </w:rPr>
            </w:pPr>
            <w:r w:rsidRPr="005B21CE">
              <w:rPr>
                <w:color w:val="auto"/>
              </w:rPr>
              <w:t>02 9382 3113</w:t>
            </w:r>
          </w:p>
        </w:tc>
        <w:tc>
          <w:tcPr>
            <w:tcW w:w="426" w:type="dxa"/>
          </w:tcPr>
          <w:p w14:paraId="77929C4C" w14:textId="77777777" w:rsidR="00111BDC" w:rsidRPr="005B21CE" w:rsidRDefault="00111BDC" w:rsidP="00343090">
            <w:r w:rsidRPr="005B21CE">
              <w:t>(f)</w:t>
            </w:r>
          </w:p>
        </w:tc>
        <w:tc>
          <w:tcPr>
            <w:tcW w:w="2126" w:type="dxa"/>
          </w:tcPr>
          <w:p w14:paraId="4E830253" w14:textId="77777777" w:rsidR="00111BDC" w:rsidRPr="005B21CE" w:rsidRDefault="00111BDC" w:rsidP="00343090">
            <w:pPr>
              <w:pStyle w:val="Instructionsandexamples"/>
              <w:rPr>
                <w:color w:val="auto"/>
              </w:rPr>
            </w:pPr>
            <w:r w:rsidRPr="005B21CE">
              <w:rPr>
                <w:color w:val="auto"/>
              </w:rPr>
              <w:t>02 9382 1789</w:t>
            </w:r>
          </w:p>
        </w:tc>
        <w:tc>
          <w:tcPr>
            <w:tcW w:w="567" w:type="dxa"/>
          </w:tcPr>
          <w:p w14:paraId="12FD0797" w14:textId="77777777" w:rsidR="00111BDC" w:rsidRPr="005B21CE" w:rsidRDefault="00111BDC" w:rsidP="00343090"/>
        </w:tc>
        <w:tc>
          <w:tcPr>
            <w:tcW w:w="2126" w:type="dxa"/>
          </w:tcPr>
          <w:p w14:paraId="1018F2BE" w14:textId="77777777" w:rsidR="00111BDC" w:rsidRPr="005B21CE" w:rsidRDefault="00111BDC" w:rsidP="00343090">
            <w:pPr>
              <w:pStyle w:val="Instructionsandexamples"/>
              <w:rPr>
                <w:color w:val="auto"/>
              </w:rPr>
            </w:pPr>
          </w:p>
        </w:tc>
      </w:tr>
      <w:tr w:rsidR="00111BDC" w:rsidRPr="005B21CE" w14:paraId="0857BAAA" w14:textId="77777777" w:rsidTr="00111BDC">
        <w:trPr>
          <w:trHeight w:val="83"/>
        </w:trPr>
        <w:tc>
          <w:tcPr>
            <w:tcW w:w="1668" w:type="dxa"/>
          </w:tcPr>
          <w:p w14:paraId="30E5C94C" w14:textId="77777777" w:rsidR="00111BDC" w:rsidRPr="005B21CE" w:rsidRDefault="00111BDC" w:rsidP="00343090">
            <w:r w:rsidRPr="005B21CE">
              <w:t>Email:</w:t>
            </w:r>
          </w:p>
        </w:tc>
        <w:tc>
          <w:tcPr>
            <w:tcW w:w="7655" w:type="dxa"/>
            <w:gridSpan w:val="6"/>
          </w:tcPr>
          <w:p w14:paraId="7A6824C6" w14:textId="77777777" w:rsidR="00111BDC" w:rsidRPr="005B21CE" w:rsidRDefault="00341117" w:rsidP="00343090">
            <w:pPr>
              <w:pStyle w:val="Instructionsandexamples"/>
              <w:rPr>
                <w:color w:val="auto"/>
              </w:rPr>
            </w:pPr>
            <w:hyperlink r:id="rId8" w:history="1">
              <w:r w:rsidR="00111BDC" w:rsidRPr="005B21CE">
                <w:rPr>
                  <w:rStyle w:val="Hyperlink"/>
                </w:rPr>
                <w:t>c.wakefield@unsw.edu.au</w:t>
              </w:r>
            </w:hyperlink>
          </w:p>
        </w:tc>
      </w:tr>
    </w:tbl>
    <w:p w14:paraId="28A0D39E" w14:textId="77777777" w:rsidR="00111BDC" w:rsidRPr="005B21CE" w:rsidRDefault="00111BDC" w:rsidP="00343090"/>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426"/>
        <w:gridCol w:w="2126"/>
        <w:gridCol w:w="567"/>
        <w:gridCol w:w="2126"/>
      </w:tblGrid>
      <w:tr w:rsidR="00111BDC" w:rsidRPr="005B21CE" w14:paraId="26410EED" w14:textId="77777777" w:rsidTr="00111BDC">
        <w:tc>
          <w:tcPr>
            <w:tcW w:w="1668" w:type="dxa"/>
          </w:tcPr>
          <w:p w14:paraId="3CE30F4B" w14:textId="77777777" w:rsidR="00111BDC" w:rsidRPr="005B21CE" w:rsidRDefault="00111BDC" w:rsidP="00343090">
            <w:r w:rsidRPr="005B21CE">
              <w:t>Name:</w:t>
            </w:r>
          </w:p>
        </w:tc>
        <w:tc>
          <w:tcPr>
            <w:tcW w:w="7655" w:type="dxa"/>
            <w:gridSpan w:val="6"/>
          </w:tcPr>
          <w:p w14:paraId="6DCE813E" w14:textId="77777777" w:rsidR="00111BDC" w:rsidRPr="005B21CE" w:rsidRDefault="003C06B5" w:rsidP="00343090">
            <w:pPr>
              <w:pStyle w:val="Instructionsandexamples"/>
              <w:rPr>
                <w:color w:val="auto"/>
              </w:rPr>
            </w:pPr>
            <w:r w:rsidRPr="005B21CE">
              <w:rPr>
                <w:color w:val="auto"/>
              </w:rPr>
              <w:t xml:space="preserve">Dr Ursula </w:t>
            </w:r>
            <w:proofErr w:type="spellStart"/>
            <w:r w:rsidRPr="005B21CE">
              <w:rPr>
                <w:color w:val="auto"/>
              </w:rPr>
              <w:t>Sansom</w:t>
            </w:r>
            <w:proofErr w:type="spellEnd"/>
            <w:r w:rsidRPr="005B21CE">
              <w:rPr>
                <w:color w:val="auto"/>
              </w:rPr>
              <w:t>-Daly</w:t>
            </w:r>
          </w:p>
        </w:tc>
      </w:tr>
      <w:tr w:rsidR="00111BDC" w:rsidRPr="005B21CE" w14:paraId="2F1E9F1E" w14:textId="77777777" w:rsidTr="00111BDC">
        <w:tc>
          <w:tcPr>
            <w:tcW w:w="1668" w:type="dxa"/>
          </w:tcPr>
          <w:p w14:paraId="28E6670D" w14:textId="77777777" w:rsidR="00111BDC" w:rsidRPr="005B21CE" w:rsidRDefault="00111BDC" w:rsidP="00343090">
            <w:r w:rsidRPr="005B21CE">
              <w:t>Institution:</w:t>
            </w:r>
          </w:p>
        </w:tc>
        <w:tc>
          <w:tcPr>
            <w:tcW w:w="7655" w:type="dxa"/>
            <w:gridSpan w:val="6"/>
          </w:tcPr>
          <w:p w14:paraId="2A0C261B" w14:textId="77777777" w:rsidR="00111BDC" w:rsidRPr="005B21CE" w:rsidRDefault="00111BDC" w:rsidP="00343090">
            <w:pPr>
              <w:pStyle w:val="Instructionsandexamples"/>
              <w:rPr>
                <w:color w:val="auto"/>
              </w:rPr>
            </w:pPr>
            <w:r w:rsidRPr="005B21CE">
              <w:rPr>
                <w:color w:val="auto"/>
              </w:rPr>
              <w:t>Behavioural Sciences Unit, Kids Cancer Centre, Sydney Children’s Hospital</w:t>
            </w:r>
          </w:p>
        </w:tc>
      </w:tr>
      <w:tr w:rsidR="00111BDC" w:rsidRPr="005B21CE" w14:paraId="1044964A" w14:textId="77777777" w:rsidTr="00111BDC">
        <w:tc>
          <w:tcPr>
            <w:tcW w:w="1668" w:type="dxa"/>
          </w:tcPr>
          <w:p w14:paraId="44CB1C69" w14:textId="77777777" w:rsidR="00111BDC" w:rsidRPr="005B21CE" w:rsidRDefault="00111BDC" w:rsidP="00343090">
            <w:r w:rsidRPr="005B21CE">
              <w:t>Address:</w:t>
            </w:r>
          </w:p>
        </w:tc>
        <w:tc>
          <w:tcPr>
            <w:tcW w:w="7655" w:type="dxa"/>
            <w:gridSpan w:val="6"/>
          </w:tcPr>
          <w:p w14:paraId="3F0DD22B" w14:textId="77777777" w:rsidR="00111BDC" w:rsidRPr="005B21CE" w:rsidRDefault="00111BDC" w:rsidP="00343090">
            <w:pPr>
              <w:pStyle w:val="Instructionsandexamples"/>
              <w:rPr>
                <w:color w:val="auto"/>
              </w:rPr>
            </w:pPr>
            <w:r w:rsidRPr="005B21CE">
              <w:rPr>
                <w:color w:val="auto"/>
              </w:rPr>
              <w:t>Level 1 South, High Street, Randwick 2031, NSW Australia</w:t>
            </w:r>
          </w:p>
        </w:tc>
      </w:tr>
      <w:tr w:rsidR="003C06B5" w:rsidRPr="005B21CE" w14:paraId="534C337C" w14:textId="77777777" w:rsidTr="00111BDC">
        <w:trPr>
          <w:trHeight w:val="147"/>
        </w:trPr>
        <w:tc>
          <w:tcPr>
            <w:tcW w:w="1668" w:type="dxa"/>
          </w:tcPr>
          <w:p w14:paraId="3246401E" w14:textId="77777777" w:rsidR="003C06B5" w:rsidRPr="005B21CE" w:rsidRDefault="003C06B5" w:rsidP="00343090">
            <w:r w:rsidRPr="005B21CE">
              <w:t>Contact details:</w:t>
            </w:r>
          </w:p>
        </w:tc>
        <w:tc>
          <w:tcPr>
            <w:tcW w:w="567" w:type="dxa"/>
          </w:tcPr>
          <w:p w14:paraId="4C169152" w14:textId="77777777" w:rsidR="003C06B5" w:rsidRPr="005B21CE" w:rsidRDefault="003C06B5" w:rsidP="00343090">
            <w:proofErr w:type="spellStart"/>
            <w:r w:rsidRPr="005B21CE">
              <w:t>ph</w:t>
            </w:r>
            <w:proofErr w:type="spellEnd"/>
          </w:p>
        </w:tc>
        <w:tc>
          <w:tcPr>
            <w:tcW w:w="1843" w:type="dxa"/>
          </w:tcPr>
          <w:p w14:paraId="18D1C923" w14:textId="77777777" w:rsidR="003C06B5" w:rsidRPr="005B21CE" w:rsidRDefault="003C06B5" w:rsidP="00343090">
            <w:r w:rsidRPr="005B21CE">
              <w:t>02 9382 3114</w:t>
            </w:r>
          </w:p>
        </w:tc>
        <w:tc>
          <w:tcPr>
            <w:tcW w:w="426" w:type="dxa"/>
          </w:tcPr>
          <w:p w14:paraId="431E0F18" w14:textId="77777777" w:rsidR="003C06B5" w:rsidRPr="005B21CE" w:rsidRDefault="003C06B5" w:rsidP="00343090">
            <w:r w:rsidRPr="005B21CE">
              <w:t>(f)</w:t>
            </w:r>
          </w:p>
        </w:tc>
        <w:tc>
          <w:tcPr>
            <w:tcW w:w="2126" w:type="dxa"/>
          </w:tcPr>
          <w:p w14:paraId="7335DB37" w14:textId="77777777" w:rsidR="003C06B5" w:rsidRPr="005B21CE" w:rsidRDefault="003C06B5" w:rsidP="00343090">
            <w:pPr>
              <w:pStyle w:val="Instructionsandexamples"/>
              <w:rPr>
                <w:color w:val="auto"/>
              </w:rPr>
            </w:pPr>
            <w:r w:rsidRPr="005B21CE">
              <w:rPr>
                <w:color w:val="auto"/>
              </w:rPr>
              <w:t>02 9382 1789</w:t>
            </w:r>
          </w:p>
        </w:tc>
        <w:tc>
          <w:tcPr>
            <w:tcW w:w="567" w:type="dxa"/>
          </w:tcPr>
          <w:p w14:paraId="7427C277" w14:textId="77777777" w:rsidR="003C06B5" w:rsidRPr="005B21CE" w:rsidRDefault="003C06B5" w:rsidP="00343090"/>
        </w:tc>
        <w:tc>
          <w:tcPr>
            <w:tcW w:w="2126" w:type="dxa"/>
          </w:tcPr>
          <w:p w14:paraId="345C483E" w14:textId="77777777" w:rsidR="003C06B5" w:rsidRPr="005B21CE" w:rsidRDefault="003C06B5" w:rsidP="00343090">
            <w:pPr>
              <w:pStyle w:val="Instructionsandexamples"/>
              <w:rPr>
                <w:color w:val="auto"/>
              </w:rPr>
            </w:pPr>
          </w:p>
        </w:tc>
      </w:tr>
      <w:tr w:rsidR="00111BDC" w:rsidRPr="005B21CE" w14:paraId="18025E1A" w14:textId="77777777" w:rsidTr="00111BDC">
        <w:trPr>
          <w:trHeight w:val="147"/>
        </w:trPr>
        <w:tc>
          <w:tcPr>
            <w:tcW w:w="1668" w:type="dxa"/>
          </w:tcPr>
          <w:p w14:paraId="2D600865" w14:textId="77777777" w:rsidR="00111BDC" w:rsidRPr="005B21CE" w:rsidRDefault="00111BDC" w:rsidP="00343090">
            <w:r w:rsidRPr="005B21CE">
              <w:t>Email:</w:t>
            </w:r>
          </w:p>
        </w:tc>
        <w:tc>
          <w:tcPr>
            <w:tcW w:w="7655" w:type="dxa"/>
            <w:gridSpan w:val="6"/>
          </w:tcPr>
          <w:p w14:paraId="582ED731" w14:textId="77777777" w:rsidR="00111BDC" w:rsidRPr="005B21CE" w:rsidRDefault="00341117" w:rsidP="00343090">
            <w:pPr>
              <w:pStyle w:val="Instructionsandexamples"/>
              <w:rPr>
                <w:color w:val="auto"/>
              </w:rPr>
            </w:pPr>
            <w:hyperlink r:id="rId9" w:history="1">
              <w:r w:rsidR="003C06B5" w:rsidRPr="005B21CE">
                <w:rPr>
                  <w:rStyle w:val="Hyperlink"/>
                </w:rPr>
                <w:t>ursula@unsw.edu.au</w:t>
              </w:r>
            </w:hyperlink>
          </w:p>
        </w:tc>
      </w:tr>
    </w:tbl>
    <w:p w14:paraId="2DE0C31E" w14:textId="77777777" w:rsidR="00111BDC" w:rsidRPr="005B21CE" w:rsidRDefault="00111BDC" w:rsidP="00343090"/>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426"/>
        <w:gridCol w:w="2126"/>
        <w:gridCol w:w="567"/>
        <w:gridCol w:w="2126"/>
      </w:tblGrid>
      <w:tr w:rsidR="00111BDC" w:rsidRPr="005B21CE" w14:paraId="75EEE190" w14:textId="77777777" w:rsidTr="00111BDC">
        <w:tc>
          <w:tcPr>
            <w:tcW w:w="1668" w:type="dxa"/>
          </w:tcPr>
          <w:p w14:paraId="22AA2E2B" w14:textId="77777777" w:rsidR="00111BDC" w:rsidRPr="005B21CE" w:rsidRDefault="00111BDC" w:rsidP="00343090">
            <w:r w:rsidRPr="005B21CE">
              <w:t>Name:</w:t>
            </w:r>
          </w:p>
        </w:tc>
        <w:tc>
          <w:tcPr>
            <w:tcW w:w="7655" w:type="dxa"/>
            <w:gridSpan w:val="6"/>
          </w:tcPr>
          <w:p w14:paraId="75B9DA0B" w14:textId="77777777" w:rsidR="00111BDC" w:rsidRPr="005B21CE" w:rsidRDefault="00111BDC" w:rsidP="00343090">
            <w:pPr>
              <w:pStyle w:val="Instructionsandexamples"/>
              <w:rPr>
                <w:color w:val="auto"/>
              </w:rPr>
            </w:pPr>
            <w:r w:rsidRPr="005B21CE">
              <w:rPr>
                <w:color w:val="auto"/>
              </w:rPr>
              <w:t xml:space="preserve">Dr Kate Hetherington </w:t>
            </w:r>
          </w:p>
        </w:tc>
      </w:tr>
      <w:tr w:rsidR="00111BDC" w:rsidRPr="005B21CE" w14:paraId="6F0E55CF" w14:textId="77777777" w:rsidTr="00111BDC">
        <w:tc>
          <w:tcPr>
            <w:tcW w:w="1668" w:type="dxa"/>
          </w:tcPr>
          <w:p w14:paraId="68503E08" w14:textId="77777777" w:rsidR="00111BDC" w:rsidRPr="005B21CE" w:rsidRDefault="00111BDC" w:rsidP="00343090">
            <w:r w:rsidRPr="005B21CE">
              <w:t>Institution:</w:t>
            </w:r>
          </w:p>
        </w:tc>
        <w:tc>
          <w:tcPr>
            <w:tcW w:w="7655" w:type="dxa"/>
            <w:gridSpan w:val="6"/>
          </w:tcPr>
          <w:p w14:paraId="6968A853" w14:textId="77777777" w:rsidR="00111BDC" w:rsidRPr="005B21CE" w:rsidRDefault="00111BDC" w:rsidP="00343090">
            <w:pPr>
              <w:pStyle w:val="Instructionsandexamples"/>
              <w:rPr>
                <w:color w:val="auto"/>
              </w:rPr>
            </w:pPr>
            <w:r w:rsidRPr="005B21CE">
              <w:rPr>
                <w:color w:val="auto"/>
              </w:rPr>
              <w:t>Behavioural Sciences Unit, Kids Cancer Centre, Sydney Children’s Hospital</w:t>
            </w:r>
          </w:p>
        </w:tc>
      </w:tr>
      <w:tr w:rsidR="00111BDC" w:rsidRPr="005B21CE" w14:paraId="56141FC6" w14:textId="77777777" w:rsidTr="00111BDC">
        <w:tc>
          <w:tcPr>
            <w:tcW w:w="1668" w:type="dxa"/>
          </w:tcPr>
          <w:p w14:paraId="13FEE85A" w14:textId="77777777" w:rsidR="00111BDC" w:rsidRPr="005B21CE" w:rsidRDefault="00111BDC" w:rsidP="00343090">
            <w:r w:rsidRPr="005B21CE">
              <w:t>Address:</w:t>
            </w:r>
          </w:p>
        </w:tc>
        <w:tc>
          <w:tcPr>
            <w:tcW w:w="7655" w:type="dxa"/>
            <w:gridSpan w:val="6"/>
          </w:tcPr>
          <w:p w14:paraId="35248BCE" w14:textId="77777777" w:rsidR="00111BDC" w:rsidRPr="005B21CE" w:rsidRDefault="00111BDC" w:rsidP="00343090">
            <w:pPr>
              <w:pStyle w:val="Instructionsandexamples"/>
              <w:rPr>
                <w:color w:val="auto"/>
              </w:rPr>
            </w:pPr>
            <w:r w:rsidRPr="005B21CE">
              <w:rPr>
                <w:color w:val="auto"/>
              </w:rPr>
              <w:t>Level 1 South, High Street, Randwick 2031, NSW Australia</w:t>
            </w:r>
          </w:p>
        </w:tc>
      </w:tr>
      <w:tr w:rsidR="00111BDC" w:rsidRPr="005B21CE" w14:paraId="1224268A" w14:textId="77777777" w:rsidTr="00111BDC">
        <w:trPr>
          <w:trHeight w:val="147"/>
        </w:trPr>
        <w:tc>
          <w:tcPr>
            <w:tcW w:w="1668" w:type="dxa"/>
          </w:tcPr>
          <w:p w14:paraId="5D13C2C6" w14:textId="77777777" w:rsidR="00111BDC" w:rsidRPr="005B21CE" w:rsidRDefault="00111BDC" w:rsidP="00343090">
            <w:r w:rsidRPr="005B21CE">
              <w:t>Contact details:</w:t>
            </w:r>
          </w:p>
        </w:tc>
        <w:tc>
          <w:tcPr>
            <w:tcW w:w="567" w:type="dxa"/>
          </w:tcPr>
          <w:p w14:paraId="5A240995" w14:textId="77777777" w:rsidR="00111BDC" w:rsidRPr="005B21CE" w:rsidRDefault="00111BDC" w:rsidP="00343090">
            <w:pPr>
              <w:ind w:right="-250"/>
            </w:pPr>
            <w:r w:rsidRPr="005B21CE">
              <w:t>(</w:t>
            </w:r>
            <w:proofErr w:type="spellStart"/>
            <w:r w:rsidRPr="005B21CE">
              <w:t>ph</w:t>
            </w:r>
            <w:proofErr w:type="spellEnd"/>
            <w:r w:rsidRPr="005B21CE">
              <w:t>)</w:t>
            </w:r>
          </w:p>
        </w:tc>
        <w:tc>
          <w:tcPr>
            <w:tcW w:w="1843" w:type="dxa"/>
          </w:tcPr>
          <w:p w14:paraId="3390894C" w14:textId="22090087" w:rsidR="00111BDC" w:rsidRPr="005B21CE" w:rsidRDefault="00A51D4F" w:rsidP="00343090">
            <w:pPr>
              <w:pStyle w:val="Instructionsandexamples"/>
              <w:rPr>
                <w:color w:val="auto"/>
              </w:rPr>
            </w:pPr>
            <w:r>
              <w:rPr>
                <w:color w:val="auto"/>
              </w:rPr>
              <w:t>8627 8433</w:t>
            </w:r>
          </w:p>
        </w:tc>
        <w:tc>
          <w:tcPr>
            <w:tcW w:w="426" w:type="dxa"/>
          </w:tcPr>
          <w:p w14:paraId="4AEFFF3A" w14:textId="77777777" w:rsidR="00111BDC" w:rsidRPr="005B21CE" w:rsidRDefault="00111BDC" w:rsidP="00343090">
            <w:r w:rsidRPr="005B21CE">
              <w:t>(f)</w:t>
            </w:r>
          </w:p>
        </w:tc>
        <w:tc>
          <w:tcPr>
            <w:tcW w:w="2126" w:type="dxa"/>
          </w:tcPr>
          <w:p w14:paraId="741F2D02" w14:textId="77777777" w:rsidR="00111BDC" w:rsidRPr="005B21CE" w:rsidRDefault="00111BDC" w:rsidP="00343090">
            <w:pPr>
              <w:pStyle w:val="Instructionsandexamples"/>
              <w:rPr>
                <w:color w:val="auto"/>
              </w:rPr>
            </w:pPr>
            <w:r w:rsidRPr="005B21CE">
              <w:rPr>
                <w:color w:val="auto"/>
              </w:rPr>
              <w:t>02 9382 1789</w:t>
            </w:r>
          </w:p>
        </w:tc>
        <w:tc>
          <w:tcPr>
            <w:tcW w:w="567" w:type="dxa"/>
          </w:tcPr>
          <w:p w14:paraId="6B0E96DE" w14:textId="4E660645" w:rsidR="00111BDC" w:rsidRPr="005B21CE" w:rsidRDefault="00111BDC" w:rsidP="00343090"/>
        </w:tc>
        <w:tc>
          <w:tcPr>
            <w:tcW w:w="2126" w:type="dxa"/>
          </w:tcPr>
          <w:p w14:paraId="29BEA747" w14:textId="77777777" w:rsidR="00111BDC" w:rsidRPr="005B21CE" w:rsidRDefault="00111BDC" w:rsidP="00343090">
            <w:pPr>
              <w:pStyle w:val="Instructionsandexamples"/>
              <w:rPr>
                <w:color w:val="auto"/>
              </w:rPr>
            </w:pPr>
          </w:p>
        </w:tc>
      </w:tr>
      <w:tr w:rsidR="00111BDC" w:rsidRPr="005B21CE" w14:paraId="29CDD117" w14:textId="77777777" w:rsidTr="00111BDC">
        <w:trPr>
          <w:trHeight w:val="147"/>
        </w:trPr>
        <w:tc>
          <w:tcPr>
            <w:tcW w:w="1668" w:type="dxa"/>
          </w:tcPr>
          <w:p w14:paraId="0FE72426" w14:textId="77777777" w:rsidR="00111BDC" w:rsidRPr="005B21CE" w:rsidRDefault="00111BDC" w:rsidP="00343090">
            <w:r w:rsidRPr="005B21CE">
              <w:t>Email:</w:t>
            </w:r>
          </w:p>
        </w:tc>
        <w:tc>
          <w:tcPr>
            <w:tcW w:w="7655" w:type="dxa"/>
            <w:gridSpan w:val="6"/>
          </w:tcPr>
          <w:p w14:paraId="31627922" w14:textId="77777777" w:rsidR="00111BDC" w:rsidRPr="005B21CE" w:rsidRDefault="00341117" w:rsidP="00343090">
            <w:pPr>
              <w:pStyle w:val="Instructionsandexamples"/>
              <w:rPr>
                <w:color w:val="auto"/>
              </w:rPr>
            </w:pPr>
            <w:hyperlink r:id="rId10" w:history="1">
              <w:r w:rsidR="00111BDC" w:rsidRPr="005B21CE">
                <w:rPr>
                  <w:rStyle w:val="Hyperlink"/>
                </w:rPr>
                <w:t>k.hetherington@unsw.edu.au</w:t>
              </w:r>
            </w:hyperlink>
            <w:r w:rsidR="00111BDC" w:rsidRPr="005B21CE">
              <w:rPr>
                <w:color w:val="auto"/>
              </w:rPr>
              <w:t xml:space="preserve"> </w:t>
            </w:r>
          </w:p>
        </w:tc>
      </w:tr>
    </w:tbl>
    <w:p w14:paraId="57DB1A9F" w14:textId="77777777" w:rsidR="00111BDC" w:rsidRPr="005B21CE" w:rsidRDefault="00111BDC" w:rsidP="00343090"/>
    <w:p w14:paraId="0B99399B" w14:textId="77777777" w:rsidR="00111BDC" w:rsidRPr="005B21CE" w:rsidRDefault="00111BDC" w:rsidP="00343090"/>
    <w:p w14:paraId="10439BBF" w14:textId="77777777" w:rsidR="00111BDC" w:rsidRPr="005B21CE" w:rsidRDefault="00111BDC" w:rsidP="00343090">
      <w:r w:rsidRPr="005B21CE">
        <w:rPr>
          <w:b/>
          <w:sz w:val="28"/>
          <w:szCs w:val="28"/>
        </w:rPr>
        <w:t>External collaborators</w:t>
      </w:r>
    </w:p>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426"/>
        <w:gridCol w:w="2126"/>
        <w:gridCol w:w="567"/>
        <w:gridCol w:w="2126"/>
      </w:tblGrid>
      <w:tr w:rsidR="00111BDC" w:rsidRPr="005B21CE" w14:paraId="6051FE77" w14:textId="77777777" w:rsidTr="00111BDC">
        <w:tc>
          <w:tcPr>
            <w:tcW w:w="1668" w:type="dxa"/>
          </w:tcPr>
          <w:p w14:paraId="0CBA96DA" w14:textId="77777777" w:rsidR="00111BDC" w:rsidRPr="005B21CE" w:rsidRDefault="00111BDC" w:rsidP="00343090">
            <w:r w:rsidRPr="005B21CE">
              <w:t>Name:</w:t>
            </w:r>
          </w:p>
        </w:tc>
        <w:tc>
          <w:tcPr>
            <w:tcW w:w="7655" w:type="dxa"/>
            <w:gridSpan w:val="6"/>
          </w:tcPr>
          <w:p w14:paraId="6D39DFF7" w14:textId="77777777" w:rsidR="00111BDC" w:rsidRPr="005B21CE" w:rsidRDefault="00111BDC" w:rsidP="00343090">
            <w:pPr>
              <w:pStyle w:val="Instructionsandexamples"/>
              <w:rPr>
                <w:color w:val="auto"/>
              </w:rPr>
            </w:pPr>
            <w:r w:rsidRPr="005B21CE">
              <w:rPr>
                <w:color w:val="auto"/>
              </w:rPr>
              <w:t xml:space="preserve">A/Prof Pandora Patterson </w:t>
            </w:r>
          </w:p>
        </w:tc>
      </w:tr>
      <w:tr w:rsidR="00111BDC" w:rsidRPr="005B21CE" w14:paraId="200C8324" w14:textId="77777777" w:rsidTr="00111BDC">
        <w:tc>
          <w:tcPr>
            <w:tcW w:w="1668" w:type="dxa"/>
          </w:tcPr>
          <w:p w14:paraId="449BFF43" w14:textId="77777777" w:rsidR="00111BDC" w:rsidRPr="005B21CE" w:rsidRDefault="00111BDC" w:rsidP="00343090">
            <w:r w:rsidRPr="005B21CE">
              <w:t>Institution:</w:t>
            </w:r>
          </w:p>
        </w:tc>
        <w:tc>
          <w:tcPr>
            <w:tcW w:w="7655" w:type="dxa"/>
            <w:gridSpan w:val="6"/>
          </w:tcPr>
          <w:p w14:paraId="2F9C73A0" w14:textId="77777777" w:rsidR="00111BDC" w:rsidRPr="005B21CE" w:rsidRDefault="00111BDC" w:rsidP="00343090">
            <w:pPr>
              <w:pStyle w:val="Instructionsandexamples"/>
              <w:rPr>
                <w:color w:val="auto"/>
              </w:rPr>
            </w:pPr>
            <w:proofErr w:type="spellStart"/>
            <w:r w:rsidRPr="005B21CE">
              <w:rPr>
                <w:color w:val="auto"/>
              </w:rPr>
              <w:t>CanTeen</w:t>
            </w:r>
            <w:proofErr w:type="spellEnd"/>
            <w:r w:rsidRPr="005B21CE">
              <w:rPr>
                <w:color w:val="auto"/>
              </w:rPr>
              <w:t xml:space="preserve"> Australia </w:t>
            </w:r>
          </w:p>
        </w:tc>
      </w:tr>
      <w:tr w:rsidR="00111BDC" w:rsidRPr="005B21CE" w14:paraId="044699F3" w14:textId="77777777" w:rsidTr="00111BDC">
        <w:tc>
          <w:tcPr>
            <w:tcW w:w="1668" w:type="dxa"/>
          </w:tcPr>
          <w:p w14:paraId="1B0FB088" w14:textId="77777777" w:rsidR="00111BDC" w:rsidRPr="005B21CE" w:rsidRDefault="00111BDC" w:rsidP="00343090">
            <w:r w:rsidRPr="005B21CE">
              <w:t>Address:</w:t>
            </w:r>
          </w:p>
        </w:tc>
        <w:tc>
          <w:tcPr>
            <w:tcW w:w="7655" w:type="dxa"/>
            <w:gridSpan w:val="6"/>
          </w:tcPr>
          <w:p w14:paraId="43F40A94" w14:textId="77777777" w:rsidR="00111BDC" w:rsidRPr="005B21CE" w:rsidRDefault="00111BDC" w:rsidP="00343090">
            <w:pPr>
              <w:pStyle w:val="Instructionsandexamples"/>
              <w:rPr>
                <w:color w:val="auto"/>
              </w:rPr>
            </w:pPr>
            <w:r w:rsidRPr="005B21CE">
              <w:rPr>
                <w:bCs/>
                <w:color w:val="auto"/>
              </w:rPr>
              <w:t>75 King Street, Newtown, NSW 2042</w:t>
            </w:r>
          </w:p>
        </w:tc>
      </w:tr>
      <w:tr w:rsidR="00111BDC" w:rsidRPr="005B21CE" w14:paraId="1C3A3B91" w14:textId="77777777" w:rsidTr="00111BDC">
        <w:trPr>
          <w:trHeight w:val="147"/>
        </w:trPr>
        <w:tc>
          <w:tcPr>
            <w:tcW w:w="1668" w:type="dxa"/>
          </w:tcPr>
          <w:p w14:paraId="238CAC03" w14:textId="77777777" w:rsidR="00111BDC" w:rsidRPr="005B21CE" w:rsidRDefault="00111BDC" w:rsidP="00343090">
            <w:r w:rsidRPr="005B21CE">
              <w:t>Contact details:</w:t>
            </w:r>
          </w:p>
        </w:tc>
        <w:tc>
          <w:tcPr>
            <w:tcW w:w="567" w:type="dxa"/>
          </w:tcPr>
          <w:p w14:paraId="66AFB36C" w14:textId="77777777" w:rsidR="00111BDC" w:rsidRPr="005B21CE" w:rsidRDefault="00111BDC" w:rsidP="00343090">
            <w:pPr>
              <w:ind w:right="-250"/>
            </w:pPr>
            <w:r w:rsidRPr="005B21CE">
              <w:t>(</w:t>
            </w:r>
            <w:proofErr w:type="spellStart"/>
            <w:r w:rsidRPr="005B21CE">
              <w:t>ph</w:t>
            </w:r>
            <w:proofErr w:type="spellEnd"/>
            <w:r w:rsidRPr="005B21CE">
              <w:t>)</w:t>
            </w:r>
          </w:p>
        </w:tc>
        <w:tc>
          <w:tcPr>
            <w:tcW w:w="1843" w:type="dxa"/>
          </w:tcPr>
          <w:p w14:paraId="7D83293F" w14:textId="77777777" w:rsidR="00111BDC" w:rsidRPr="005B21CE" w:rsidRDefault="00111BDC" w:rsidP="00343090">
            <w:pPr>
              <w:pStyle w:val="Instructionsandexamples"/>
              <w:rPr>
                <w:color w:val="auto"/>
              </w:rPr>
            </w:pPr>
            <w:r w:rsidRPr="005B21CE">
              <w:rPr>
                <w:color w:val="auto"/>
              </w:rPr>
              <w:t xml:space="preserve">(02) 9007 0212  </w:t>
            </w:r>
          </w:p>
        </w:tc>
        <w:tc>
          <w:tcPr>
            <w:tcW w:w="426" w:type="dxa"/>
          </w:tcPr>
          <w:p w14:paraId="2BD24F1F" w14:textId="77777777" w:rsidR="00111BDC" w:rsidRPr="005B21CE" w:rsidRDefault="00111BDC" w:rsidP="00343090"/>
        </w:tc>
        <w:tc>
          <w:tcPr>
            <w:tcW w:w="2126" w:type="dxa"/>
          </w:tcPr>
          <w:p w14:paraId="3E322E34" w14:textId="77777777" w:rsidR="00111BDC" w:rsidRPr="005B21CE" w:rsidRDefault="00111BDC" w:rsidP="00343090">
            <w:pPr>
              <w:pStyle w:val="Instructionsandexamples"/>
              <w:rPr>
                <w:color w:val="auto"/>
              </w:rPr>
            </w:pPr>
            <w:r w:rsidRPr="005B21CE">
              <w:rPr>
                <w:color w:val="auto"/>
              </w:rPr>
              <w:t>(f) (02) 9557 6625</w:t>
            </w:r>
          </w:p>
        </w:tc>
        <w:tc>
          <w:tcPr>
            <w:tcW w:w="567" w:type="dxa"/>
          </w:tcPr>
          <w:p w14:paraId="262367D8" w14:textId="77777777" w:rsidR="00111BDC" w:rsidRPr="005B21CE" w:rsidRDefault="00111BDC" w:rsidP="00343090"/>
        </w:tc>
        <w:tc>
          <w:tcPr>
            <w:tcW w:w="2126" w:type="dxa"/>
          </w:tcPr>
          <w:p w14:paraId="375392F9" w14:textId="77777777" w:rsidR="00111BDC" w:rsidRPr="005B21CE" w:rsidRDefault="00111BDC" w:rsidP="00343090">
            <w:pPr>
              <w:pStyle w:val="Instructionsandexamples"/>
              <w:rPr>
                <w:color w:val="auto"/>
              </w:rPr>
            </w:pPr>
          </w:p>
        </w:tc>
      </w:tr>
      <w:tr w:rsidR="00111BDC" w:rsidRPr="005B21CE" w14:paraId="46BA04C1" w14:textId="77777777" w:rsidTr="00111BDC">
        <w:trPr>
          <w:trHeight w:val="88"/>
        </w:trPr>
        <w:tc>
          <w:tcPr>
            <w:tcW w:w="1668" w:type="dxa"/>
          </w:tcPr>
          <w:p w14:paraId="010BECBE" w14:textId="77777777" w:rsidR="00111BDC" w:rsidRPr="005B21CE" w:rsidRDefault="00111BDC" w:rsidP="00343090">
            <w:r w:rsidRPr="005B21CE">
              <w:t xml:space="preserve">Email:  </w:t>
            </w:r>
          </w:p>
        </w:tc>
        <w:tc>
          <w:tcPr>
            <w:tcW w:w="7655" w:type="dxa"/>
            <w:gridSpan w:val="6"/>
          </w:tcPr>
          <w:p w14:paraId="4185D7F1" w14:textId="77777777" w:rsidR="00111BDC" w:rsidRPr="005B21CE" w:rsidRDefault="00341117" w:rsidP="00343090">
            <w:pPr>
              <w:pStyle w:val="Instructionsandexamples"/>
              <w:rPr>
                <w:color w:val="auto"/>
              </w:rPr>
            </w:pPr>
            <w:hyperlink r:id="rId11" w:history="1">
              <w:r w:rsidR="00111BDC" w:rsidRPr="005B21CE">
                <w:rPr>
                  <w:rStyle w:val="Hyperlink"/>
                </w:rPr>
                <w:t>Pandora.Patterson@canteen.org.au</w:t>
              </w:r>
            </w:hyperlink>
          </w:p>
        </w:tc>
      </w:tr>
    </w:tbl>
    <w:p w14:paraId="69553B00" w14:textId="77777777" w:rsidR="00111BDC" w:rsidRPr="005B21CE" w:rsidRDefault="00111BDC" w:rsidP="00343090"/>
    <w:tbl>
      <w:tblPr>
        <w:tblW w:w="9323" w:type="dxa"/>
        <w:tblBorders>
          <w:top w:val="single" w:sz="4" w:space="0" w:color="365F91"/>
          <w:bottom w:val="single" w:sz="4" w:space="0" w:color="365F91"/>
        </w:tblBorders>
        <w:tblLayout w:type="fixed"/>
        <w:tblLook w:val="04A0" w:firstRow="1" w:lastRow="0" w:firstColumn="1" w:lastColumn="0" w:noHBand="0" w:noVBand="1"/>
      </w:tblPr>
      <w:tblGrid>
        <w:gridCol w:w="1668"/>
        <w:gridCol w:w="567"/>
        <w:gridCol w:w="1843"/>
        <w:gridCol w:w="426"/>
        <w:gridCol w:w="2126"/>
        <w:gridCol w:w="567"/>
        <w:gridCol w:w="2126"/>
      </w:tblGrid>
      <w:tr w:rsidR="00A42778" w:rsidRPr="005B21CE" w14:paraId="2DE84315" w14:textId="77777777" w:rsidTr="002622C6">
        <w:tc>
          <w:tcPr>
            <w:tcW w:w="1668" w:type="dxa"/>
          </w:tcPr>
          <w:p w14:paraId="2ABACE4B" w14:textId="77777777" w:rsidR="00A42778" w:rsidRPr="005B21CE" w:rsidRDefault="00A42778" w:rsidP="00343090">
            <w:r w:rsidRPr="005B21CE">
              <w:t>Name:</w:t>
            </w:r>
          </w:p>
        </w:tc>
        <w:tc>
          <w:tcPr>
            <w:tcW w:w="7655" w:type="dxa"/>
            <w:gridSpan w:val="6"/>
          </w:tcPr>
          <w:p w14:paraId="5B88E5E4" w14:textId="71C656F4" w:rsidR="00A42778" w:rsidRPr="005B21CE" w:rsidRDefault="002622C6" w:rsidP="00343090">
            <w:pPr>
              <w:pStyle w:val="Instructionsandexamples"/>
              <w:rPr>
                <w:color w:val="auto"/>
              </w:rPr>
            </w:pPr>
            <w:r w:rsidRPr="005B21CE">
              <w:rPr>
                <w:color w:val="auto"/>
              </w:rPr>
              <w:t>NAME GOES HERE</w:t>
            </w:r>
          </w:p>
        </w:tc>
      </w:tr>
      <w:tr w:rsidR="00A42778" w:rsidRPr="005B21CE" w14:paraId="33F0F43C" w14:textId="77777777" w:rsidTr="002622C6">
        <w:tc>
          <w:tcPr>
            <w:tcW w:w="1668" w:type="dxa"/>
          </w:tcPr>
          <w:p w14:paraId="42623BA5" w14:textId="77777777" w:rsidR="00A42778" w:rsidRPr="005B21CE" w:rsidRDefault="00A42778" w:rsidP="00343090">
            <w:r w:rsidRPr="005B21CE">
              <w:t>Institution:</w:t>
            </w:r>
          </w:p>
        </w:tc>
        <w:tc>
          <w:tcPr>
            <w:tcW w:w="7655" w:type="dxa"/>
            <w:gridSpan w:val="6"/>
          </w:tcPr>
          <w:p w14:paraId="4D96F990" w14:textId="7D967FB5" w:rsidR="00A42778" w:rsidRPr="005B21CE" w:rsidRDefault="002622C6" w:rsidP="00343090">
            <w:pPr>
              <w:pStyle w:val="Instructionsandexamples"/>
              <w:rPr>
                <w:color w:val="auto"/>
              </w:rPr>
            </w:pPr>
            <w:r w:rsidRPr="005B21CE">
              <w:rPr>
                <w:color w:val="auto"/>
              </w:rPr>
              <w:t>ORGANISATION GOES HERE</w:t>
            </w:r>
            <w:r w:rsidR="00A42778" w:rsidRPr="005B21CE">
              <w:rPr>
                <w:color w:val="auto"/>
              </w:rPr>
              <w:t xml:space="preserve"> </w:t>
            </w:r>
          </w:p>
        </w:tc>
      </w:tr>
      <w:tr w:rsidR="00A42778" w:rsidRPr="005B21CE" w14:paraId="08749199" w14:textId="77777777" w:rsidTr="002622C6">
        <w:tc>
          <w:tcPr>
            <w:tcW w:w="1668" w:type="dxa"/>
          </w:tcPr>
          <w:p w14:paraId="3DD6835B" w14:textId="77777777" w:rsidR="00A42778" w:rsidRPr="005B21CE" w:rsidRDefault="00A42778" w:rsidP="00343090">
            <w:r w:rsidRPr="005B21CE">
              <w:t>Address:</w:t>
            </w:r>
          </w:p>
        </w:tc>
        <w:tc>
          <w:tcPr>
            <w:tcW w:w="7655" w:type="dxa"/>
            <w:gridSpan w:val="6"/>
          </w:tcPr>
          <w:p w14:paraId="697A0090" w14:textId="7FA1D481" w:rsidR="00A42778" w:rsidRPr="005B21CE" w:rsidRDefault="002622C6" w:rsidP="00343090">
            <w:pPr>
              <w:pStyle w:val="Instructionsandexamples"/>
              <w:rPr>
                <w:color w:val="auto"/>
              </w:rPr>
            </w:pPr>
            <w:r w:rsidRPr="005B21CE">
              <w:rPr>
                <w:bCs/>
                <w:color w:val="auto"/>
              </w:rPr>
              <w:t>ADDRESS GOES HERE</w:t>
            </w:r>
          </w:p>
        </w:tc>
      </w:tr>
      <w:tr w:rsidR="00A42778" w:rsidRPr="005B21CE" w14:paraId="15350F24" w14:textId="77777777" w:rsidTr="002622C6">
        <w:trPr>
          <w:trHeight w:val="147"/>
        </w:trPr>
        <w:tc>
          <w:tcPr>
            <w:tcW w:w="1668" w:type="dxa"/>
          </w:tcPr>
          <w:p w14:paraId="7B0242AA" w14:textId="77777777" w:rsidR="00A42778" w:rsidRPr="005B21CE" w:rsidRDefault="00A42778" w:rsidP="00343090">
            <w:r w:rsidRPr="005B21CE">
              <w:t>Contact details:</w:t>
            </w:r>
          </w:p>
        </w:tc>
        <w:tc>
          <w:tcPr>
            <w:tcW w:w="567" w:type="dxa"/>
          </w:tcPr>
          <w:p w14:paraId="20C47AC8" w14:textId="77777777" w:rsidR="00A42778" w:rsidRPr="005B21CE" w:rsidRDefault="00A42778" w:rsidP="00343090">
            <w:pPr>
              <w:ind w:right="-250"/>
            </w:pPr>
            <w:r w:rsidRPr="005B21CE">
              <w:t>(</w:t>
            </w:r>
            <w:proofErr w:type="spellStart"/>
            <w:r w:rsidRPr="005B21CE">
              <w:t>ph</w:t>
            </w:r>
            <w:proofErr w:type="spellEnd"/>
            <w:r w:rsidRPr="005B21CE">
              <w:t>)</w:t>
            </w:r>
          </w:p>
        </w:tc>
        <w:tc>
          <w:tcPr>
            <w:tcW w:w="1843" w:type="dxa"/>
          </w:tcPr>
          <w:p w14:paraId="2CA70A6C" w14:textId="071A612C" w:rsidR="00A42778" w:rsidRPr="005B21CE" w:rsidRDefault="002622C6" w:rsidP="00343090">
            <w:pPr>
              <w:pStyle w:val="Instructionsandexamples"/>
              <w:rPr>
                <w:color w:val="auto"/>
              </w:rPr>
            </w:pPr>
            <w:r w:rsidRPr="005B21CE">
              <w:rPr>
                <w:color w:val="auto"/>
              </w:rPr>
              <w:t>(02) 1234 5678</w:t>
            </w:r>
            <w:r w:rsidR="00A42778" w:rsidRPr="005B21CE">
              <w:rPr>
                <w:color w:val="auto"/>
              </w:rPr>
              <w:t xml:space="preserve"> </w:t>
            </w:r>
          </w:p>
        </w:tc>
        <w:tc>
          <w:tcPr>
            <w:tcW w:w="426" w:type="dxa"/>
          </w:tcPr>
          <w:p w14:paraId="1F479AD1" w14:textId="77777777" w:rsidR="00A42778" w:rsidRPr="005B21CE" w:rsidRDefault="00A42778" w:rsidP="00343090"/>
        </w:tc>
        <w:tc>
          <w:tcPr>
            <w:tcW w:w="2126" w:type="dxa"/>
          </w:tcPr>
          <w:p w14:paraId="190B05A4" w14:textId="51D7AF11" w:rsidR="00A42778" w:rsidRPr="005B21CE" w:rsidRDefault="00A42778" w:rsidP="00343090">
            <w:pPr>
              <w:pStyle w:val="Instructionsandexamples"/>
              <w:rPr>
                <w:color w:val="auto"/>
              </w:rPr>
            </w:pPr>
            <w:r w:rsidRPr="005B21CE">
              <w:rPr>
                <w:color w:val="auto"/>
              </w:rPr>
              <w:t xml:space="preserve">(f) (02) </w:t>
            </w:r>
            <w:r w:rsidR="002622C6" w:rsidRPr="005B21CE">
              <w:rPr>
                <w:color w:val="auto"/>
              </w:rPr>
              <w:t>1234 5678</w:t>
            </w:r>
          </w:p>
        </w:tc>
        <w:tc>
          <w:tcPr>
            <w:tcW w:w="567" w:type="dxa"/>
          </w:tcPr>
          <w:p w14:paraId="56E42384" w14:textId="48520041" w:rsidR="00A42778" w:rsidRPr="005B21CE" w:rsidRDefault="002622C6" w:rsidP="00343090">
            <w:r w:rsidRPr="005B21CE">
              <w:t>(m)</w:t>
            </w:r>
          </w:p>
        </w:tc>
        <w:tc>
          <w:tcPr>
            <w:tcW w:w="2126" w:type="dxa"/>
          </w:tcPr>
          <w:p w14:paraId="09336EF9" w14:textId="0CE09B21" w:rsidR="00A42778" w:rsidRPr="005B21CE" w:rsidRDefault="002622C6" w:rsidP="00343090">
            <w:pPr>
              <w:pStyle w:val="Instructionsandexamples"/>
              <w:rPr>
                <w:color w:val="auto"/>
              </w:rPr>
            </w:pPr>
            <w:r w:rsidRPr="005B21CE">
              <w:rPr>
                <w:color w:val="auto"/>
              </w:rPr>
              <w:t>1234 567 890</w:t>
            </w:r>
          </w:p>
        </w:tc>
      </w:tr>
      <w:tr w:rsidR="00A42778" w:rsidRPr="005B21CE" w14:paraId="7CD27EA6" w14:textId="77777777" w:rsidTr="002622C6">
        <w:trPr>
          <w:trHeight w:val="88"/>
        </w:trPr>
        <w:tc>
          <w:tcPr>
            <w:tcW w:w="1668" w:type="dxa"/>
          </w:tcPr>
          <w:p w14:paraId="2F9292E6" w14:textId="77777777" w:rsidR="00A42778" w:rsidRPr="005B21CE" w:rsidRDefault="00A42778" w:rsidP="00343090">
            <w:r w:rsidRPr="005B21CE">
              <w:t xml:space="preserve">Email:  </w:t>
            </w:r>
          </w:p>
        </w:tc>
        <w:tc>
          <w:tcPr>
            <w:tcW w:w="7655" w:type="dxa"/>
            <w:gridSpan w:val="6"/>
          </w:tcPr>
          <w:p w14:paraId="251A4B96" w14:textId="7F4D1DD1" w:rsidR="00A42778" w:rsidRPr="005B21CE" w:rsidRDefault="00341117" w:rsidP="00343090">
            <w:pPr>
              <w:pStyle w:val="Instructionsandexamples"/>
              <w:rPr>
                <w:color w:val="auto"/>
              </w:rPr>
            </w:pPr>
            <w:hyperlink r:id="rId12" w:history="1">
              <w:r w:rsidR="00F74F59" w:rsidRPr="005B21CE">
                <w:rPr>
                  <w:rStyle w:val="Hyperlink"/>
                </w:rPr>
                <w:t>EMAIL</w:t>
              </w:r>
            </w:hyperlink>
            <w:r w:rsidR="00F74F59" w:rsidRPr="005B21CE">
              <w:rPr>
                <w:rStyle w:val="Hyperlink"/>
              </w:rPr>
              <w:t xml:space="preserve"> GOES HERE</w:t>
            </w:r>
          </w:p>
        </w:tc>
      </w:tr>
    </w:tbl>
    <w:p w14:paraId="7E6DFBEB" w14:textId="77777777" w:rsidR="008A1669" w:rsidRPr="005B21CE" w:rsidRDefault="008A1669" w:rsidP="00343090"/>
    <w:p w14:paraId="5C666034" w14:textId="77777777" w:rsidR="008A1669" w:rsidRPr="005B21CE" w:rsidRDefault="008A1669" w:rsidP="00343090"/>
    <w:p w14:paraId="57AF4704" w14:textId="515F30C8" w:rsidR="00111BDC" w:rsidRPr="005B21CE" w:rsidRDefault="00111BDC" w:rsidP="00343090">
      <w:pPr>
        <w:rPr>
          <w:b/>
          <w:color w:val="4A7CA5"/>
          <w:sz w:val="28"/>
          <w:szCs w:val="28"/>
        </w:rPr>
      </w:pPr>
      <w:r w:rsidRPr="005B21CE">
        <w:rPr>
          <w:b/>
          <w:sz w:val="28"/>
          <w:szCs w:val="28"/>
        </w:rPr>
        <w:br/>
      </w:r>
      <w:r w:rsidRPr="005B21CE">
        <w:br w:type="page"/>
      </w:r>
    </w:p>
    <w:p w14:paraId="7A444FBF" w14:textId="77777777" w:rsidR="00111BDC" w:rsidRPr="005B21CE" w:rsidRDefault="00111BDC" w:rsidP="00343090">
      <w:pPr>
        <w:pStyle w:val="Heading2"/>
        <w:numPr>
          <w:ilvl w:val="0"/>
          <w:numId w:val="0"/>
        </w:numPr>
        <w:tabs>
          <w:tab w:val="clear" w:pos="720"/>
          <w:tab w:val="left" w:pos="426"/>
        </w:tabs>
        <w:spacing w:before="0"/>
        <w:ind w:left="720" w:hanging="720"/>
        <w:rPr>
          <w:color w:val="002060"/>
          <w:sz w:val="32"/>
          <w:szCs w:val="32"/>
          <w:lang w:val="en-AU"/>
        </w:rPr>
      </w:pPr>
      <w:bookmarkStart w:id="1" w:name="_Toc30699858"/>
      <w:r w:rsidRPr="005B21CE">
        <w:rPr>
          <w:color w:val="002060"/>
          <w:sz w:val="32"/>
          <w:szCs w:val="32"/>
          <w:lang w:val="en-AU"/>
        </w:rPr>
        <w:lastRenderedPageBreak/>
        <w:t>Summary</w:t>
      </w:r>
      <w:bookmarkEnd w:id="1"/>
    </w:p>
    <w:p w14:paraId="29B456C9" w14:textId="77777777" w:rsidR="00111BDC" w:rsidRPr="005B21CE" w:rsidRDefault="00111BDC" w:rsidP="00343090">
      <w:pPr>
        <w:pBdr>
          <w:top w:val="single" w:sz="6" w:space="0" w:color="auto"/>
          <w:left w:val="single" w:sz="6" w:space="1" w:color="auto"/>
          <w:bottom w:val="single" w:sz="6" w:space="1" w:color="auto"/>
          <w:right w:val="single" w:sz="6" w:space="1" w:color="auto"/>
        </w:pBdr>
        <w:tabs>
          <w:tab w:val="left" w:pos="2694"/>
          <w:tab w:val="right" w:pos="9356"/>
        </w:tabs>
        <w:spacing w:line="276" w:lineRule="auto"/>
        <w:ind w:left="2694" w:hanging="2694"/>
      </w:pPr>
      <w:r w:rsidRPr="005B21CE">
        <w:t xml:space="preserve">Protocol title                             Community Implementation of the </w:t>
      </w:r>
      <w:r w:rsidR="00E06256" w:rsidRPr="005B21CE">
        <w:t>‘</w:t>
      </w:r>
      <w:r w:rsidR="00F3589D" w:rsidRPr="005B21CE">
        <w:t>Cascade</w:t>
      </w:r>
      <w:r w:rsidR="00E06256" w:rsidRPr="005B21CE">
        <w:t xml:space="preserve">’ </w:t>
      </w:r>
      <w:r w:rsidR="00E06256" w:rsidRPr="005B21CE">
        <w:rPr>
          <w:rFonts w:ascii="Calibri" w:hAnsi="Calibri"/>
          <w:noProof/>
          <w:sz w:val="22"/>
          <w:szCs w:val="22"/>
        </w:rPr>
        <w:t>(Cope, Adapt, Survive: life after CAncEr)</w:t>
      </w:r>
      <w:r w:rsidR="00E06256" w:rsidRPr="005B21CE">
        <w:t xml:space="preserve"> o</w:t>
      </w:r>
      <w:r w:rsidR="00F3589D" w:rsidRPr="005B21CE">
        <w:t xml:space="preserve">nline </w:t>
      </w:r>
      <w:r w:rsidR="00E06256" w:rsidRPr="005B21CE">
        <w:t xml:space="preserve">program </w:t>
      </w:r>
      <w:r w:rsidR="003C06B5" w:rsidRPr="005B21CE">
        <w:rPr>
          <w:lang w:bidi="en-US"/>
        </w:rPr>
        <w:t>for parents of child</w:t>
      </w:r>
      <w:r w:rsidR="00F3589D" w:rsidRPr="005B21CE">
        <w:rPr>
          <w:lang w:bidi="en-US"/>
        </w:rPr>
        <w:t>, adolescents and young adult (AYA) cancer survivors</w:t>
      </w:r>
      <w:r w:rsidRPr="005B21CE">
        <w:t xml:space="preserve"> A Phase-III Trial.</w:t>
      </w:r>
    </w:p>
    <w:p w14:paraId="0672355D" w14:textId="77777777" w:rsidR="00111BDC" w:rsidRPr="005B21CE" w:rsidRDefault="00111BDC" w:rsidP="00343090">
      <w:pPr>
        <w:pBdr>
          <w:top w:val="single" w:sz="6" w:space="0" w:color="auto"/>
          <w:left w:val="single" w:sz="6" w:space="1" w:color="auto"/>
          <w:bottom w:val="single" w:sz="6" w:space="1" w:color="auto"/>
          <w:right w:val="single" w:sz="6" w:space="1" w:color="auto"/>
        </w:pBdr>
        <w:tabs>
          <w:tab w:val="left" w:pos="2694"/>
          <w:tab w:val="right" w:pos="9356"/>
        </w:tabs>
        <w:spacing w:line="276" w:lineRule="auto"/>
        <w:ind w:left="2694" w:hanging="2694"/>
      </w:pPr>
      <w:r w:rsidRPr="005B21CE">
        <w:tab/>
      </w:r>
    </w:p>
    <w:p w14:paraId="6675EA2E" w14:textId="005FB59F" w:rsidR="00111BDC" w:rsidRPr="005B21CE" w:rsidRDefault="00111BDC" w:rsidP="00343090">
      <w:pPr>
        <w:pBdr>
          <w:top w:val="single" w:sz="6" w:space="0" w:color="auto"/>
          <w:left w:val="single" w:sz="6" w:space="1" w:color="auto"/>
          <w:bottom w:val="single" w:sz="6" w:space="1" w:color="auto"/>
          <w:right w:val="single" w:sz="6" w:space="1" w:color="auto"/>
        </w:pBdr>
        <w:tabs>
          <w:tab w:val="left" w:pos="2694"/>
          <w:tab w:val="right" w:pos="9356"/>
        </w:tabs>
        <w:spacing w:line="276" w:lineRule="auto"/>
      </w:pPr>
      <w:r w:rsidRPr="005B21CE">
        <w:t>Pr</w:t>
      </w:r>
      <w:r w:rsidR="00EB09A2">
        <w:t>otocol version</w:t>
      </w:r>
      <w:r w:rsidR="00EB09A2">
        <w:tab/>
      </w:r>
      <w:r w:rsidR="00D72732">
        <w:t>1</w:t>
      </w:r>
      <w:r w:rsidRPr="005B21CE">
        <w:br/>
      </w:r>
    </w:p>
    <w:p w14:paraId="54A5C5CB" w14:textId="341E2EAA" w:rsidR="00111BDC" w:rsidRPr="005B21CE" w:rsidRDefault="00111BDC" w:rsidP="00343090">
      <w:pPr>
        <w:pBdr>
          <w:top w:val="single" w:sz="6" w:space="0" w:color="auto"/>
          <w:left w:val="single" w:sz="6" w:space="1" w:color="auto"/>
          <w:bottom w:val="single" w:sz="6" w:space="1" w:color="auto"/>
          <w:right w:val="single" w:sz="6" w:space="1" w:color="auto"/>
        </w:pBdr>
        <w:tabs>
          <w:tab w:val="left" w:pos="2694"/>
          <w:tab w:val="right" w:pos="9356"/>
        </w:tabs>
        <w:spacing w:line="276" w:lineRule="auto"/>
        <w:ind w:left="2694" w:hanging="2694"/>
      </w:pPr>
      <w:r w:rsidRPr="005B21CE">
        <w:rPr>
          <w:noProof/>
        </w:rPr>
        <w:t>Objectives</w:t>
      </w:r>
      <w:r w:rsidRPr="005B21CE">
        <w:t xml:space="preserve"> </w:t>
      </w:r>
      <w:r w:rsidRPr="005B21CE">
        <w:tab/>
        <w:t>Using a clinical effectiveness-implementation hybrid design: (</w:t>
      </w:r>
      <w:proofErr w:type="spellStart"/>
      <w:r w:rsidRPr="005B21CE">
        <w:t>i</w:t>
      </w:r>
      <w:proofErr w:type="spellEnd"/>
      <w:r w:rsidRPr="005B21CE">
        <w:t xml:space="preserve">) To evaluate the effectiveness of the </w:t>
      </w:r>
      <w:r w:rsidR="003E2CB2" w:rsidRPr="005B21CE">
        <w:t>Cascade</w:t>
      </w:r>
      <w:r w:rsidRPr="005B21CE">
        <w:t xml:space="preserve"> program in</w:t>
      </w:r>
      <w:r w:rsidR="002622C6" w:rsidRPr="005B21CE">
        <w:t xml:space="preserve"> providing peer support,</w:t>
      </w:r>
      <w:r w:rsidRPr="005B21CE">
        <w:t xml:space="preserve"> </w:t>
      </w:r>
      <w:r w:rsidR="002622C6" w:rsidRPr="005B21CE">
        <w:t>developing healthy</w:t>
      </w:r>
      <w:r w:rsidRPr="005B21CE">
        <w:t xml:space="preserve"> </w:t>
      </w:r>
      <w:r w:rsidR="00430BBF" w:rsidRPr="005B21CE">
        <w:t>coping skills, building resilience</w:t>
      </w:r>
      <w:r w:rsidRPr="005B21CE">
        <w:t xml:space="preserve"> and reducing </w:t>
      </w:r>
      <w:r w:rsidR="00430BBF" w:rsidRPr="005B21CE">
        <w:t xml:space="preserve">distress in </w:t>
      </w:r>
      <w:r w:rsidR="00430BBF" w:rsidRPr="005B21CE">
        <w:rPr>
          <w:lang w:bidi="en-US"/>
        </w:rPr>
        <w:t>parents of child, adolescent and young adult (AYA) cancer survivors</w:t>
      </w:r>
      <w:r w:rsidR="00430BBF" w:rsidRPr="005B21CE">
        <w:t>.</w:t>
      </w:r>
      <w:r w:rsidRPr="005B21CE">
        <w:t xml:space="preserve"> (ii) To evaluate the implementation of the </w:t>
      </w:r>
      <w:r w:rsidR="00430BBF" w:rsidRPr="005B21CE">
        <w:t>Cascade</w:t>
      </w:r>
      <w:r w:rsidRPr="005B21CE">
        <w:t xml:space="preserve"> program </w:t>
      </w:r>
      <w:r w:rsidR="002622C6" w:rsidRPr="005B21CE">
        <w:t xml:space="preserve">across national and international cancer support community </w:t>
      </w:r>
      <w:r w:rsidR="00E87C84" w:rsidRPr="005B21CE">
        <w:t>organisations.</w:t>
      </w:r>
      <w:r w:rsidRPr="005B21CE">
        <w:t xml:space="preserve"> </w:t>
      </w:r>
    </w:p>
    <w:p w14:paraId="76A1E9D7" w14:textId="77777777" w:rsidR="00111BDC" w:rsidRPr="005B21CE" w:rsidRDefault="00111BDC" w:rsidP="00343090">
      <w:pPr>
        <w:pBdr>
          <w:top w:val="single" w:sz="6" w:space="0" w:color="auto"/>
          <w:left w:val="single" w:sz="6" w:space="1" w:color="auto"/>
          <w:bottom w:val="single" w:sz="6" w:space="1" w:color="auto"/>
          <w:right w:val="single" w:sz="6" w:space="1" w:color="auto"/>
        </w:pBdr>
        <w:tabs>
          <w:tab w:val="left" w:pos="2694"/>
          <w:tab w:val="right" w:pos="9356"/>
        </w:tabs>
        <w:spacing w:line="276" w:lineRule="auto"/>
        <w:ind w:left="2694" w:hanging="2694"/>
        <w:rPr>
          <w:color w:val="FF0000"/>
        </w:rPr>
      </w:pPr>
    </w:p>
    <w:p w14:paraId="3C94C8EE" w14:textId="2328D632" w:rsidR="00111BDC" w:rsidRPr="005B21CE" w:rsidRDefault="00111BDC" w:rsidP="00343090">
      <w:pPr>
        <w:pBdr>
          <w:top w:val="single" w:sz="6" w:space="0" w:color="auto"/>
          <w:left w:val="single" w:sz="6" w:space="1" w:color="auto"/>
          <w:bottom w:val="single" w:sz="6" w:space="1" w:color="auto"/>
          <w:right w:val="single" w:sz="6" w:space="1" w:color="auto"/>
        </w:pBdr>
        <w:tabs>
          <w:tab w:val="left" w:pos="2694"/>
          <w:tab w:val="right" w:pos="9356"/>
        </w:tabs>
        <w:spacing w:line="276" w:lineRule="auto"/>
        <w:ind w:left="2694" w:hanging="2694"/>
      </w:pPr>
      <w:r w:rsidRPr="005B21CE">
        <w:t xml:space="preserve">Planned sample size               </w:t>
      </w:r>
      <w:r w:rsidR="002622C6" w:rsidRPr="005B21CE">
        <w:t>6</w:t>
      </w:r>
      <w:r w:rsidR="00A51D4F">
        <w:t>9</w:t>
      </w:r>
      <w:r w:rsidR="002B5949" w:rsidRPr="005B21CE">
        <w:t xml:space="preserve"> p</w:t>
      </w:r>
      <w:r w:rsidR="00430BBF" w:rsidRPr="005B21CE">
        <w:t>arents of</w:t>
      </w:r>
      <w:r w:rsidR="00E87C84" w:rsidRPr="005B21CE">
        <w:t xml:space="preserve"> child and</w:t>
      </w:r>
      <w:r w:rsidR="00430BBF" w:rsidRPr="005B21CE">
        <w:t xml:space="preserve"> AYA </w:t>
      </w:r>
      <w:r w:rsidRPr="005B21CE">
        <w:t xml:space="preserve">cancer survivors recruited across various community partner sites. Approximately 20 staff members will be trained in the delivery of the </w:t>
      </w:r>
      <w:r w:rsidR="00430BBF" w:rsidRPr="005B21CE">
        <w:t>Cascade</w:t>
      </w:r>
      <w:r w:rsidRPr="005B21CE">
        <w:t xml:space="preserve"> program. </w:t>
      </w:r>
    </w:p>
    <w:p w14:paraId="32ED14A0" w14:textId="77777777" w:rsidR="00111BDC" w:rsidRPr="005B21CE" w:rsidRDefault="00111BDC" w:rsidP="00343090">
      <w:pPr>
        <w:pBdr>
          <w:top w:val="single" w:sz="6" w:space="0" w:color="auto"/>
          <w:left w:val="single" w:sz="6" w:space="1" w:color="auto"/>
          <w:bottom w:val="single" w:sz="6" w:space="1" w:color="auto"/>
          <w:right w:val="single" w:sz="6" w:space="1" w:color="auto"/>
        </w:pBdr>
        <w:tabs>
          <w:tab w:val="left" w:pos="2694"/>
          <w:tab w:val="right" w:pos="9356"/>
        </w:tabs>
        <w:spacing w:line="276" w:lineRule="auto"/>
        <w:ind w:left="2694" w:hanging="2694"/>
      </w:pPr>
      <w:r w:rsidRPr="005B21CE">
        <w:tab/>
      </w:r>
    </w:p>
    <w:p w14:paraId="4C3D0083" w14:textId="7FDD01CB" w:rsidR="00111BDC" w:rsidRPr="005B21CE" w:rsidRDefault="001B7F6E" w:rsidP="00343090">
      <w:pPr>
        <w:pBdr>
          <w:top w:val="single" w:sz="6" w:space="0" w:color="auto"/>
          <w:left w:val="single" w:sz="6" w:space="1" w:color="auto"/>
          <w:bottom w:val="single" w:sz="6" w:space="1" w:color="auto"/>
          <w:right w:val="single" w:sz="6" w:space="1" w:color="auto"/>
        </w:pBdr>
        <w:tabs>
          <w:tab w:val="left" w:pos="2694"/>
          <w:tab w:val="right" w:pos="9356"/>
        </w:tabs>
        <w:spacing w:line="276" w:lineRule="auto"/>
        <w:ind w:left="2694" w:hanging="2694"/>
      </w:pPr>
      <w:r w:rsidRPr="005B21CE">
        <w:t xml:space="preserve">Inclusion criteria </w:t>
      </w:r>
      <w:r w:rsidR="008A1669" w:rsidRPr="005B21CE">
        <w:tab/>
        <w:t xml:space="preserve">Parents of children and AYAs aged under 25 who have completed cancer treatment with curative intent will be eligible to participate. Eligible </w:t>
      </w:r>
      <w:r w:rsidR="002622C6" w:rsidRPr="005B21CE">
        <w:t>participants must be able to: (</w:t>
      </w:r>
      <w:proofErr w:type="spellStart"/>
      <w:r w:rsidR="002622C6" w:rsidRPr="005B21CE">
        <w:t>i</w:t>
      </w:r>
      <w:proofErr w:type="spellEnd"/>
      <w:r w:rsidR="002622C6" w:rsidRPr="005B21CE">
        <w:t xml:space="preserve">) </w:t>
      </w:r>
      <w:r w:rsidR="00A51D4F">
        <w:t>g</w:t>
      </w:r>
      <w:r w:rsidR="002622C6" w:rsidRPr="005B21CE">
        <w:t>ive informed consent; (ii)</w:t>
      </w:r>
      <w:r w:rsidR="00A51D4F">
        <w:t xml:space="preserve"> r</w:t>
      </w:r>
      <w:r w:rsidR="008A1669" w:rsidRPr="005B21CE">
        <w:t xml:space="preserve">ead English; </w:t>
      </w:r>
      <w:r w:rsidR="002622C6" w:rsidRPr="005B21CE">
        <w:t>(</w:t>
      </w:r>
      <w:r w:rsidR="008A1669" w:rsidRPr="005B21CE">
        <w:t>iii</w:t>
      </w:r>
      <w:r w:rsidR="002622C6" w:rsidRPr="005B21CE">
        <w:t>)</w:t>
      </w:r>
      <w:r w:rsidR="00A51D4F">
        <w:t xml:space="preserve"> p</w:t>
      </w:r>
      <w:r w:rsidR="008A1669" w:rsidRPr="005B21CE">
        <w:t>rovide the name and contact details of a trusted</w:t>
      </w:r>
      <w:r w:rsidR="00A51D4F">
        <w:t xml:space="preserve"> healthcare professional; (iv) have access to a computer/laptop/tablet with a webcam and microphone; and (</w:t>
      </w:r>
      <w:r w:rsidR="002622C6" w:rsidRPr="005B21CE">
        <w:t>v)</w:t>
      </w:r>
      <w:r w:rsidR="00A51D4F">
        <w:t xml:space="preserve"> be able to a</w:t>
      </w:r>
      <w:r w:rsidR="008A1669" w:rsidRPr="005B21CE">
        <w:t xml:space="preserve">ccess the </w:t>
      </w:r>
      <w:r w:rsidR="003C5C55" w:rsidRPr="005B21CE">
        <w:t>internet in a private location</w:t>
      </w:r>
      <w:r w:rsidR="00A51D4F">
        <w:t xml:space="preserve"> once a week for four weeks</w:t>
      </w:r>
      <w:r w:rsidR="003C5C55" w:rsidRPr="005B21CE">
        <w:t>. Parents of children</w:t>
      </w:r>
      <w:r w:rsidR="008E37A4" w:rsidRPr="005B21CE">
        <w:t xml:space="preserve"> and AYAs</w:t>
      </w:r>
      <w:r w:rsidR="003C5C55" w:rsidRPr="005B21CE">
        <w:t xml:space="preserve"> who have previously relapsed (and </w:t>
      </w:r>
      <w:r w:rsidR="002622C6" w:rsidRPr="005B21CE">
        <w:t>have</w:t>
      </w:r>
      <w:r w:rsidR="003C5C55" w:rsidRPr="005B21CE">
        <w:t xml:space="preserve"> finished relapse treatment) will be encouraged to participate.</w:t>
      </w:r>
      <w:r w:rsidR="008E37A4" w:rsidRPr="005B21CE">
        <w:t xml:space="preserve"> However, parents of children and AYAs who have recently relapsed or are still in active treatment will be excluded.</w:t>
      </w:r>
      <w:r w:rsidR="008E37A4" w:rsidRPr="005B21CE">
        <w:br/>
      </w:r>
      <w:r w:rsidR="008E37A4" w:rsidRPr="005B21CE">
        <w:br/>
      </w:r>
      <w:r w:rsidR="00111BDC" w:rsidRPr="005B21CE">
        <w:t>Staff members at the community partner sites who are registered healthcare professionals (including, but not limited to psychologists, clinical psychologists and nurses)</w:t>
      </w:r>
      <w:r w:rsidR="002622C6" w:rsidRPr="005B21CE">
        <w:t>,</w:t>
      </w:r>
      <w:r w:rsidR="00111BDC" w:rsidRPr="005B21CE">
        <w:t xml:space="preserve"> and/or have relevant experience in the delivery of cognitive-behaviour therapy groups</w:t>
      </w:r>
      <w:r w:rsidR="002622C6" w:rsidRPr="005B21CE">
        <w:t>, and/or are a doctoral or masters student completing clinical training under the supervision of a registered health professional</w:t>
      </w:r>
      <w:r w:rsidR="00111BDC" w:rsidRPr="005B21CE">
        <w:t xml:space="preserve"> are eligible to be trained to deliver </w:t>
      </w:r>
      <w:r w:rsidRPr="005B21CE">
        <w:t>Cascade</w:t>
      </w:r>
      <w:r w:rsidR="00111BDC" w:rsidRPr="005B21CE">
        <w:t xml:space="preserve">. </w:t>
      </w:r>
      <w:r w:rsidR="00485F7D" w:rsidRPr="005B21CE">
        <w:t xml:space="preserve">These staff members (hence facilitators), and other adjunct staff members at community organisations will participate in providing </w:t>
      </w:r>
      <w:r w:rsidR="00485F7D" w:rsidRPr="00A51D4F">
        <w:t>qualitative data ab</w:t>
      </w:r>
      <w:r w:rsidR="00A51D4F" w:rsidRPr="00A51D4F">
        <w:t>out the implementation of Cascade.</w:t>
      </w:r>
    </w:p>
    <w:p w14:paraId="5B4978E1" w14:textId="77777777" w:rsidR="00111BDC" w:rsidRPr="005B21CE" w:rsidRDefault="00111BDC" w:rsidP="00343090">
      <w:pPr>
        <w:pBdr>
          <w:top w:val="single" w:sz="6" w:space="0" w:color="auto"/>
          <w:left w:val="single" w:sz="6" w:space="1" w:color="auto"/>
          <w:bottom w:val="single" w:sz="6" w:space="1" w:color="auto"/>
          <w:right w:val="single" w:sz="6" w:space="1" w:color="auto"/>
        </w:pBdr>
        <w:tabs>
          <w:tab w:val="left" w:pos="2694"/>
          <w:tab w:val="right" w:pos="9356"/>
        </w:tabs>
        <w:spacing w:line="276" w:lineRule="auto"/>
      </w:pPr>
    </w:p>
    <w:p w14:paraId="2CAF4108" w14:textId="71B2158F" w:rsidR="00111BDC" w:rsidRPr="005B21CE" w:rsidRDefault="00111BDC" w:rsidP="00343090">
      <w:pPr>
        <w:pBdr>
          <w:top w:val="single" w:sz="6" w:space="0" w:color="auto"/>
          <w:left w:val="single" w:sz="6" w:space="1" w:color="auto"/>
          <w:bottom w:val="single" w:sz="6" w:space="1" w:color="auto"/>
          <w:right w:val="single" w:sz="6" w:space="1" w:color="auto"/>
        </w:pBdr>
        <w:tabs>
          <w:tab w:val="left" w:pos="2694"/>
          <w:tab w:val="right" w:pos="9356"/>
        </w:tabs>
        <w:spacing w:line="276" w:lineRule="auto"/>
        <w:ind w:left="2694" w:hanging="2694"/>
        <w:rPr>
          <w:bCs/>
          <w:iCs/>
        </w:rPr>
      </w:pPr>
      <w:r w:rsidRPr="005B21CE">
        <w:t>Study procedure</w:t>
      </w:r>
      <w:r w:rsidRPr="005B21CE">
        <w:tab/>
      </w:r>
      <w:r w:rsidR="00485F7D" w:rsidRPr="005B21CE">
        <w:rPr>
          <w:bCs/>
          <w:iCs/>
        </w:rPr>
        <w:t>Preparation for the study will</w:t>
      </w:r>
      <w:r w:rsidR="00625728" w:rsidRPr="005B21CE">
        <w:rPr>
          <w:bCs/>
          <w:iCs/>
        </w:rPr>
        <w:t xml:space="preserve"> involve</w:t>
      </w:r>
      <w:r w:rsidRPr="005B21CE">
        <w:rPr>
          <w:bCs/>
          <w:iCs/>
        </w:rPr>
        <w:t xml:space="preserve"> </w:t>
      </w:r>
      <w:r w:rsidR="00625728" w:rsidRPr="005B21CE">
        <w:rPr>
          <w:bCs/>
          <w:iCs/>
        </w:rPr>
        <w:t>implementation and planning</w:t>
      </w:r>
      <w:r w:rsidRPr="005B21CE">
        <w:rPr>
          <w:bCs/>
          <w:iCs/>
        </w:rPr>
        <w:t xml:space="preserve"> discussions</w:t>
      </w:r>
      <w:r w:rsidR="008E37A4" w:rsidRPr="005B21CE">
        <w:rPr>
          <w:bCs/>
          <w:iCs/>
        </w:rPr>
        <w:t>, negotiation with cancer-support providing community organisations, and</w:t>
      </w:r>
      <w:r w:rsidRPr="005B21CE">
        <w:rPr>
          <w:bCs/>
          <w:iCs/>
        </w:rPr>
        <w:t xml:space="preserve"> training of </w:t>
      </w:r>
      <w:r w:rsidR="008E37A4" w:rsidRPr="005B21CE">
        <w:rPr>
          <w:bCs/>
          <w:iCs/>
        </w:rPr>
        <w:t>staff and clinicians at community organisations</w:t>
      </w:r>
      <w:r w:rsidR="00485F7D" w:rsidRPr="005B21CE">
        <w:rPr>
          <w:bCs/>
          <w:iCs/>
        </w:rPr>
        <w:t>. Following community organisations’ preparation,</w:t>
      </w:r>
      <w:r w:rsidR="003C5C55" w:rsidRPr="005B21CE">
        <w:rPr>
          <w:bCs/>
          <w:iCs/>
        </w:rPr>
        <w:t xml:space="preserve"> parents</w:t>
      </w:r>
      <w:r w:rsidRPr="005B21CE">
        <w:rPr>
          <w:bCs/>
          <w:iCs/>
        </w:rPr>
        <w:t xml:space="preserve"> will be recruited</w:t>
      </w:r>
      <w:r w:rsidR="003C5C55" w:rsidRPr="005B21CE">
        <w:rPr>
          <w:bCs/>
          <w:iCs/>
        </w:rPr>
        <w:t xml:space="preserve"> for the </w:t>
      </w:r>
      <w:r w:rsidR="00485F7D" w:rsidRPr="005B21CE">
        <w:rPr>
          <w:bCs/>
          <w:iCs/>
        </w:rPr>
        <w:t xml:space="preserve">Cascade </w:t>
      </w:r>
      <w:r w:rsidR="003C5C55" w:rsidRPr="005B21CE">
        <w:rPr>
          <w:bCs/>
          <w:iCs/>
        </w:rPr>
        <w:t>study</w:t>
      </w:r>
      <w:r w:rsidRPr="005B21CE">
        <w:rPr>
          <w:bCs/>
          <w:iCs/>
        </w:rPr>
        <w:t>.</w:t>
      </w:r>
      <w:r w:rsidR="000B4778" w:rsidRPr="005B21CE">
        <w:rPr>
          <w:bCs/>
          <w:iCs/>
        </w:rPr>
        <w:t xml:space="preserve"> Parent participants will receive an initial one-on-one introduction session with the group facilitator, followed by a weekly four-module online group session with a facilitator. Following this, parents will complete a one-on-one booster session with their group facilitator.</w:t>
      </w:r>
      <w:r w:rsidR="000B4778" w:rsidRPr="005B21CE">
        <w:rPr>
          <w:bCs/>
          <w:iCs/>
        </w:rPr>
        <w:br/>
      </w:r>
      <w:r w:rsidR="000B4778" w:rsidRPr="005B21CE">
        <w:rPr>
          <w:bCs/>
          <w:iCs/>
        </w:rPr>
        <w:br/>
      </w:r>
      <w:r w:rsidRPr="005B21CE">
        <w:rPr>
          <w:bCs/>
          <w:iCs/>
        </w:rPr>
        <w:t xml:space="preserve">The clinical effectiveness of </w:t>
      </w:r>
      <w:r w:rsidR="003C5C55" w:rsidRPr="005B21CE">
        <w:rPr>
          <w:bCs/>
          <w:iCs/>
        </w:rPr>
        <w:t>Cascade will be assessed</w:t>
      </w:r>
      <w:r w:rsidR="000B4778" w:rsidRPr="005B21CE">
        <w:rPr>
          <w:bCs/>
          <w:iCs/>
        </w:rPr>
        <w:t xml:space="preserve"> by online questionnaires</w:t>
      </w:r>
      <w:r w:rsidR="00485F7D" w:rsidRPr="005B21CE">
        <w:rPr>
          <w:bCs/>
          <w:iCs/>
        </w:rPr>
        <w:t xml:space="preserve"> </w:t>
      </w:r>
      <w:r w:rsidR="003C5C55" w:rsidRPr="005B21CE">
        <w:rPr>
          <w:bCs/>
          <w:iCs/>
        </w:rPr>
        <w:t>at intake</w:t>
      </w:r>
      <w:r w:rsidR="00302D86" w:rsidRPr="005B21CE">
        <w:rPr>
          <w:bCs/>
          <w:iCs/>
        </w:rPr>
        <w:t xml:space="preserve"> (T1)</w:t>
      </w:r>
      <w:r w:rsidR="003C5C55" w:rsidRPr="005B21CE">
        <w:rPr>
          <w:bCs/>
          <w:iCs/>
        </w:rPr>
        <w:t xml:space="preserve">, and six </w:t>
      </w:r>
      <w:r w:rsidR="00625728" w:rsidRPr="005B21CE">
        <w:rPr>
          <w:bCs/>
          <w:iCs/>
        </w:rPr>
        <w:t>weeks</w:t>
      </w:r>
      <w:r w:rsidR="003C5C55" w:rsidRPr="005B21CE">
        <w:rPr>
          <w:bCs/>
          <w:iCs/>
        </w:rPr>
        <w:t xml:space="preserve"> later, after the completion of the </w:t>
      </w:r>
      <w:r w:rsidR="000B4778" w:rsidRPr="005B21CE">
        <w:rPr>
          <w:bCs/>
          <w:iCs/>
        </w:rPr>
        <w:t>group</w:t>
      </w:r>
      <w:r w:rsidR="003C5C55" w:rsidRPr="005B21CE">
        <w:rPr>
          <w:bCs/>
          <w:iCs/>
        </w:rPr>
        <w:t xml:space="preserve"> and</w:t>
      </w:r>
      <w:r w:rsidR="00302D86" w:rsidRPr="005B21CE">
        <w:rPr>
          <w:bCs/>
          <w:iCs/>
        </w:rPr>
        <w:t xml:space="preserve"> </w:t>
      </w:r>
      <w:r w:rsidR="003C5C55" w:rsidRPr="005B21CE">
        <w:rPr>
          <w:bCs/>
          <w:iCs/>
        </w:rPr>
        <w:t>booster session</w:t>
      </w:r>
      <w:r w:rsidR="000B4778" w:rsidRPr="005B21CE">
        <w:rPr>
          <w:bCs/>
          <w:iCs/>
        </w:rPr>
        <w:t>s</w:t>
      </w:r>
      <w:r w:rsidR="00302D86" w:rsidRPr="005B21CE">
        <w:rPr>
          <w:bCs/>
          <w:iCs/>
        </w:rPr>
        <w:t xml:space="preserve"> (T2)</w:t>
      </w:r>
      <w:r w:rsidR="003C5C55" w:rsidRPr="005B21CE">
        <w:rPr>
          <w:bCs/>
          <w:iCs/>
        </w:rPr>
        <w:t xml:space="preserve">. </w:t>
      </w:r>
      <w:r w:rsidR="000B4778" w:rsidRPr="005B21CE">
        <w:rPr>
          <w:bCs/>
          <w:iCs/>
        </w:rPr>
        <w:t xml:space="preserve">Parent participants will complete </w:t>
      </w:r>
      <w:r w:rsidR="000B4778" w:rsidRPr="005B21CE">
        <w:rPr>
          <w:bCs/>
          <w:iCs/>
        </w:rPr>
        <w:lastRenderedPageBreak/>
        <w:t>measures of demographic data, distress, emotion levels, CBT skills use, coping behaviours, perceived peer support, therapeutic alliance, and perceived benefit/burden</w:t>
      </w:r>
      <w:r w:rsidR="002622C6" w:rsidRPr="005B21CE">
        <w:rPr>
          <w:rStyle w:val="CommentReference"/>
        </w:rPr>
        <w:t>.</w:t>
      </w:r>
      <w:r w:rsidR="000B4778" w:rsidRPr="005B21CE">
        <w:rPr>
          <w:bCs/>
          <w:iCs/>
        </w:rPr>
        <w:br/>
      </w:r>
      <w:r w:rsidR="000B4778" w:rsidRPr="005B21CE">
        <w:rPr>
          <w:bCs/>
          <w:iCs/>
        </w:rPr>
        <w:br/>
      </w:r>
      <w:r w:rsidR="002622C6" w:rsidRPr="005B21CE">
        <w:rPr>
          <w:bCs/>
          <w:iCs/>
        </w:rPr>
        <w:t xml:space="preserve">The success of program </w:t>
      </w:r>
      <w:r w:rsidRPr="005B21CE">
        <w:rPr>
          <w:bCs/>
          <w:iCs/>
        </w:rPr>
        <w:t>implementation will be evaluated in terms of data</w:t>
      </w:r>
      <w:r w:rsidR="00302D86" w:rsidRPr="005B21CE">
        <w:rPr>
          <w:bCs/>
          <w:iCs/>
        </w:rPr>
        <w:t xml:space="preserve"> </w:t>
      </w:r>
      <w:r w:rsidR="001B7F6E" w:rsidRPr="005B21CE">
        <w:rPr>
          <w:bCs/>
        </w:rPr>
        <w:t xml:space="preserve">collected from community counselling staff, </w:t>
      </w:r>
      <w:r w:rsidR="002622C6" w:rsidRPr="005B21CE">
        <w:rPr>
          <w:bCs/>
        </w:rPr>
        <w:t>management staff</w:t>
      </w:r>
      <w:r w:rsidR="001B7F6E" w:rsidRPr="005B21CE">
        <w:rPr>
          <w:bCs/>
        </w:rPr>
        <w:t xml:space="preserve">, and internal research/support staff (e.g. IT). Data will be collected on participant responsiveness (uptake rates, session adherence, attrition), technical issues, intervention fidelity (treatment manual adherence), and financial sustainability (time, personnel and resource costs). Community facilitators will complete a brief questionnaire and interview with the Cascade study team at three time points (before, during and at the completion of the </w:t>
      </w:r>
      <w:r w:rsidR="000B4778" w:rsidRPr="005B21CE">
        <w:rPr>
          <w:bCs/>
        </w:rPr>
        <w:t>implementation at their associated community organisation</w:t>
      </w:r>
      <w:r w:rsidR="001B7F6E" w:rsidRPr="005B21CE">
        <w:rPr>
          <w:bCs/>
        </w:rPr>
        <w:t xml:space="preserve">) to assess staff perception of the program, confidence in delivery, and perceived barriers/facilitators to implementation. </w:t>
      </w:r>
    </w:p>
    <w:p w14:paraId="5A5E9BF5" w14:textId="77777777" w:rsidR="00302D86" w:rsidRPr="005B21CE" w:rsidRDefault="00302D86" w:rsidP="00343090">
      <w:pPr>
        <w:pBdr>
          <w:top w:val="single" w:sz="6" w:space="0" w:color="auto"/>
          <w:left w:val="single" w:sz="6" w:space="1" w:color="auto"/>
          <w:bottom w:val="single" w:sz="6" w:space="1" w:color="auto"/>
          <w:right w:val="single" w:sz="6" w:space="1" w:color="auto"/>
        </w:pBdr>
        <w:tabs>
          <w:tab w:val="left" w:pos="2694"/>
          <w:tab w:val="right" w:pos="9356"/>
        </w:tabs>
        <w:spacing w:line="276" w:lineRule="auto"/>
        <w:ind w:left="2694" w:hanging="2694"/>
        <w:rPr>
          <w:color w:val="FF0000"/>
        </w:rPr>
      </w:pPr>
    </w:p>
    <w:p w14:paraId="4B5EBAF5" w14:textId="6C39BA86" w:rsidR="00111BDC" w:rsidRPr="005B21CE" w:rsidRDefault="00111BDC" w:rsidP="00343090">
      <w:pPr>
        <w:pBdr>
          <w:top w:val="single" w:sz="6" w:space="0" w:color="auto"/>
          <w:left w:val="single" w:sz="6" w:space="1" w:color="auto"/>
          <w:bottom w:val="single" w:sz="6" w:space="1" w:color="auto"/>
          <w:right w:val="single" w:sz="6" w:space="1" w:color="auto"/>
        </w:pBdr>
        <w:shd w:val="clear" w:color="auto" w:fill="FFFFFF" w:themeFill="background1"/>
        <w:tabs>
          <w:tab w:val="left" w:pos="2694"/>
          <w:tab w:val="right" w:pos="9356"/>
        </w:tabs>
        <w:spacing w:line="276" w:lineRule="auto"/>
        <w:ind w:left="2694" w:hanging="2694"/>
        <w:rPr>
          <w:color w:val="FF0000"/>
          <w:highlight w:val="yellow"/>
        </w:rPr>
      </w:pPr>
      <w:r w:rsidRPr="00343090">
        <w:t xml:space="preserve">Sample size calculations </w:t>
      </w:r>
      <w:r w:rsidRPr="00343090">
        <w:tab/>
      </w:r>
      <w:r w:rsidR="002622C6" w:rsidRPr="00343090">
        <w:t>A sa</w:t>
      </w:r>
      <w:r w:rsidR="00B35091" w:rsidRPr="00343090">
        <w:t>mple</w:t>
      </w:r>
      <w:r w:rsidR="00B35091" w:rsidRPr="00343090">
        <w:rPr>
          <w:bCs/>
        </w:rPr>
        <w:t xml:space="preserve"> of N=69</w:t>
      </w:r>
      <w:r w:rsidR="002622C6" w:rsidRPr="00343090">
        <w:rPr>
          <w:bCs/>
        </w:rPr>
        <w:t xml:space="preserve"> will provide </w:t>
      </w:r>
      <w:r w:rsidR="00B35091" w:rsidRPr="00343090">
        <w:rPr>
          <w:bCs/>
        </w:rPr>
        <w:t>&gt;80</w:t>
      </w:r>
      <w:r w:rsidR="00FD7AA3" w:rsidRPr="00343090">
        <w:rPr>
          <w:bCs/>
        </w:rPr>
        <w:t xml:space="preserve">% power to detect a </w:t>
      </w:r>
      <w:r w:rsidR="00B35091" w:rsidRPr="00343090">
        <w:rPr>
          <w:bCs/>
        </w:rPr>
        <w:t>small effect size (d≥0.3</w:t>
      </w:r>
      <w:r w:rsidR="00FD7AA3" w:rsidRPr="00343090">
        <w:rPr>
          <w:bCs/>
        </w:rPr>
        <w:t xml:space="preserve">) of the Cascade intervention on the primary variable of </w:t>
      </w:r>
      <w:r w:rsidR="00B35091" w:rsidRPr="00343090">
        <w:rPr>
          <w:bCs/>
        </w:rPr>
        <w:t>emotion regulation which consists of two independent factors (significance level of 0.025 for each factor</w:t>
      </w:r>
      <w:r w:rsidR="00FD7AA3" w:rsidRPr="00343090">
        <w:rPr>
          <w:bCs/>
        </w:rPr>
        <w:t xml:space="preserve">, two tailed). </w:t>
      </w:r>
      <w:r w:rsidR="00B35091" w:rsidRPr="00343090">
        <w:rPr>
          <w:bCs/>
        </w:rPr>
        <w:t>Assuming a response</w:t>
      </w:r>
      <w:r w:rsidR="00F4619D" w:rsidRPr="00343090">
        <w:rPr>
          <w:bCs/>
        </w:rPr>
        <w:t xml:space="preserve"> </w:t>
      </w:r>
      <w:r w:rsidR="00625728" w:rsidRPr="00343090">
        <w:rPr>
          <w:bCs/>
        </w:rPr>
        <w:t xml:space="preserve">rate of </w:t>
      </w:r>
      <w:r w:rsidR="00B35091" w:rsidRPr="00343090">
        <w:rPr>
          <w:bCs/>
        </w:rPr>
        <w:t>50% and an attrition rate of 20</w:t>
      </w:r>
      <w:r w:rsidR="00625728" w:rsidRPr="00343090">
        <w:rPr>
          <w:bCs/>
        </w:rPr>
        <w:t>% (based on p</w:t>
      </w:r>
      <w:r w:rsidR="00F730A1" w:rsidRPr="00343090">
        <w:rPr>
          <w:bCs/>
        </w:rPr>
        <w:t>revious research by our group), we will</w:t>
      </w:r>
      <w:r w:rsidR="00F4619D" w:rsidRPr="00343090">
        <w:rPr>
          <w:bCs/>
        </w:rPr>
        <w:t xml:space="preserve"> need</w:t>
      </w:r>
      <w:r w:rsidR="00F4619D" w:rsidRPr="00343090">
        <w:rPr>
          <w:shd w:val="clear" w:color="auto" w:fill="EAF1DD" w:themeFill="accent3" w:themeFillTint="33"/>
        </w:rPr>
        <w:t xml:space="preserve"> </w:t>
      </w:r>
      <w:r w:rsidR="00F4619D" w:rsidRPr="00343090">
        <w:t xml:space="preserve">to assess approximately </w:t>
      </w:r>
      <w:r w:rsidR="00B35091" w:rsidRPr="00343090">
        <w:t>173</w:t>
      </w:r>
      <w:r w:rsidR="0098304F" w:rsidRPr="00343090">
        <w:t xml:space="preserve"> parents of child and AYA cancer survivors</w:t>
      </w:r>
      <w:r w:rsidR="00F4619D" w:rsidRPr="00343090">
        <w:t xml:space="preserve"> for eligibility</w:t>
      </w:r>
      <w:r w:rsidR="00890E51" w:rsidRPr="00343090">
        <w:t>.</w:t>
      </w:r>
      <w:r w:rsidR="00625728" w:rsidRPr="005B21CE">
        <w:rPr>
          <w:color w:val="FF0000"/>
          <w:highlight w:val="yellow"/>
        </w:rPr>
        <w:br/>
      </w:r>
      <w:r w:rsidRPr="005B21CE">
        <w:rPr>
          <w:color w:val="FF0000"/>
          <w:highlight w:val="yellow"/>
        </w:rPr>
        <w:t xml:space="preserve"> </w:t>
      </w:r>
    </w:p>
    <w:p w14:paraId="3EB26628" w14:textId="7B321F45" w:rsidR="009C4C1B" w:rsidRDefault="00111BDC" w:rsidP="009C4C1B">
      <w:pPr>
        <w:pBdr>
          <w:top w:val="single" w:sz="6" w:space="0" w:color="auto"/>
          <w:left w:val="single" w:sz="6" w:space="1" w:color="auto"/>
          <w:bottom w:val="single" w:sz="6" w:space="1" w:color="auto"/>
          <w:right w:val="single" w:sz="6" w:space="1" w:color="auto"/>
        </w:pBdr>
        <w:tabs>
          <w:tab w:val="left" w:pos="2694"/>
          <w:tab w:val="left" w:pos="3094"/>
          <w:tab w:val="right" w:pos="9356"/>
        </w:tabs>
        <w:spacing w:line="276" w:lineRule="auto"/>
        <w:ind w:left="2694" w:hanging="2694"/>
      </w:pPr>
      <w:r w:rsidRPr="005B21CE">
        <w:t>Analysis plan</w:t>
      </w:r>
      <w:r w:rsidRPr="005B21CE">
        <w:tab/>
      </w:r>
      <w:r w:rsidR="009C4C1B">
        <w:t xml:space="preserve">The Cascade implementation study has a single-arm pre-post design, with emotion regulation as the primary clinical efficacy outcome. To evaluate this, we will use a paired-samples t-test to compare participant scores on the ERQ before and after the Cascade intervention. Additional tests will be performed to elucidate any secondary outcomes. </w:t>
      </w:r>
    </w:p>
    <w:p w14:paraId="0C371F1A" w14:textId="5D05DB94" w:rsidR="00111BDC" w:rsidRPr="005B21CE" w:rsidRDefault="0098304F" w:rsidP="009C4C1B">
      <w:pPr>
        <w:pBdr>
          <w:top w:val="single" w:sz="6" w:space="0" w:color="auto"/>
          <w:left w:val="single" w:sz="6" w:space="1" w:color="auto"/>
          <w:bottom w:val="single" w:sz="6" w:space="1" w:color="auto"/>
          <w:right w:val="single" w:sz="6" w:space="1" w:color="auto"/>
        </w:pBdr>
        <w:tabs>
          <w:tab w:val="left" w:pos="2694"/>
          <w:tab w:val="left" w:pos="3094"/>
          <w:tab w:val="right" w:pos="9356"/>
        </w:tabs>
        <w:spacing w:line="276" w:lineRule="auto"/>
        <w:ind w:left="2694" w:hanging="2694"/>
        <w:rPr>
          <w:bCs/>
          <w:iCs/>
        </w:rPr>
      </w:pPr>
      <w:r w:rsidRPr="005B21CE">
        <w:br/>
        <w:t>Addition</w:t>
      </w:r>
      <w:r w:rsidR="00675A36">
        <w:t>ally qualitative data exploring</w:t>
      </w:r>
      <w:r w:rsidRPr="005B21CE">
        <w:t xml:space="preserve"> challenges and impacts of implementation will be collected from various staff at community organisations.</w:t>
      </w:r>
    </w:p>
    <w:p w14:paraId="39B0D09C" w14:textId="77777777" w:rsidR="00111BDC" w:rsidRPr="005B21CE" w:rsidRDefault="00111BDC" w:rsidP="00111BDC">
      <w:pPr>
        <w:pBdr>
          <w:top w:val="single" w:sz="6" w:space="0" w:color="auto"/>
          <w:left w:val="single" w:sz="6" w:space="1" w:color="auto"/>
          <w:bottom w:val="single" w:sz="6" w:space="1" w:color="auto"/>
          <w:right w:val="single" w:sz="6" w:space="1" w:color="auto"/>
        </w:pBdr>
        <w:tabs>
          <w:tab w:val="left" w:pos="2694"/>
          <w:tab w:val="right" w:pos="9356"/>
        </w:tabs>
        <w:spacing w:line="276" w:lineRule="auto"/>
      </w:pPr>
    </w:p>
    <w:p w14:paraId="4F3FB1EF" w14:textId="0FDBE6EE" w:rsidR="00111BDC" w:rsidRPr="00890E51" w:rsidRDefault="00111BDC" w:rsidP="00343090">
      <w:pPr>
        <w:pBdr>
          <w:top w:val="single" w:sz="6" w:space="0" w:color="auto"/>
          <w:left w:val="single" w:sz="6" w:space="1" w:color="auto"/>
          <w:bottom w:val="single" w:sz="6" w:space="1" w:color="auto"/>
          <w:right w:val="single" w:sz="6" w:space="1" w:color="auto"/>
        </w:pBdr>
        <w:shd w:val="clear" w:color="auto" w:fill="FFFFFF" w:themeFill="background1"/>
        <w:tabs>
          <w:tab w:val="left" w:pos="2694"/>
          <w:tab w:val="right" w:pos="9356"/>
        </w:tabs>
        <w:spacing w:line="276" w:lineRule="auto"/>
        <w:ind w:left="2694" w:hanging="2694"/>
      </w:pPr>
      <w:r w:rsidRPr="005B21CE">
        <w:t>Duration of the Study</w:t>
      </w:r>
      <w:r w:rsidRPr="005B21CE">
        <w:tab/>
      </w:r>
      <w:r w:rsidR="00890E51">
        <w:t>Three years from initial consultation with community organisations to analysis of data and publication.</w:t>
      </w:r>
    </w:p>
    <w:p w14:paraId="5999FFAE" w14:textId="77777777" w:rsidR="00111BDC" w:rsidRPr="005B21CE" w:rsidRDefault="00111BDC" w:rsidP="00111BDC">
      <w:pPr>
        <w:pStyle w:val="Instructionsandexamples"/>
        <w:rPr>
          <w:b/>
          <w:color w:val="auto"/>
        </w:rPr>
      </w:pPr>
    </w:p>
    <w:p w14:paraId="03F29899" w14:textId="77777777" w:rsidR="00111BDC" w:rsidRPr="005B21CE" w:rsidRDefault="00111BDC" w:rsidP="00111BDC">
      <w:pPr>
        <w:pStyle w:val="Instructionsandexamples"/>
        <w:rPr>
          <w:b/>
          <w:color w:val="auto"/>
        </w:rPr>
      </w:pPr>
    </w:p>
    <w:p w14:paraId="0CD4C5A8" w14:textId="77777777" w:rsidR="00111BDC" w:rsidRPr="005B21CE" w:rsidRDefault="00111BDC" w:rsidP="00111BDC">
      <w:pPr>
        <w:pStyle w:val="Instructionsandexamples"/>
        <w:rPr>
          <w:b/>
          <w:color w:val="auto"/>
        </w:rPr>
        <w:sectPr w:rsidR="00111BDC" w:rsidRPr="005B21CE" w:rsidSect="00111BDC">
          <w:headerReference w:type="even" r:id="rId13"/>
          <w:footerReference w:type="default" r:id="rId14"/>
          <w:footerReference w:type="first" r:id="rId15"/>
          <w:pgSz w:w="11907" w:h="16840" w:code="9"/>
          <w:pgMar w:top="1134" w:right="851" w:bottom="1701" w:left="1588" w:header="567" w:footer="284" w:gutter="0"/>
          <w:cols w:space="708"/>
          <w:titlePg/>
          <w:docGrid w:linePitch="360"/>
        </w:sectPr>
      </w:pPr>
    </w:p>
    <w:sdt>
      <w:sdtPr>
        <w:rPr>
          <w:rFonts w:ascii="Arial" w:eastAsia="Times New Roman" w:hAnsi="Arial" w:cs="Arial"/>
          <w:color w:val="auto"/>
          <w:sz w:val="20"/>
          <w:szCs w:val="20"/>
          <w:lang w:val="en-AU" w:eastAsia="en-AU"/>
        </w:rPr>
        <w:id w:val="-468981566"/>
        <w:docPartObj>
          <w:docPartGallery w:val="Table of Contents"/>
          <w:docPartUnique/>
        </w:docPartObj>
      </w:sdtPr>
      <w:sdtEndPr>
        <w:rPr>
          <w:b/>
          <w:bCs/>
          <w:noProof/>
        </w:rPr>
      </w:sdtEndPr>
      <w:sdtContent>
        <w:p w14:paraId="37FF4AEE" w14:textId="5271C7AE" w:rsidR="00285004" w:rsidRPr="005B21CE" w:rsidRDefault="00285004">
          <w:pPr>
            <w:pStyle w:val="TOCHeading"/>
            <w:rPr>
              <w:lang w:val="en-AU"/>
            </w:rPr>
          </w:pPr>
          <w:r w:rsidRPr="005B21CE">
            <w:rPr>
              <w:lang w:val="en-AU"/>
            </w:rPr>
            <w:t>Contents</w:t>
          </w:r>
        </w:p>
        <w:p w14:paraId="6ED0072F" w14:textId="77777777" w:rsidR="009C4C1B" w:rsidRPr="009C4C1B" w:rsidRDefault="00285004">
          <w:pPr>
            <w:pStyle w:val="TOC1"/>
            <w:tabs>
              <w:tab w:val="right" w:leader="dot" w:pos="9061"/>
            </w:tabs>
            <w:rPr>
              <w:rFonts w:eastAsiaTheme="minorEastAsia"/>
              <w:noProof/>
            </w:rPr>
          </w:pPr>
          <w:r w:rsidRPr="009C4C1B">
            <w:rPr>
              <w:b/>
              <w:bCs/>
              <w:noProof/>
            </w:rPr>
            <w:fldChar w:fldCharType="begin"/>
          </w:r>
          <w:r w:rsidRPr="009C4C1B">
            <w:rPr>
              <w:b/>
              <w:bCs/>
              <w:noProof/>
            </w:rPr>
            <w:instrText xml:space="preserve"> TOC \o "1-3" \h \z \u </w:instrText>
          </w:r>
          <w:r w:rsidRPr="009C4C1B">
            <w:rPr>
              <w:b/>
              <w:bCs/>
              <w:noProof/>
            </w:rPr>
            <w:fldChar w:fldCharType="separate"/>
          </w:r>
          <w:hyperlink w:anchor="_Toc30699857" w:history="1">
            <w:r w:rsidR="009C4C1B" w:rsidRPr="009C4C1B">
              <w:rPr>
                <w:rStyle w:val="Hyperlink"/>
                <w:noProof/>
              </w:rPr>
              <w:t>Cascade Implementation Protocol 2019</w:t>
            </w:r>
            <w:r w:rsidR="009C4C1B" w:rsidRPr="009C4C1B">
              <w:rPr>
                <w:noProof/>
                <w:webHidden/>
              </w:rPr>
              <w:tab/>
            </w:r>
            <w:r w:rsidR="009C4C1B" w:rsidRPr="009C4C1B">
              <w:rPr>
                <w:noProof/>
                <w:webHidden/>
              </w:rPr>
              <w:fldChar w:fldCharType="begin"/>
            </w:r>
            <w:r w:rsidR="009C4C1B" w:rsidRPr="009C4C1B">
              <w:rPr>
                <w:noProof/>
                <w:webHidden/>
              </w:rPr>
              <w:instrText xml:space="preserve"> PAGEREF _Toc30699857 \h </w:instrText>
            </w:r>
            <w:r w:rsidR="009C4C1B" w:rsidRPr="009C4C1B">
              <w:rPr>
                <w:noProof/>
                <w:webHidden/>
              </w:rPr>
            </w:r>
            <w:r w:rsidR="009C4C1B" w:rsidRPr="009C4C1B">
              <w:rPr>
                <w:noProof/>
                <w:webHidden/>
              </w:rPr>
              <w:fldChar w:fldCharType="separate"/>
            </w:r>
            <w:r w:rsidR="009C4C1B" w:rsidRPr="009C4C1B">
              <w:rPr>
                <w:noProof/>
                <w:webHidden/>
              </w:rPr>
              <w:t>2</w:t>
            </w:r>
            <w:r w:rsidR="009C4C1B" w:rsidRPr="009C4C1B">
              <w:rPr>
                <w:noProof/>
                <w:webHidden/>
              </w:rPr>
              <w:fldChar w:fldCharType="end"/>
            </w:r>
          </w:hyperlink>
        </w:p>
        <w:p w14:paraId="3DB08B7D" w14:textId="77777777" w:rsidR="009C4C1B" w:rsidRPr="009C4C1B" w:rsidRDefault="009C4C1B">
          <w:pPr>
            <w:pStyle w:val="TOC2"/>
            <w:tabs>
              <w:tab w:val="right" w:leader="dot" w:pos="9061"/>
            </w:tabs>
            <w:rPr>
              <w:rFonts w:eastAsiaTheme="minorEastAsia"/>
              <w:noProof/>
            </w:rPr>
          </w:pPr>
          <w:hyperlink w:anchor="_Toc30699858" w:history="1">
            <w:r w:rsidRPr="009C4C1B">
              <w:rPr>
                <w:rStyle w:val="Hyperlink"/>
                <w:noProof/>
              </w:rPr>
              <w:t>Summary</w:t>
            </w:r>
            <w:r w:rsidRPr="009C4C1B">
              <w:rPr>
                <w:noProof/>
                <w:webHidden/>
              </w:rPr>
              <w:tab/>
            </w:r>
            <w:r w:rsidRPr="009C4C1B">
              <w:rPr>
                <w:noProof/>
                <w:webHidden/>
              </w:rPr>
              <w:fldChar w:fldCharType="begin"/>
            </w:r>
            <w:r w:rsidRPr="009C4C1B">
              <w:rPr>
                <w:noProof/>
                <w:webHidden/>
              </w:rPr>
              <w:instrText xml:space="preserve"> PAGEREF _Toc30699858 \h </w:instrText>
            </w:r>
            <w:r w:rsidRPr="009C4C1B">
              <w:rPr>
                <w:noProof/>
                <w:webHidden/>
              </w:rPr>
            </w:r>
            <w:r w:rsidRPr="009C4C1B">
              <w:rPr>
                <w:noProof/>
                <w:webHidden/>
              </w:rPr>
              <w:fldChar w:fldCharType="separate"/>
            </w:r>
            <w:r w:rsidRPr="009C4C1B">
              <w:rPr>
                <w:noProof/>
                <w:webHidden/>
              </w:rPr>
              <w:t>3</w:t>
            </w:r>
            <w:r w:rsidRPr="009C4C1B">
              <w:rPr>
                <w:noProof/>
                <w:webHidden/>
              </w:rPr>
              <w:fldChar w:fldCharType="end"/>
            </w:r>
          </w:hyperlink>
        </w:p>
        <w:p w14:paraId="38E4062A" w14:textId="77777777" w:rsidR="009C4C1B" w:rsidRPr="009C4C1B" w:rsidRDefault="009C4C1B">
          <w:pPr>
            <w:pStyle w:val="TOC1"/>
            <w:tabs>
              <w:tab w:val="left" w:pos="440"/>
              <w:tab w:val="right" w:leader="dot" w:pos="9061"/>
            </w:tabs>
            <w:rPr>
              <w:rFonts w:eastAsiaTheme="minorEastAsia"/>
              <w:noProof/>
            </w:rPr>
          </w:pPr>
          <w:hyperlink w:anchor="_Toc30699859" w:history="1">
            <w:r w:rsidRPr="009C4C1B">
              <w:rPr>
                <w:rStyle w:val="Hyperlink"/>
                <w:noProof/>
              </w:rPr>
              <w:t>1.</w:t>
            </w:r>
            <w:r w:rsidRPr="009C4C1B">
              <w:rPr>
                <w:rFonts w:eastAsiaTheme="minorEastAsia"/>
                <w:noProof/>
              </w:rPr>
              <w:tab/>
            </w:r>
            <w:r w:rsidRPr="009C4C1B">
              <w:rPr>
                <w:rStyle w:val="Hyperlink"/>
                <w:noProof/>
              </w:rPr>
              <w:t>Introduction and rationale</w:t>
            </w:r>
            <w:r w:rsidRPr="009C4C1B">
              <w:rPr>
                <w:noProof/>
                <w:webHidden/>
              </w:rPr>
              <w:tab/>
            </w:r>
            <w:r w:rsidRPr="009C4C1B">
              <w:rPr>
                <w:noProof/>
                <w:webHidden/>
              </w:rPr>
              <w:fldChar w:fldCharType="begin"/>
            </w:r>
            <w:r w:rsidRPr="009C4C1B">
              <w:rPr>
                <w:noProof/>
                <w:webHidden/>
              </w:rPr>
              <w:instrText xml:space="preserve"> PAGEREF _Toc30699859 \h </w:instrText>
            </w:r>
            <w:r w:rsidRPr="009C4C1B">
              <w:rPr>
                <w:noProof/>
                <w:webHidden/>
              </w:rPr>
            </w:r>
            <w:r w:rsidRPr="009C4C1B">
              <w:rPr>
                <w:noProof/>
                <w:webHidden/>
              </w:rPr>
              <w:fldChar w:fldCharType="separate"/>
            </w:r>
            <w:r w:rsidRPr="009C4C1B">
              <w:rPr>
                <w:noProof/>
                <w:webHidden/>
              </w:rPr>
              <w:t>6</w:t>
            </w:r>
            <w:r w:rsidRPr="009C4C1B">
              <w:rPr>
                <w:noProof/>
                <w:webHidden/>
              </w:rPr>
              <w:fldChar w:fldCharType="end"/>
            </w:r>
          </w:hyperlink>
        </w:p>
        <w:p w14:paraId="1ECD453D" w14:textId="77777777" w:rsidR="009C4C1B" w:rsidRPr="009C4C1B" w:rsidRDefault="009C4C1B">
          <w:pPr>
            <w:pStyle w:val="TOC1"/>
            <w:tabs>
              <w:tab w:val="left" w:pos="440"/>
              <w:tab w:val="right" w:leader="dot" w:pos="9061"/>
            </w:tabs>
            <w:rPr>
              <w:rFonts w:eastAsiaTheme="minorEastAsia"/>
              <w:noProof/>
            </w:rPr>
          </w:pPr>
          <w:hyperlink w:anchor="_Toc30699860" w:history="1">
            <w:r w:rsidRPr="009C4C1B">
              <w:rPr>
                <w:rStyle w:val="Hyperlink"/>
                <w:noProof/>
              </w:rPr>
              <w:t>2.</w:t>
            </w:r>
            <w:r w:rsidRPr="009C4C1B">
              <w:rPr>
                <w:rFonts w:eastAsiaTheme="minorEastAsia"/>
                <w:noProof/>
              </w:rPr>
              <w:tab/>
            </w:r>
            <w:r w:rsidRPr="009C4C1B">
              <w:rPr>
                <w:rStyle w:val="Hyperlink"/>
                <w:noProof/>
              </w:rPr>
              <w:t>Project Aims</w:t>
            </w:r>
            <w:r w:rsidRPr="009C4C1B">
              <w:rPr>
                <w:noProof/>
                <w:webHidden/>
              </w:rPr>
              <w:tab/>
            </w:r>
            <w:r w:rsidRPr="009C4C1B">
              <w:rPr>
                <w:noProof/>
                <w:webHidden/>
              </w:rPr>
              <w:fldChar w:fldCharType="begin"/>
            </w:r>
            <w:r w:rsidRPr="009C4C1B">
              <w:rPr>
                <w:noProof/>
                <w:webHidden/>
              </w:rPr>
              <w:instrText xml:space="preserve"> PAGEREF _Toc30699860 \h </w:instrText>
            </w:r>
            <w:r w:rsidRPr="009C4C1B">
              <w:rPr>
                <w:noProof/>
                <w:webHidden/>
              </w:rPr>
            </w:r>
            <w:r w:rsidRPr="009C4C1B">
              <w:rPr>
                <w:noProof/>
                <w:webHidden/>
              </w:rPr>
              <w:fldChar w:fldCharType="separate"/>
            </w:r>
            <w:r w:rsidRPr="009C4C1B">
              <w:rPr>
                <w:noProof/>
                <w:webHidden/>
              </w:rPr>
              <w:t>6</w:t>
            </w:r>
            <w:r w:rsidRPr="009C4C1B">
              <w:rPr>
                <w:noProof/>
                <w:webHidden/>
              </w:rPr>
              <w:fldChar w:fldCharType="end"/>
            </w:r>
          </w:hyperlink>
        </w:p>
        <w:p w14:paraId="43E5EFAE" w14:textId="77777777" w:rsidR="009C4C1B" w:rsidRPr="009C4C1B" w:rsidRDefault="009C4C1B">
          <w:pPr>
            <w:pStyle w:val="TOC1"/>
            <w:tabs>
              <w:tab w:val="left" w:pos="440"/>
              <w:tab w:val="right" w:leader="dot" w:pos="9061"/>
            </w:tabs>
            <w:rPr>
              <w:rFonts w:eastAsiaTheme="minorEastAsia"/>
              <w:noProof/>
            </w:rPr>
          </w:pPr>
          <w:hyperlink w:anchor="_Toc30699861" w:history="1">
            <w:r w:rsidRPr="009C4C1B">
              <w:rPr>
                <w:rStyle w:val="Hyperlink"/>
                <w:noProof/>
              </w:rPr>
              <w:t>3.</w:t>
            </w:r>
            <w:r w:rsidRPr="009C4C1B">
              <w:rPr>
                <w:rFonts w:eastAsiaTheme="minorEastAsia"/>
                <w:noProof/>
              </w:rPr>
              <w:tab/>
            </w:r>
            <w:r w:rsidRPr="009C4C1B">
              <w:rPr>
                <w:rStyle w:val="Hyperlink"/>
                <w:noProof/>
              </w:rPr>
              <w:t>Project Duration</w:t>
            </w:r>
            <w:r w:rsidRPr="009C4C1B">
              <w:rPr>
                <w:noProof/>
                <w:webHidden/>
              </w:rPr>
              <w:tab/>
            </w:r>
            <w:r w:rsidRPr="009C4C1B">
              <w:rPr>
                <w:noProof/>
                <w:webHidden/>
              </w:rPr>
              <w:fldChar w:fldCharType="begin"/>
            </w:r>
            <w:r w:rsidRPr="009C4C1B">
              <w:rPr>
                <w:noProof/>
                <w:webHidden/>
              </w:rPr>
              <w:instrText xml:space="preserve"> PAGEREF _Toc30699861 \h </w:instrText>
            </w:r>
            <w:r w:rsidRPr="009C4C1B">
              <w:rPr>
                <w:noProof/>
                <w:webHidden/>
              </w:rPr>
            </w:r>
            <w:r w:rsidRPr="009C4C1B">
              <w:rPr>
                <w:noProof/>
                <w:webHidden/>
              </w:rPr>
              <w:fldChar w:fldCharType="separate"/>
            </w:r>
            <w:r w:rsidRPr="009C4C1B">
              <w:rPr>
                <w:noProof/>
                <w:webHidden/>
              </w:rPr>
              <w:t>7</w:t>
            </w:r>
            <w:r w:rsidRPr="009C4C1B">
              <w:rPr>
                <w:noProof/>
                <w:webHidden/>
              </w:rPr>
              <w:fldChar w:fldCharType="end"/>
            </w:r>
          </w:hyperlink>
        </w:p>
        <w:p w14:paraId="6728BABA" w14:textId="77777777" w:rsidR="009C4C1B" w:rsidRPr="009C4C1B" w:rsidRDefault="009C4C1B">
          <w:pPr>
            <w:pStyle w:val="TOC1"/>
            <w:tabs>
              <w:tab w:val="left" w:pos="440"/>
              <w:tab w:val="right" w:leader="dot" w:pos="9061"/>
            </w:tabs>
            <w:rPr>
              <w:rFonts w:eastAsiaTheme="minorEastAsia"/>
              <w:noProof/>
            </w:rPr>
          </w:pPr>
          <w:hyperlink w:anchor="_Toc30699862" w:history="1">
            <w:r w:rsidRPr="009C4C1B">
              <w:rPr>
                <w:rStyle w:val="Hyperlink"/>
                <w:noProof/>
              </w:rPr>
              <w:t>4.</w:t>
            </w:r>
            <w:r w:rsidRPr="009C4C1B">
              <w:rPr>
                <w:rFonts w:eastAsiaTheme="minorEastAsia"/>
                <w:noProof/>
              </w:rPr>
              <w:tab/>
            </w:r>
            <w:r w:rsidRPr="009C4C1B">
              <w:rPr>
                <w:rStyle w:val="Hyperlink"/>
                <w:noProof/>
              </w:rPr>
              <w:t>Number of community organisations</w:t>
            </w:r>
            <w:r w:rsidRPr="009C4C1B">
              <w:rPr>
                <w:noProof/>
                <w:webHidden/>
              </w:rPr>
              <w:tab/>
            </w:r>
            <w:r w:rsidRPr="009C4C1B">
              <w:rPr>
                <w:noProof/>
                <w:webHidden/>
              </w:rPr>
              <w:fldChar w:fldCharType="begin"/>
            </w:r>
            <w:r w:rsidRPr="009C4C1B">
              <w:rPr>
                <w:noProof/>
                <w:webHidden/>
              </w:rPr>
              <w:instrText xml:space="preserve"> PAGEREF _Toc30699862 \h </w:instrText>
            </w:r>
            <w:r w:rsidRPr="009C4C1B">
              <w:rPr>
                <w:noProof/>
                <w:webHidden/>
              </w:rPr>
            </w:r>
            <w:r w:rsidRPr="009C4C1B">
              <w:rPr>
                <w:noProof/>
                <w:webHidden/>
              </w:rPr>
              <w:fldChar w:fldCharType="separate"/>
            </w:r>
            <w:r w:rsidRPr="009C4C1B">
              <w:rPr>
                <w:noProof/>
                <w:webHidden/>
              </w:rPr>
              <w:t>7</w:t>
            </w:r>
            <w:r w:rsidRPr="009C4C1B">
              <w:rPr>
                <w:noProof/>
                <w:webHidden/>
              </w:rPr>
              <w:fldChar w:fldCharType="end"/>
            </w:r>
          </w:hyperlink>
        </w:p>
        <w:p w14:paraId="20906D94" w14:textId="77777777" w:rsidR="009C4C1B" w:rsidRPr="009C4C1B" w:rsidRDefault="009C4C1B">
          <w:pPr>
            <w:pStyle w:val="TOC1"/>
            <w:tabs>
              <w:tab w:val="left" w:pos="440"/>
              <w:tab w:val="right" w:leader="dot" w:pos="9061"/>
            </w:tabs>
            <w:rPr>
              <w:rFonts w:eastAsiaTheme="minorEastAsia"/>
              <w:noProof/>
            </w:rPr>
          </w:pPr>
          <w:hyperlink w:anchor="_Toc30699863" w:history="1">
            <w:r w:rsidRPr="009C4C1B">
              <w:rPr>
                <w:rStyle w:val="Hyperlink"/>
                <w:noProof/>
              </w:rPr>
              <w:t>5.</w:t>
            </w:r>
            <w:r w:rsidRPr="009C4C1B">
              <w:rPr>
                <w:rFonts w:eastAsiaTheme="minorEastAsia"/>
                <w:noProof/>
              </w:rPr>
              <w:tab/>
            </w:r>
            <w:r w:rsidRPr="009C4C1B">
              <w:rPr>
                <w:rStyle w:val="Hyperlink"/>
                <w:noProof/>
              </w:rPr>
              <w:t>Selection criteria</w:t>
            </w:r>
            <w:r w:rsidRPr="009C4C1B">
              <w:rPr>
                <w:noProof/>
                <w:webHidden/>
              </w:rPr>
              <w:tab/>
            </w:r>
            <w:r w:rsidRPr="009C4C1B">
              <w:rPr>
                <w:noProof/>
                <w:webHidden/>
              </w:rPr>
              <w:fldChar w:fldCharType="begin"/>
            </w:r>
            <w:r w:rsidRPr="009C4C1B">
              <w:rPr>
                <w:noProof/>
                <w:webHidden/>
              </w:rPr>
              <w:instrText xml:space="preserve"> PAGEREF _Toc30699863 \h </w:instrText>
            </w:r>
            <w:r w:rsidRPr="009C4C1B">
              <w:rPr>
                <w:noProof/>
                <w:webHidden/>
              </w:rPr>
            </w:r>
            <w:r w:rsidRPr="009C4C1B">
              <w:rPr>
                <w:noProof/>
                <w:webHidden/>
              </w:rPr>
              <w:fldChar w:fldCharType="separate"/>
            </w:r>
            <w:r w:rsidRPr="009C4C1B">
              <w:rPr>
                <w:noProof/>
                <w:webHidden/>
              </w:rPr>
              <w:t>7</w:t>
            </w:r>
            <w:r w:rsidRPr="009C4C1B">
              <w:rPr>
                <w:noProof/>
                <w:webHidden/>
              </w:rPr>
              <w:fldChar w:fldCharType="end"/>
            </w:r>
          </w:hyperlink>
        </w:p>
        <w:p w14:paraId="5FC891D8" w14:textId="77777777" w:rsidR="009C4C1B" w:rsidRPr="009C4C1B" w:rsidRDefault="009C4C1B">
          <w:pPr>
            <w:pStyle w:val="TOC2"/>
            <w:tabs>
              <w:tab w:val="left" w:pos="880"/>
              <w:tab w:val="right" w:leader="dot" w:pos="9061"/>
            </w:tabs>
            <w:rPr>
              <w:rFonts w:eastAsiaTheme="minorEastAsia"/>
              <w:noProof/>
            </w:rPr>
          </w:pPr>
          <w:hyperlink w:anchor="_Toc30699864" w:history="1">
            <w:r w:rsidRPr="009C4C1B">
              <w:rPr>
                <w:rStyle w:val="Hyperlink"/>
                <w:noProof/>
              </w:rPr>
              <w:t>5.1.</w:t>
            </w:r>
            <w:r w:rsidRPr="009C4C1B">
              <w:rPr>
                <w:rFonts w:eastAsiaTheme="minorEastAsia"/>
                <w:noProof/>
              </w:rPr>
              <w:tab/>
            </w:r>
            <w:r w:rsidRPr="009C4C1B">
              <w:rPr>
                <w:rStyle w:val="Hyperlink"/>
                <w:noProof/>
              </w:rPr>
              <w:t>Inclusion criteria</w:t>
            </w:r>
            <w:r w:rsidRPr="009C4C1B">
              <w:rPr>
                <w:noProof/>
                <w:webHidden/>
              </w:rPr>
              <w:tab/>
            </w:r>
            <w:r w:rsidRPr="009C4C1B">
              <w:rPr>
                <w:noProof/>
                <w:webHidden/>
              </w:rPr>
              <w:fldChar w:fldCharType="begin"/>
            </w:r>
            <w:r w:rsidRPr="009C4C1B">
              <w:rPr>
                <w:noProof/>
                <w:webHidden/>
              </w:rPr>
              <w:instrText xml:space="preserve"> PAGEREF _Toc30699864 \h </w:instrText>
            </w:r>
            <w:r w:rsidRPr="009C4C1B">
              <w:rPr>
                <w:noProof/>
                <w:webHidden/>
              </w:rPr>
            </w:r>
            <w:r w:rsidRPr="009C4C1B">
              <w:rPr>
                <w:noProof/>
                <w:webHidden/>
              </w:rPr>
              <w:fldChar w:fldCharType="separate"/>
            </w:r>
            <w:r w:rsidRPr="009C4C1B">
              <w:rPr>
                <w:noProof/>
                <w:webHidden/>
              </w:rPr>
              <w:t>7</w:t>
            </w:r>
            <w:r w:rsidRPr="009C4C1B">
              <w:rPr>
                <w:noProof/>
                <w:webHidden/>
              </w:rPr>
              <w:fldChar w:fldCharType="end"/>
            </w:r>
          </w:hyperlink>
        </w:p>
        <w:p w14:paraId="2C8FE576" w14:textId="77777777" w:rsidR="009C4C1B" w:rsidRPr="009C4C1B" w:rsidRDefault="009C4C1B">
          <w:pPr>
            <w:pStyle w:val="TOC3"/>
            <w:tabs>
              <w:tab w:val="left" w:pos="1320"/>
              <w:tab w:val="right" w:leader="dot" w:pos="9061"/>
            </w:tabs>
            <w:rPr>
              <w:rFonts w:ascii="Arial" w:hAnsi="Arial" w:cs="Arial"/>
              <w:noProof/>
              <w:sz w:val="20"/>
              <w:szCs w:val="20"/>
              <w:lang w:val="en-AU" w:eastAsia="en-AU"/>
            </w:rPr>
          </w:pPr>
          <w:hyperlink w:anchor="_Toc30699865" w:history="1">
            <w:r w:rsidRPr="009C4C1B">
              <w:rPr>
                <w:rStyle w:val="Hyperlink"/>
                <w:rFonts w:ascii="Arial" w:hAnsi="Arial" w:cs="Arial"/>
                <w:noProof/>
                <w:sz w:val="20"/>
                <w:szCs w:val="20"/>
                <w:lang w:bidi="en-US"/>
              </w:rPr>
              <w:t>5.1.1.</w:t>
            </w:r>
            <w:r w:rsidRPr="009C4C1B">
              <w:rPr>
                <w:rFonts w:ascii="Arial" w:hAnsi="Arial" w:cs="Arial"/>
                <w:noProof/>
                <w:sz w:val="20"/>
                <w:szCs w:val="20"/>
                <w:lang w:val="en-AU" w:eastAsia="en-AU"/>
              </w:rPr>
              <w:tab/>
            </w:r>
            <w:r w:rsidRPr="009C4C1B">
              <w:rPr>
                <w:rStyle w:val="Hyperlink"/>
                <w:rFonts w:ascii="Arial" w:hAnsi="Arial" w:cs="Arial"/>
                <w:noProof/>
                <w:sz w:val="20"/>
                <w:szCs w:val="20"/>
                <w:lang w:bidi="en-US"/>
              </w:rPr>
              <w:t>Parent participants</w:t>
            </w:r>
            <w:r w:rsidRPr="009C4C1B">
              <w:rPr>
                <w:rFonts w:ascii="Arial" w:hAnsi="Arial" w:cs="Arial"/>
                <w:noProof/>
                <w:webHidden/>
                <w:sz w:val="20"/>
                <w:szCs w:val="20"/>
              </w:rPr>
              <w:tab/>
            </w:r>
            <w:r w:rsidRPr="009C4C1B">
              <w:rPr>
                <w:rFonts w:ascii="Arial" w:hAnsi="Arial" w:cs="Arial"/>
                <w:noProof/>
                <w:webHidden/>
                <w:sz w:val="20"/>
                <w:szCs w:val="20"/>
              </w:rPr>
              <w:fldChar w:fldCharType="begin"/>
            </w:r>
            <w:r w:rsidRPr="009C4C1B">
              <w:rPr>
                <w:rFonts w:ascii="Arial" w:hAnsi="Arial" w:cs="Arial"/>
                <w:noProof/>
                <w:webHidden/>
                <w:sz w:val="20"/>
                <w:szCs w:val="20"/>
              </w:rPr>
              <w:instrText xml:space="preserve"> PAGEREF _Toc30699865 \h </w:instrText>
            </w:r>
            <w:r w:rsidRPr="009C4C1B">
              <w:rPr>
                <w:rFonts w:ascii="Arial" w:hAnsi="Arial" w:cs="Arial"/>
                <w:noProof/>
                <w:webHidden/>
                <w:sz w:val="20"/>
                <w:szCs w:val="20"/>
              </w:rPr>
            </w:r>
            <w:r w:rsidRPr="009C4C1B">
              <w:rPr>
                <w:rFonts w:ascii="Arial" w:hAnsi="Arial" w:cs="Arial"/>
                <w:noProof/>
                <w:webHidden/>
                <w:sz w:val="20"/>
                <w:szCs w:val="20"/>
              </w:rPr>
              <w:fldChar w:fldCharType="separate"/>
            </w:r>
            <w:r w:rsidRPr="009C4C1B">
              <w:rPr>
                <w:rFonts w:ascii="Arial" w:hAnsi="Arial" w:cs="Arial"/>
                <w:noProof/>
                <w:webHidden/>
                <w:sz w:val="20"/>
                <w:szCs w:val="20"/>
              </w:rPr>
              <w:t>7</w:t>
            </w:r>
            <w:r w:rsidRPr="009C4C1B">
              <w:rPr>
                <w:rFonts w:ascii="Arial" w:hAnsi="Arial" w:cs="Arial"/>
                <w:noProof/>
                <w:webHidden/>
                <w:sz w:val="20"/>
                <w:szCs w:val="20"/>
              </w:rPr>
              <w:fldChar w:fldCharType="end"/>
            </w:r>
          </w:hyperlink>
        </w:p>
        <w:p w14:paraId="2762991D" w14:textId="77777777" w:rsidR="009C4C1B" w:rsidRPr="009C4C1B" w:rsidRDefault="009C4C1B">
          <w:pPr>
            <w:pStyle w:val="TOC3"/>
            <w:tabs>
              <w:tab w:val="left" w:pos="1320"/>
              <w:tab w:val="right" w:leader="dot" w:pos="9061"/>
            </w:tabs>
            <w:rPr>
              <w:rFonts w:ascii="Arial" w:hAnsi="Arial" w:cs="Arial"/>
              <w:noProof/>
              <w:sz w:val="20"/>
              <w:szCs w:val="20"/>
              <w:lang w:val="en-AU" w:eastAsia="en-AU"/>
            </w:rPr>
          </w:pPr>
          <w:hyperlink w:anchor="_Toc30699866" w:history="1">
            <w:r w:rsidRPr="009C4C1B">
              <w:rPr>
                <w:rStyle w:val="Hyperlink"/>
                <w:rFonts w:ascii="Arial" w:hAnsi="Arial" w:cs="Arial"/>
                <w:noProof/>
                <w:sz w:val="20"/>
                <w:szCs w:val="20"/>
              </w:rPr>
              <w:t>5.1.2.</w:t>
            </w:r>
            <w:r w:rsidRPr="009C4C1B">
              <w:rPr>
                <w:rFonts w:ascii="Arial" w:hAnsi="Arial" w:cs="Arial"/>
                <w:noProof/>
                <w:sz w:val="20"/>
                <w:szCs w:val="20"/>
                <w:lang w:val="en-AU" w:eastAsia="en-AU"/>
              </w:rPr>
              <w:tab/>
            </w:r>
            <w:r w:rsidRPr="009C4C1B">
              <w:rPr>
                <w:rStyle w:val="Hyperlink"/>
                <w:rFonts w:ascii="Arial" w:hAnsi="Arial" w:cs="Arial"/>
                <w:noProof/>
                <w:sz w:val="20"/>
                <w:szCs w:val="20"/>
              </w:rPr>
              <w:t>Community organisation staff</w:t>
            </w:r>
            <w:r w:rsidRPr="009C4C1B">
              <w:rPr>
                <w:rFonts w:ascii="Arial" w:hAnsi="Arial" w:cs="Arial"/>
                <w:noProof/>
                <w:webHidden/>
                <w:sz w:val="20"/>
                <w:szCs w:val="20"/>
              </w:rPr>
              <w:tab/>
            </w:r>
            <w:r w:rsidRPr="009C4C1B">
              <w:rPr>
                <w:rFonts w:ascii="Arial" w:hAnsi="Arial" w:cs="Arial"/>
                <w:noProof/>
                <w:webHidden/>
                <w:sz w:val="20"/>
                <w:szCs w:val="20"/>
              </w:rPr>
              <w:fldChar w:fldCharType="begin"/>
            </w:r>
            <w:r w:rsidRPr="009C4C1B">
              <w:rPr>
                <w:rFonts w:ascii="Arial" w:hAnsi="Arial" w:cs="Arial"/>
                <w:noProof/>
                <w:webHidden/>
                <w:sz w:val="20"/>
                <w:szCs w:val="20"/>
              </w:rPr>
              <w:instrText xml:space="preserve"> PAGEREF _Toc30699866 \h </w:instrText>
            </w:r>
            <w:r w:rsidRPr="009C4C1B">
              <w:rPr>
                <w:rFonts w:ascii="Arial" w:hAnsi="Arial" w:cs="Arial"/>
                <w:noProof/>
                <w:webHidden/>
                <w:sz w:val="20"/>
                <w:szCs w:val="20"/>
              </w:rPr>
            </w:r>
            <w:r w:rsidRPr="009C4C1B">
              <w:rPr>
                <w:rFonts w:ascii="Arial" w:hAnsi="Arial" w:cs="Arial"/>
                <w:noProof/>
                <w:webHidden/>
                <w:sz w:val="20"/>
                <w:szCs w:val="20"/>
              </w:rPr>
              <w:fldChar w:fldCharType="separate"/>
            </w:r>
            <w:r w:rsidRPr="009C4C1B">
              <w:rPr>
                <w:rFonts w:ascii="Arial" w:hAnsi="Arial" w:cs="Arial"/>
                <w:noProof/>
                <w:webHidden/>
                <w:sz w:val="20"/>
                <w:szCs w:val="20"/>
              </w:rPr>
              <w:t>7</w:t>
            </w:r>
            <w:r w:rsidRPr="009C4C1B">
              <w:rPr>
                <w:rFonts w:ascii="Arial" w:hAnsi="Arial" w:cs="Arial"/>
                <w:noProof/>
                <w:webHidden/>
                <w:sz w:val="20"/>
                <w:szCs w:val="20"/>
              </w:rPr>
              <w:fldChar w:fldCharType="end"/>
            </w:r>
          </w:hyperlink>
        </w:p>
        <w:p w14:paraId="0C98BEB0" w14:textId="77777777" w:rsidR="009C4C1B" w:rsidRPr="009C4C1B" w:rsidRDefault="009C4C1B">
          <w:pPr>
            <w:pStyle w:val="TOC2"/>
            <w:tabs>
              <w:tab w:val="left" w:pos="880"/>
              <w:tab w:val="right" w:leader="dot" w:pos="9061"/>
            </w:tabs>
            <w:rPr>
              <w:rFonts w:eastAsiaTheme="minorEastAsia"/>
              <w:noProof/>
            </w:rPr>
          </w:pPr>
          <w:hyperlink w:anchor="_Toc30699867" w:history="1">
            <w:r w:rsidRPr="009C4C1B">
              <w:rPr>
                <w:rStyle w:val="Hyperlink"/>
                <w:noProof/>
              </w:rPr>
              <w:t>5.2.</w:t>
            </w:r>
            <w:r w:rsidRPr="009C4C1B">
              <w:rPr>
                <w:rFonts w:eastAsiaTheme="minorEastAsia"/>
                <w:noProof/>
              </w:rPr>
              <w:tab/>
            </w:r>
            <w:r w:rsidRPr="009C4C1B">
              <w:rPr>
                <w:rStyle w:val="Hyperlink"/>
                <w:noProof/>
              </w:rPr>
              <w:t>Exclusion criteria</w:t>
            </w:r>
            <w:r w:rsidRPr="009C4C1B">
              <w:rPr>
                <w:noProof/>
                <w:webHidden/>
              </w:rPr>
              <w:tab/>
            </w:r>
            <w:r w:rsidRPr="009C4C1B">
              <w:rPr>
                <w:noProof/>
                <w:webHidden/>
              </w:rPr>
              <w:fldChar w:fldCharType="begin"/>
            </w:r>
            <w:r w:rsidRPr="009C4C1B">
              <w:rPr>
                <w:noProof/>
                <w:webHidden/>
              </w:rPr>
              <w:instrText xml:space="preserve"> PAGEREF _Toc30699867 \h </w:instrText>
            </w:r>
            <w:r w:rsidRPr="009C4C1B">
              <w:rPr>
                <w:noProof/>
                <w:webHidden/>
              </w:rPr>
            </w:r>
            <w:r w:rsidRPr="009C4C1B">
              <w:rPr>
                <w:noProof/>
                <w:webHidden/>
              </w:rPr>
              <w:fldChar w:fldCharType="separate"/>
            </w:r>
            <w:r w:rsidRPr="009C4C1B">
              <w:rPr>
                <w:noProof/>
                <w:webHidden/>
              </w:rPr>
              <w:t>8</w:t>
            </w:r>
            <w:r w:rsidRPr="009C4C1B">
              <w:rPr>
                <w:noProof/>
                <w:webHidden/>
              </w:rPr>
              <w:fldChar w:fldCharType="end"/>
            </w:r>
          </w:hyperlink>
        </w:p>
        <w:p w14:paraId="5AD80E8C" w14:textId="77777777" w:rsidR="009C4C1B" w:rsidRPr="009C4C1B" w:rsidRDefault="009C4C1B">
          <w:pPr>
            <w:pStyle w:val="TOC3"/>
            <w:tabs>
              <w:tab w:val="left" w:pos="1320"/>
              <w:tab w:val="right" w:leader="dot" w:pos="9061"/>
            </w:tabs>
            <w:rPr>
              <w:rFonts w:ascii="Arial" w:hAnsi="Arial" w:cs="Arial"/>
              <w:noProof/>
              <w:sz w:val="20"/>
              <w:szCs w:val="20"/>
              <w:lang w:val="en-AU" w:eastAsia="en-AU"/>
            </w:rPr>
          </w:pPr>
          <w:hyperlink w:anchor="_Toc30699868" w:history="1">
            <w:r w:rsidRPr="009C4C1B">
              <w:rPr>
                <w:rStyle w:val="Hyperlink"/>
                <w:rFonts w:ascii="Arial" w:hAnsi="Arial" w:cs="Arial"/>
                <w:noProof/>
                <w:sz w:val="20"/>
                <w:szCs w:val="20"/>
                <w:lang w:bidi="en-US"/>
              </w:rPr>
              <w:t>5.2.1.</w:t>
            </w:r>
            <w:r w:rsidRPr="009C4C1B">
              <w:rPr>
                <w:rFonts w:ascii="Arial" w:hAnsi="Arial" w:cs="Arial"/>
                <w:noProof/>
                <w:sz w:val="20"/>
                <w:szCs w:val="20"/>
                <w:lang w:val="en-AU" w:eastAsia="en-AU"/>
              </w:rPr>
              <w:tab/>
            </w:r>
            <w:r w:rsidRPr="009C4C1B">
              <w:rPr>
                <w:rStyle w:val="Hyperlink"/>
                <w:rFonts w:ascii="Arial" w:hAnsi="Arial" w:cs="Arial"/>
                <w:noProof/>
                <w:sz w:val="20"/>
                <w:szCs w:val="20"/>
                <w:lang w:bidi="en-US"/>
              </w:rPr>
              <w:t>Parent participants</w:t>
            </w:r>
            <w:r w:rsidRPr="009C4C1B">
              <w:rPr>
                <w:rFonts w:ascii="Arial" w:hAnsi="Arial" w:cs="Arial"/>
                <w:noProof/>
                <w:webHidden/>
                <w:sz w:val="20"/>
                <w:szCs w:val="20"/>
              </w:rPr>
              <w:tab/>
            </w:r>
            <w:r w:rsidRPr="009C4C1B">
              <w:rPr>
                <w:rFonts w:ascii="Arial" w:hAnsi="Arial" w:cs="Arial"/>
                <w:noProof/>
                <w:webHidden/>
                <w:sz w:val="20"/>
                <w:szCs w:val="20"/>
              </w:rPr>
              <w:fldChar w:fldCharType="begin"/>
            </w:r>
            <w:r w:rsidRPr="009C4C1B">
              <w:rPr>
                <w:rFonts w:ascii="Arial" w:hAnsi="Arial" w:cs="Arial"/>
                <w:noProof/>
                <w:webHidden/>
                <w:sz w:val="20"/>
                <w:szCs w:val="20"/>
              </w:rPr>
              <w:instrText xml:space="preserve"> PAGEREF _Toc30699868 \h </w:instrText>
            </w:r>
            <w:r w:rsidRPr="009C4C1B">
              <w:rPr>
                <w:rFonts w:ascii="Arial" w:hAnsi="Arial" w:cs="Arial"/>
                <w:noProof/>
                <w:webHidden/>
                <w:sz w:val="20"/>
                <w:szCs w:val="20"/>
              </w:rPr>
            </w:r>
            <w:r w:rsidRPr="009C4C1B">
              <w:rPr>
                <w:rFonts w:ascii="Arial" w:hAnsi="Arial" w:cs="Arial"/>
                <w:noProof/>
                <w:webHidden/>
                <w:sz w:val="20"/>
                <w:szCs w:val="20"/>
              </w:rPr>
              <w:fldChar w:fldCharType="separate"/>
            </w:r>
            <w:r w:rsidRPr="009C4C1B">
              <w:rPr>
                <w:rFonts w:ascii="Arial" w:hAnsi="Arial" w:cs="Arial"/>
                <w:noProof/>
                <w:webHidden/>
                <w:sz w:val="20"/>
                <w:szCs w:val="20"/>
              </w:rPr>
              <w:t>8</w:t>
            </w:r>
            <w:r w:rsidRPr="009C4C1B">
              <w:rPr>
                <w:rFonts w:ascii="Arial" w:hAnsi="Arial" w:cs="Arial"/>
                <w:noProof/>
                <w:webHidden/>
                <w:sz w:val="20"/>
                <w:szCs w:val="20"/>
              </w:rPr>
              <w:fldChar w:fldCharType="end"/>
            </w:r>
          </w:hyperlink>
        </w:p>
        <w:p w14:paraId="2DB2FBEF" w14:textId="77777777" w:rsidR="009C4C1B" w:rsidRPr="009C4C1B" w:rsidRDefault="009C4C1B">
          <w:pPr>
            <w:pStyle w:val="TOC3"/>
            <w:tabs>
              <w:tab w:val="right" w:leader="dot" w:pos="9061"/>
            </w:tabs>
            <w:rPr>
              <w:rFonts w:ascii="Arial" w:hAnsi="Arial" w:cs="Arial"/>
              <w:noProof/>
              <w:sz w:val="20"/>
              <w:szCs w:val="20"/>
              <w:lang w:val="en-AU" w:eastAsia="en-AU"/>
            </w:rPr>
          </w:pPr>
          <w:hyperlink w:anchor="_Toc30699869" w:history="1">
            <w:r w:rsidRPr="009C4C1B">
              <w:rPr>
                <w:rStyle w:val="Hyperlink"/>
                <w:rFonts w:ascii="Arial" w:hAnsi="Arial" w:cs="Arial"/>
                <w:noProof/>
                <w:sz w:val="20"/>
                <w:szCs w:val="20"/>
                <w:lang w:bidi="en-US"/>
              </w:rPr>
              <w:t>5.2.2. Community organisation staff</w:t>
            </w:r>
            <w:r w:rsidRPr="009C4C1B">
              <w:rPr>
                <w:rFonts w:ascii="Arial" w:hAnsi="Arial" w:cs="Arial"/>
                <w:noProof/>
                <w:webHidden/>
                <w:sz w:val="20"/>
                <w:szCs w:val="20"/>
              </w:rPr>
              <w:tab/>
            </w:r>
            <w:r w:rsidRPr="009C4C1B">
              <w:rPr>
                <w:rFonts w:ascii="Arial" w:hAnsi="Arial" w:cs="Arial"/>
                <w:noProof/>
                <w:webHidden/>
                <w:sz w:val="20"/>
                <w:szCs w:val="20"/>
              </w:rPr>
              <w:fldChar w:fldCharType="begin"/>
            </w:r>
            <w:r w:rsidRPr="009C4C1B">
              <w:rPr>
                <w:rFonts w:ascii="Arial" w:hAnsi="Arial" w:cs="Arial"/>
                <w:noProof/>
                <w:webHidden/>
                <w:sz w:val="20"/>
                <w:szCs w:val="20"/>
              </w:rPr>
              <w:instrText xml:space="preserve"> PAGEREF _Toc30699869 \h </w:instrText>
            </w:r>
            <w:r w:rsidRPr="009C4C1B">
              <w:rPr>
                <w:rFonts w:ascii="Arial" w:hAnsi="Arial" w:cs="Arial"/>
                <w:noProof/>
                <w:webHidden/>
                <w:sz w:val="20"/>
                <w:szCs w:val="20"/>
              </w:rPr>
            </w:r>
            <w:r w:rsidRPr="009C4C1B">
              <w:rPr>
                <w:rFonts w:ascii="Arial" w:hAnsi="Arial" w:cs="Arial"/>
                <w:noProof/>
                <w:webHidden/>
                <w:sz w:val="20"/>
                <w:szCs w:val="20"/>
              </w:rPr>
              <w:fldChar w:fldCharType="separate"/>
            </w:r>
            <w:r w:rsidRPr="009C4C1B">
              <w:rPr>
                <w:rFonts w:ascii="Arial" w:hAnsi="Arial" w:cs="Arial"/>
                <w:noProof/>
                <w:webHidden/>
                <w:sz w:val="20"/>
                <w:szCs w:val="20"/>
              </w:rPr>
              <w:t>8</w:t>
            </w:r>
            <w:r w:rsidRPr="009C4C1B">
              <w:rPr>
                <w:rFonts w:ascii="Arial" w:hAnsi="Arial" w:cs="Arial"/>
                <w:noProof/>
                <w:webHidden/>
                <w:sz w:val="20"/>
                <w:szCs w:val="20"/>
              </w:rPr>
              <w:fldChar w:fldCharType="end"/>
            </w:r>
          </w:hyperlink>
        </w:p>
        <w:p w14:paraId="4677C8F4" w14:textId="77777777" w:rsidR="009C4C1B" w:rsidRPr="009C4C1B" w:rsidRDefault="009C4C1B">
          <w:pPr>
            <w:pStyle w:val="TOC2"/>
            <w:tabs>
              <w:tab w:val="left" w:pos="880"/>
              <w:tab w:val="right" w:leader="dot" w:pos="9061"/>
            </w:tabs>
            <w:rPr>
              <w:rFonts w:eastAsiaTheme="minorEastAsia"/>
              <w:noProof/>
            </w:rPr>
          </w:pPr>
          <w:hyperlink w:anchor="_Toc30699870" w:history="1">
            <w:r w:rsidRPr="009C4C1B">
              <w:rPr>
                <w:rStyle w:val="Hyperlink"/>
                <w:noProof/>
              </w:rPr>
              <w:t>5.3.</w:t>
            </w:r>
            <w:r w:rsidRPr="009C4C1B">
              <w:rPr>
                <w:rFonts w:eastAsiaTheme="minorEastAsia"/>
                <w:noProof/>
              </w:rPr>
              <w:tab/>
            </w:r>
            <w:r w:rsidRPr="009C4C1B">
              <w:rPr>
                <w:rStyle w:val="Hyperlink"/>
                <w:noProof/>
              </w:rPr>
              <w:t>Withdrawal procedure</w:t>
            </w:r>
            <w:r w:rsidRPr="009C4C1B">
              <w:rPr>
                <w:noProof/>
                <w:webHidden/>
              </w:rPr>
              <w:tab/>
            </w:r>
            <w:r w:rsidRPr="009C4C1B">
              <w:rPr>
                <w:noProof/>
                <w:webHidden/>
              </w:rPr>
              <w:fldChar w:fldCharType="begin"/>
            </w:r>
            <w:r w:rsidRPr="009C4C1B">
              <w:rPr>
                <w:noProof/>
                <w:webHidden/>
              </w:rPr>
              <w:instrText xml:space="preserve"> PAGEREF _Toc30699870 \h </w:instrText>
            </w:r>
            <w:r w:rsidRPr="009C4C1B">
              <w:rPr>
                <w:noProof/>
                <w:webHidden/>
              </w:rPr>
            </w:r>
            <w:r w:rsidRPr="009C4C1B">
              <w:rPr>
                <w:noProof/>
                <w:webHidden/>
              </w:rPr>
              <w:fldChar w:fldCharType="separate"/>
            </w:r>
            <w:r w:rsidRPr="009C4C1B">
              <w:rPr>
                <w:noProof/>
                <w:webHidden/>
              </w:rPr>
              <w:t>8</w:t>
            </w:r>
            <w:r w:rsidRPr="009C4C1B">
              <w:rPr>
                <w:noProof/>
                <w:webHidden/>
              </w:rPr>
              <w:fldChar w:fldCharType="end"/>
            </w:r>
          </w:hyperlink>
        </w:p>
        <w:p w14:paraId="7C651D44" w14:textId="77777777" w:rsidR="009C4C1B" w:rsidRPr="009C4C1B" w:rsidRDefault="009C4C1B">
          <w:pPr>
            <w:pStyle w:val="TOC1"/>
            <w:tabs>
              <w:tab w:val="left" w:pos="440"/>
              <w:tab w:val="right" w:leader="dot" w:pos="9061"/>
            </w:tabs>
            <w:rPr>
              <w:rFonts w:eastAsiaTheme="minorEastAsia"/>
              <w:noProof/>
            </w:rPr>
          </w:pPr>
          <w:hyperlink w:anchor="_Toc30699871" w:history="1">
            <w:r w:rsidRPr="009C4C1B">
              <w:rPr>
                <w:rStyle w:val="Hyperlink"/>
                <w:noProof/>
              </w:rPr>
              <w:t>6.</w:t>
            </w:r>
            <w:r w:rsidRPr="009C4C1B">
              <w:rPr>
                <w:rFonts w:eastAsiaTheme="minorEastAsia"/>
                <w:noProof/>
              </w:rPr>
              <w:tab/>
            </w:r>
            <w:r w:rsidRPr="009C4C1B">
              <w:rPr>
                <w:rStyle w:val="Hyperlink"/>
                <w:noProof/>
              </w:rPr>
              <w:t>Study design and procedure</w:t>
            </w:r>
            <w:r w:rsidRPr="009C4C1B">
              <w:rPr>
                <w:noProof/>
                <w:webHidden/>
              </w:rPr>
              <w:tab/>
            </w:r>
            <w:r w:rsidRPr="009C4C1B">
              <w:rPr>
                <w:noProof/>
                <w:webHidden/>
              </w:rPr>
              <w:fldChar w:fldCharType="begin"/>
            </w:r>
            <w:r w:rsidRPr="009C4C1B">
              <w:rPr>
                <w:noProof/>
                <w:webHidden/>
              </w:rPr>
              <w:instrText xml:space="preserve"> PAGEREF _Toc30699871 \h </w:instrText>
            </w:r>
            <w:r w:rsidRPr="009C4C1B">
              <w:rPr>
                <w:noProof/>
                <w:webHidden/>
              </w:rPr>
            </w:r>
            <w:r w:rsidRPr="009C4C1B">
              <w:rPr>
                <w:noProof/>
                <w:webHidden/>
              </w:rPr>
              <w:fldChar w:fldCharType="separate"/>
            </w:r>
            <w:r w:rsidRPr="009C4C1B">
              <w:rPr>
                <w:noProof/>
                <w:webHidden/>
              </w:rPr>
              <w:t>9</w:t>
            </w:r>
            <w:r w:rsidRPr="009C4C1B">
              <w:rPr>
                <w:noProof/>
                <w:webHidden/>
              </w:rPr>
              <w:fldChar w:fldCharType="end"/>
            </w:r>
          </w:hyperlink>
        </w:p>
        <w:p w14:paraId="4E20B7BB" w14:textId="77777777" w:rsidR="009C4C1B" w:rsidRPr="009C4C1B" w:rsidRDefault="009C4C1B">
          <w:pPr>
            <w:pStyle w:val="TOC2"/>
            <w:tabs>
              <w:tab w:val="left" w:pos="880"/>
              <w:tab w:val="right" w:leader="dot" w:pos="9061"/>
            </w:tabs>
            <w:rPr>
              <w:rFonts w:eastAsiaTheme="minorEastAsia"/>
              <w:noProof/>
            </w:rPr>
          </w:pPr>
          <w:hyperlink w:anchor="_Toc30699872" w:history="1">
            <w:r w:rsidRPr="009C4C1B">
              <w:rPr>
                <w:rStyle w:val="Hyperlink"/>
                <w:noProof/>
              </w:rPr>
              <w:t>6.1.</w:t>
            </w:r>
            <w:r w:rsidRPr="009C4C1B">
              <w:rPr>
                <w:rFonts w:eastAsiaTheme="minorEastAsia"/>
                <w:noProof/>
              </w:rPr>
              <w:tab/>
            </w:r>
            <w:r w:rsidRPr="009C4C1B">
              <w:rPr>
                <w:rStyle w:val="Hyperlink"/>
                <w:noProof/>
              </w:rPr>
              <w:t>Design rationale</w:t>
            </w:r>
            <w:r w:rsidRPr="009C4C1B">
              <w:rPr>
                <w:noProof/>
                <w:webHidden/>
              </w:rPr>
              <w:tab/>
            </w:r>
            <w:r w:rsidRPr="009C4C1B">
              <w:rPr>
                <w:noProof/>
                <w:webHidden/>
              </w:rPr>
              <w:fldChar w:fldCharType="begin"/>
            </w:r>
            <w:r w:rsidRPr="009C4C1B">
              <w:rPr>
                <w:noProof/>
                <w:webHidden/>
              </w:rPr>
              <w:instrText xml:space="preserve"> PAGEREF _Toc30699872 \h </w:instrText>
            </w:r>
            <w:r w:rsidRPr="009C4C1B">
              <w:rPr>
                <w:noProof/>
                <w:webHidden/>
              </w:rPr>
            </w:r>
            <w:r w:rsidRPr="009C4C1B">
              <w:rPr>
                <w:noProof/>
                <w:webHidden/>
              </w:rPr>
              <w:fldChar w:fldCharType="separate"/>
            </w:r>
            <w:r w:rsidRPr="009C4C1B">
              <w:rPr>
                <w:noProof/>
                <w:webHidden/>
              </w:rPr>
              <w:t>9</w:t>
            </w:r>
            <w:r w:rsidRPr="009C4C1B">
              <w:rPr>
                <w:noProof/>
                <w:webHidden/>
              </w:rPr>
              <w:fldChar w:fldCharType="end"/>
            </w:r>
          </w:hyperlink>
        </w:p>
        <w:p w14:paraId="58356EDA" w14:textId="77777777" w:rsidR="009C4C1B" w:rsidRPr="009C4C1B" w:rsidRDefault="009C4C1B">
          <w:pPr>
            <w:pStyle w:val="TOC2"/>
            <w:tabs>
              <w:tab w:val="left" w:pos="880"/>
              <w:tab w:val="right" w:leader="dot" w:pos="9061"/>
            </w:tabs>
            <w:rPr>
              <w:rFonts w:eastAsiaTheme="minorEastAsia"/>
              <w:noProof/>
            </w:rPr>
          </w:pPr>
          <w:hyperlink w:anchor="_Toc30699873" w:history="1">
            <w:r w:rsidRPr="009C4C1B">
              <w:rPr>
                <w:rStyle w:val="Hyperlink"/>
                <w:noProof/>
              </w:rPr>
              <w:t>6.2.</w:t>
            </w:r>
            <w:r w:rsidRPr="009C4C1B">
              <w:rPr>
                <w:rFonts w:eastAsiaTheme="minorEastAsia"/>
                <w:noProof/>
              </w:rPr>
              <w:tab/>
            </w:r>
            <w:r w:rsidRPr="009C4C1B">
              <w:rPr>
                <w:rStyle w:val="Hyperlink"/>
                <w:noProof/>
              </w:rPr>
              <w:t>The Cascade intervention</w:t>
            </w:r>
            <w:r w:rsidRPr="009C4C1B">
              <w:rPr>
                <w:noProof/>
                <w:webHidden/>
              </w:rPr>
              <w:tab/>
            </w:r>
            <w:r w:rsidRPr="009C4C1B">
              <w:rPr>
                <w:noProof/>
                <w:webHidden/>
              </w:rPr>
              <w:fldChar w:fldCharType="begin"/>
            </w:r>
            <w:r w:rsidRPr="009C4C1B">
              <w:rPr>
                <w:noProof/>
                <w:webHidden/>
              </w:rPr>
              <w:instrText xml:space="preserve"> PAGEREF _Toc30699873 \h </w:instrText>
            </w:r>
            <w:r w:rsidRPr="009C4C1B">
              <w:rPr>
                <w:noProof/>
                <w:webHidden/>
              </w:rPr>
            </w:r>
            <w:r w:rsidRPr="009C4C1B">
              <w:rPr>
                <w:noProof/>
                <w:webHidden/>
              </w:rPr>
              <w:fldChar w:fldCharType="separate"/>
            </w:r>
            <w:r w:rsidRPr="009C4C1B">
              <w:rPr>
                <w:noProof/>
                <w:webHidden/>
              </w:rPr>
              <w:t>9</w:t>
            </w:r>
            <w:r w:rsidRPr="009C4C1B">
              <w:rPr>
                <w:noProof/>
                <w:webHidden/>
              </w:rPr>
              <w:fldChar w:fldCharType="end"/>
            </w:r>
          </w:hyperlink>
        </w:p>
        <w:p w14:paraId="14EA8CF2" w14:textId="77777777" w:rsidR="009C4C1B" w:rsidRPr="009C4C1B" w:rsidRDefault="009C4C1B">
          <w:pPr>
            <w:pStyle w:val="TOC2"/>
            <w:tabs>
              <w:tab w:val="left" w:pos="880"/>
              <w:tab w:val="right" w:leader="dot" w:pos="9061"/>
            </w:tabs>
            <w:rPr>
              <w:rFonts w:eastAsiaTheme="minorEastAsia"/>
              <w:noProof/>
            </w:rPr>
          </w:pPr>
          <w:hyperlink w:anchor="_Toc30699874" w:history="1">
            <w:r w:rsidRPr="009C4C1B">
              <w:rPr>
                <w:rStyle w:val="Hyperlink"/>
                <w:noProof/>
              </w:rPr>
              <w:t>6.3.</w:t>
            </w:r>
            <w:r w:rsidRPr="009C4C1B">
              <w:rPr>
                <w:rFonts w:eastAsiaTheme="minorEastAsia"/>
                <w:noProof/>
              </w:rPr>
              <w:tab/>
            </w:r>
            <w:r w:rsidRPr="009C4C1B">
              <w:rPr>
                <w:rStyle w:val="Hyperlink"/>
                <w:noProof/>
              </w:rPr>
              <w:t>Procedure</w:t>
            </w:r>
            <w:r w:rsidRPr="009C4C1B">
              <w:rPr>
                <w:noProof/>
                <w:webHidden/>
              </w:rPr>
              <w:tab/>
            </w:r>
            <w:r w:rsidRPr="009C4C1B">
              <w:rPr>
                <w:noProof/>
                <w:webHidden/>
              </w:rPr>
              <w:fldChar w:fldCharType="begin"/>
            </w:r>
            <w:r w:rsidRPr="009C4C1B">
              <w:rPr>
                <w:noProof/>
                <w:webHidden/>
              </w:rPr>
              <w:instrText xml:space="preserve"> PAGEREF _Toc30699874 \h </w:instrText>
            </w:r>
            <w:r w:rsidRPr="009C4C1B">
              <w:rPr>
                <w:noProof/>
                <w:webHidden/>
              </w:rPr>
            </w:r>
            <w:r w:rsidRPr="009C4C1B">
              <w:rPr>
                <w:noProof/>
                <w:webHidden/>
              </w:rPr>
              <w:fldChar w:fldCharType="separate"/>
            </w:r>
            <w:r w:rsidRPr="009C4C1B">
              <w:rPr>
                <w:noProof/>
                <w:webHidden/>
              </w:rPr>
              <w:t>12</w:t>
            </w:r>
            <w:r w:rsidRPr="009C4C1B">
              <w:rPr>
                <w:noProof/>
                <w:webHidden/>
              </w:rPr>
              <w:fldChar w:fldCharType="end"/>
            </w:r>
          </w:hyperlink>
        </w:p>
        <w:p w14:paraId="052DDB09" w14:textId="77777777" w:rsidR="009C4C1B" w:rsidRPr="009C4C1B" w:rsidRDefault="009C4C1B">
          <w:pPr>
            <w:pStyle w:val="TOC3"/>
            <w:tabs>
              <w:tab w:val="left" w:pos="1320"/>
              <w:tab w:val="right" w:leader="dot" w:pos="9061"/>
            </w:tabs>
            <w:rPr>
              <w:rFonts w:ascii="Arial" w:hAnsi="Arial" w:cs="Arial"/>
              <w:noProof/>
              <w:sz w:val="20"/>
              <w:szCs w:val="20"/>
              <w:lang w:val="en-AU" w:eastAsia="en-AU"/>
            </w:rPr>
          </w:pPr>
          <w:hyperlink w:anchor="_Toc30699875" w:history="1">
            <w:r w:rsidRPr="009C4C1B">
              <w:rPr>
                <w:rStyle w:val="Hyperlink"/>
                <w:rFonts w:ascii="Arial" w:hAnsi="Arial" w:cs="Arial"/>
                <w:noProof/>
                <w:sz w:val="20"/>
                <w:szCs w:val="20"/>
              </w:rPr>
              <w:t>6.3.1.</w:t>
            </w:r>
            <w:r w:rsidRPr="009C4C1B">
              <w:rPr>
                <w:rFonts w:ascii="Arial" w:hAnsi="Arial" w:cs="Arial"/>
                <w:noProof/>
                <w:sz w:val="20"/>
                <w:szCs w:val="20"/>
                <w:lang w:val="en-AU" w:eastAsia="en-AU"/>
              </w:rPr>
              <w:tab/>
            </w:r>
            <w:r w:rsidRPr="009C4C1B">
              <w:rPr>
                <w:rStyle w:val="Hyperlink"/>
                <w:rFonts w:ascii="Arial" w:hAnsi="Arial" w:cs="Arial"/>
                <w:noProof/>
                <w:sz w:val="20"/>
                <w:szCs w:val="20"/>
              </w:rPr>
              <w:t>Advertising and recruitment</w:t>
            </w:r>
            <w:r w:rsidRPr="009C4C1B">
              <w:rPr>
                <w:rFonts w:ascii="Arial" w:hAnsi="Arial" w:cs="Arial"/>
                <w:noProof/>
                <w:webHidden/>
                <w:sz w:val="20"/>
                <w:szCs w:val="20"/>
              </w:rPr>
              <w:tab/>
            </w:r>
            <w:r w:rsidRPr="009C4C1B">
              <w:rPr>
                <w:rFonts w:ascii="Arial" w:hAnsi="Arial" w:cs="Arial"/>
                <w:noProof/>
                <w:webHidden/>
                <w:sz w:val="20"/>
                <w:szCs w:val="20"/>
              </w:rPr>
              <w:fldChar w:fldCharType="begin"/>
            </w:r>
            <w:r w:rsidRPr="009C4C1B">
              <w:rPr>
                <w:rFonts w:ascii="Arial" w:hAnsi="Arial" w:cs="Arial"/>
                <w:noProof/>
                <w:webHidden/>
                <w:sz w:val="20"/>
                <w:szCs w:val="20"/>
              </w:rPr>
              <w:instrText xml:space="preserve"> PAGEREF _Toc30699875 \h </w:instrText>
            </w:r>
            <w:r w:rsidRPr="009C4C1B">
              <w:rPr>
                <w:rFonts w:ascii="Arial" w:hAnsi="Arial" w:cs="Arial"/>
                <w:noProof/>
                <w:webHidden/>
                <w:sz w:val="20"/>
                <w:szCs w:val="20"/>
              </w:rPr>
            </w:r>
            <w:r w:rsidRPr="009C4C1B">
              <w:rPr>
                <w:rFonts w:ascii="Arial" w:hAnsi="Arial" w:cs="Arial"/>
                <w:noProof/>
                <w:webHidden/>
                <w:sz w:val="20"/>
                <w:szCs w:val="20"/>
              </w:rPr>
              <w:fldChar w:fldCharType="separate"/>
            </w:r>
            <w:r w:rsidRPr="009C4C1B">
              <w:rPr>
                <w:rFonts w:ascii="Arial" w:hAnsi="Arial" w:cs="Arial"/>
                <w:noProof/>
                <w:webHidden/>
                <w:sz w:val="20"/>
                <w:szCs w:val="20"/>
              </w:rPr>
              <w:t>12</w:t>
            </w:r>
            <w:r w:rsidRPr="009C4C1B">
              <w:rPr>
                <w:rFonts w:ascii="Arial" w:hAnsi="Arial" w:cs="Arial"/>
                <w:noProof/>
                <w:webHidden/>
                <w:sz w:val="20"/>
                <w:szCs w:val="20"/>
              </w:rPr>
              <w:fldChar w:fldCharType="end"/>
            </w:r>
          </w:hyperlink>
        </w:p>
        <w:p w14:paraId="4B38A7CF" w14:textId="77777777" w:rsidR="009C4C1B" w:rsidRPr="009C4C1B" w:rsidRDefault="009C4C1B">
          <w:pPr>
            <w:pStyle w:val="TOC3"/>
            <w:tabs>
              <w:tab w:val="left" w:pos="1320"/>
              <w:tab w:val="right" w:leader="dot" w:pos="9061"/>
            </w:tabs>
            <w:rPr>
              <w:rFonts w:ascii="Arial" w:hAnsi="Arial" w:cs="Arial"/>
              <w:noProof/>
              <w:sz w:val="20"/>
              <w:szCs w:val="20"/>
              <w:lang w:val="en-AU" w:eastAsia="en-AU"/>
            </w:rPr>
          </w:pPr>
          <w:hyperlink w:anchor="_Toc30699876" w:history="1">
            <w:r w:rsidRPr="009C4C1B">
              <w:rPr>
                <w:rStyle w:val="Hyperlink"/>
                <w:rFonts w:ascii="Arial" w:hAnsi="Arial" w:cs="Arial"/>
                <w:noProof/>
                <w:sz w:val="20"/>
                <w:szCs w:val="20"/>
              </w:rPr>
              <w:t>6.3.2.</w:t>
            </w:r>
            <w:r w:rsidRPr="009C4C1B">
              <w:rPr>
                <w:rFonts w:ascii="Arial" w:hAnsi="Arial" w:cs="Arial"/>
                <w:noProof/>
                <w:sz w:val="20"/>
                <w:szCs w:val="20"/>
                <w:lang w:val="en-AU" w:eastAsia="en-AU"/>
              </w:rPr>
              <w:tab/>
            </w:r>
            <w:r w:rsidRPr="009C4C1B">
              <w:rPr>
                <w:rStyle w:val="Hyperlink"/>
                <w:rFonts w:ascii="Arial" w:hAnsi="Arial" w:cs="Arial"/>
                <w:noProof/>
                <w:sz w:val="20"/>
                <w:szCs w:val="20"/>
              </w:rPr>
              <w:t>Consent</w:t>
            </w:r>
            <w:r w:rsidRPr="009C4C1B">
              <w:rPr>
                <w:rFonts w:ascii="Arial" w:hAnsi="Arial" w:cs="Arial"/>
                <w:noProof/>
                <w:webHidden/>
                <w:sz w:val="20"/>
                <w:szCs w:val="20"/>
              </w:rPr>
              <w:tab/>
            </w:r>
            <w:r w:rsidRPr="009C4C1B">
              <w:rPr>
                <w:rFonts w:ascii="Arial" w:hAnsi="Arial" w:cs="Arial"/>
                <w:noProof/>
                <w:webHidden/>
                <w:sz w:val="20"/>
                <w:szCs w:val="20"/>
              </w:rPr>
              <w:fldChar w:fldCharType="begin"/>
            </w:r>
            <w:r w:rsidRPr="009C4C1B">
              <w:rPr>
                <w:rFonts w:ascii="Arial" w:hAnsi="Arial" w:cs="Arial"/>
                <w:noProof/>
                <w:webHidden/>
                <w:sz w:val="20"/>
                <w:szCs w:val="20"/>
              </w:rPr>
              <w:instrText xml:space="preserve"> PAGEREF _Toc30699876 \h </w:instrText>
            </w:r>
            <w:r w:rsidRPr="009C4C1B">
              <w:rPr>
                <w:rFonts w:ascii="Arial" w:hAnsi="Arial" w:cs="Arial"/>
                <w:noProof/>
                <w:webHidden/>
                <w:sz w:val="20"/>
                <w:szCs w:val="20"/>
              </w:rPr>
            </w:r>
            <w:r w:rsidRPr="009C4C1B">
              <w:rPr>
                <w:rFonts w:ascii="Arial" w:hAnsi="Arial" w:cs="Arial"/>
                <w:noProof/>
                <w:webHidden/>
                <w:sz w:val="20"/>
                <w:szCs w:val="20"/>
              </w:rPr>
              <w:fldChar w:fldCharType="separate"/>
            </w:r>
            <w:r w:rsidRPr="009C4C1B">
              <w:rPr>
                <w:rFonts w:ascii="Arial" w:hAnsi="Arial" w:cs="Arial"/>
                <w:noProof/>
                <w:webHidden/>
                <w:sz w:val="20"/>
                <w:szCs w:val="20"/>
              </w:rPr>
              <w:t>12</w:t>
            </w:r>
            <w:r w:rsidRPr="009C4C1B">
              <w:rPr>
                <w:rFonts w:ascii="Arial" w:hAnsi="Arial" w:cs="Arial"/>
                <w:noProof/>
                <w:webHidden/>
                <w:sz w:val="20"/>
                <w:szCs w:val="20"/>
              </w:rPr>
              <w:fldChar w:fldCharType="end"/>
            </w:r>
          </w:hyperlink>
        </w:p>
        <w:p w14:paraId="578A8B3C" w14:textId="77777777" w:rsidR="009C4C1B" w:rsidRPr="009C4C1B" w:rsidRDefault="009C4C1B">
          <w:pPr>
            <w:pStyle w:val="TOC3"/>
            <w:tabs>
              <w:tab w:val="left" w:pos="1320"/>
              <w:tab w:val="right" w:leader="dot" w:pos="9061"/>
            </w:tabs>
            <w:rPr>
              <w:rFonts w:ascii="Arial" w:hAnsi="Arial" w:cs="Arial"/>
              <w:noProof/>
              <w:sz w:val="20"/>
              <w:szCs w:val="20"/>
              <w:lang w:val="en-AU" w:eastAsia="en-AU"/>
            </w:rPr>
          </w:pPr>
          <w:hyperlink w:anchor="_Toc30699877" w:history="1">
            <w:r w:rsidRPr="009C4C1B">
              <w:rPr>
                <w:rStyle w:val="Hyperlink"/>
                <w:rFonts w:ascii="Arial" w:hAnsi="Arial" w:cs="Arial"/>
                <w:noProof/>
                <w:sz w:val="20"/>
                <w:szCs w:val="20"/>
              </w:rPr>
              <w:t>6.3.3.</w:t>
            </w:r>
            <w:r w:rsidRPr="009C4C1B">
              <w:rPr>
                <w:rFonts w:ascii="Arial" w:hAnsi="Arial" w:cs="Arial"/>
                <w:noProof/>
                <w:sz w:val="20"/>
                <w:szCs w:val="20"/>
                <w:lang w:val="en-AU" w:eastAsia="en-AU"/>
              </w:rPr>
              <w:tab/>
            </w:r>
            <w:r w:rsidRPr="009C4C1B">
              <w:rPr>
                <w:rStyle w:val="Hyperlink"/>
                <w:rFonts w:ascii="Arial" w:hAnsi="Arial" w:cs="Arial"/>
                <w:noProof/>
                <w:sz w:val="20"/>
                <w:szCs w:val="20"/>
              </w:rPr>
              <w:t>Intake</w:t>
            </w:r>
            <w:r w:rsidRPr="009C4C1B">
              <w:rPr>
                <w:rFonts w:ascii="Arial" w:hAnsi="Arial" w:cs="Arial"/>
                <w:noProof/>
                <w:webHidden/>
                <w:sz w:val="20"/>
                <w:szCs w:val="20"/>
              </w:rPr>
              <w:tab/>
            </w:r>
            <w:r w:rsidRPr="009C4C1B">
              <w:rPr>
                <w:rFonts w:ascii="Arial" w:hAnsi="Arial" w:cs="Arial"/>
                <w:noProof/>
                <w:webHidden/>
                <w:sz w:val="20"/>
                <w:szCs w:val="20"/>
              </w:rPr>
              <w:fldChar w:fldCharType="begin"/>
            </w:r>
            <w:r w:rsidRPr="009C4C1B">
              <w:rPr>
                <w:rFonts w:ascii="Arial" w:hAnsi="Arial" w:cs="Arial"/>
                <w:noProof/>
                <w:webHidden/>
                <w:sz w:val="20"/>
                <w:szCs w:val="20"/>
              </w:rPr>
              <w:instrText xml:space="preserve"> PAGEREF _Toc30699877 \h </w:instrText>
            </w:r>
            <w:r w:rsidRPr="009C4C1B">
              <w:rPr>
                <w:rFonts w:ascii="Arial" w:hAnsi="Arial" w:cs="Arial"/>
                <w:noProof/>
                <w:webHidden/>
                <w:sz w:val="20"/>
                <w:szCs w:val="20"/>
              </w:rPr>
            </w:r>
            <w:r w:rsidRPr="009C4C1B">
              <w:rPr>
                <w:rFonts w:ascii="Arial" w:hAnsi="Arial" w:cs="Arial"/>
                <w:noProof/>
                <w:webHidden/>
                <w:sz w:val="20"/>
                <w:szCs w:val="20"/>
              </w:rPr>
              <w:fldChar w:fldCharType="separate"/>
            </w:r>
            <w:r w:rsidRPr="009C4C1B">
              <w:rPr>
                <w:rFonts w:ascii="Arial" w:hAnsi="Arial" w:cs="Arial"/>
                <w:noProof/>
                <w:webHidden/>
                <w:sz w:val="20"/>
                <w:szCs w:val="20"/>
              </w:rPr>
              <w:t>12</w:t>
            </w:r>
            <w:r w:rsidRPr="009C4C1B">
              <w:rPr>
                <w:rFonts w:ascii="Arial" w:hAnsi="Arial" w:cs="Arial"/>
                <w:noProof/>
                <w:webHidden/>
                <w:sz w:val="20"/>
                <w:szCs w:val="20"/>
              </w:rPr>
              <w:fldChar w:fldCharType="end"/>
            </w:r>
          </w:hyperlink>
        </w:p>
        <w:p w14:paraId="790C713B" w14:textId="77777777" w:rsidR="009C4C1B" w:rsidRPr="009C4C1B" w:rsidRDefault="009C4C1B">
          <w:pPr>
            <w:pStyle w:val="TOC3"/>
            <w:tabs>
              <w:tab w:val="left" w:pos="1320"/>
              <w:tab w:val="right" w:leader="dot" w:pos="9061"/>
            </w:tabs>
            <w:rPr>
              <w:rFonts w:ascii="Arial" w:hAnsi="Arial" w:cs="Arial"/>
              <w:noProof/>
              <w:sz w:val="20"/>
              <w:szCs w:val="20"/>
              <w:lang w:val="en-AU" w:eastAsia="en-AU"/>
            </w:rPr>
          </w:pPr>
          <w:hyperlink w:anchor="_Toc30699878" w:history="1">
            <w:r w:rsidRPr="009C4C1B">
              <w:rPr>
                <w:rStyle w:val="Hyperlink"/>
                <w:rFonts w:ascii="Arial" w:hAnsi="Arial" w:cs="Arial"/>
                <w:noProof/>
                <w:sz w:val="20"/>
                <w:szCs w:val="20"/>
              </w:rPr>
              <w:t>6.3.4.</w:t>
            </w:r>
            <w:r w:rsidRPr="009C4C1B">
              <w:rPr>
                <w:rFonts w:ascii="Arial" w:hAnsi="Arial" w:cs="Arial"/>
                <w:noProof/>
                <w:sz w:val="20"/>
                <w:szCs w:val="20"/>
                <w:lang w:val="en-AU" w:eastAsia="en-AU"/>
              </w:rPr>
              <w:tab/>
            </w:r>
            <w:r w:rsidRPr="009C4C1B">
              <w:rPr>
                <w:rStyle w:val="Hyperlink"/>
                <w:rFonts w:ascii="Arial" w:hAnsi="Arial" w:cs="Arial"/>
                <w:noProof/>
                <w:sz w:val="20"/>
                <w:szCs w:val="20"/>
              </w:rPr>
              <w:t>Introduction session</w:t>
            </w:r>
            <w:r w:rsidRPr="009C4C1B">
              <w:rPr>
                <w:rFonts w:ascii="Arial" w:hAnsi="Arial" w:cs="Arial"/>
                <w:noProof/>
                <w:webHidden/>
                <w:sz w:val="20"/>
                <w:szCs w:val="20"/>
              </w:rPr>
              <w:tab/>
            </w:r>
            <w:r w:rsidRPr="009C4C1B">
              <w:rPr>
                <w:rFonts w:ascii="Arial" w:hAnsi="Arial" w:cs="Arial"/>
                <w:noProof/>
                <w:webHidden/>
                <w:sz w:val="20"/>
                <w:szCs w:val="20"/>
              </w:rPr>
              <w:fldChar w:fldCharType="begin"/>
            </w:r>
            <w:r w:rsidRPr="009C4C1B">
              <w:rPr>
                <w:rFonts w:ascii="Arial" w:hAnsi="Arial" w:cs="Arial"/>
                <w:noProof/>
                <w:webHidden/>
                <w:sz w:val="20"/>
                <w:szCs w:val="20"/>
              </w:rPr>
              <w:instrText xml:space="preserve"> PAGEREF _Toc30699878 \h </w:instrText>
            </w:r>
            <w:r w:rsidRPr="009C4C1B">
              <w:rPr>
                <w:rFonts w:ascii="Arial" w:hAnsi="Arial" w:cs="Arial"/>
                <w:noProof/>
                <w:webHidden/>
                <w:sz w:val="20"/>
                <w:szCs w:val="20"/>
              </w:rPr>
            </w:r>
            <w:r w:rsidRPr="009C4C1B">
              <w:rPr>
                <w:rFonts w:ascii="Arial" w:hAnsi="Arial" w:cs="Arial"/>
                <w:noProof/>
                <w:webHidden/>
                <w:sz w:val="20"/>
                <w:szCs w:val="20"/>
              </w:rPr>
              <w:fldChar w:fldCharType="separate"/>
            </w:r>
            <w:r w:rsidRPr="009C4C1B">
              <w:rPr>
                <w:rFonts w:ascii="Arial" w:hAnsi="Arial" w:cs="Arial"/>
                <w:noProof/>
                <w:webHidden/>
                <w:sz w:val="20"/>
                <w:szCs w:val="20"/>
              </w:rPr>
              <w:t>12</w:t>
            </w:r>
            <w:r w:rsidRPr="009C4C1B">
              <w:rPr>
                <w:rFonts w:ascii="Arial" w:hAnsi="Arial" w:cs="Arial"/>
                <w:noProof/>
                <w:webHidden/>
                <w:sz w:val="20"/>
                <w:szCs w:val="20"/>
              </w:rPr>
              <w:fldChar w:fldCharType="end"/>
            </w:r>
          </w:hyperlink>
        </w:p>
        <w:p w14:paraId="6D60EEF9" w14:textId="77777777" w:rsidR="009C4C1B" w:rsidRPr="009C4C1B" w:rsidRDefault="009C4C1B">
          <w:pPr>
            <w:pStyle w:val="TOC3"/>
            <w:tabs>
              <w:tab w:val="left" w:pos="1320"/>
              <w:tab w:val="right" w:leader="dot" w:pos="9061"/>
            </w:tabs>
            <w:rPr>
              <w:rFonts w:ascii="Arial" w:hAnsi="Arial" w:cs="Arial"/>
              <w:noProof/>
              <w:sz w:val="20"/>
              <w:szCs w:val="20"/>
              <w:lang w:val="en-AU" w:eastAsia="en-AU"/>
            </w:rPr>
          </w:pPr>
          <w:hyperlink w:anchor="_Toc30699879" w:history="1">
            <w:r w:rsidRPr="009C4C1B">
              <w:rPr>
                <w:rStyle w:val="Hyperlink"/>
                <w:rFonts w:ascii="Arial" w:hAnsi="Arial" w:cs="Arial"/>
                <w:noProof/>
                <w:sz w:val="20"/>
                <w:szCs w:val="20"/>
              </w:rPr>
              <w:t>6.3.5.</w:t>
            </w:r>
            <w:r w:rsidRPr="009C4C1B">
              <w:rPr>
                <w:rFonts w:ascii="Arial" w:hAnsi="Arial" w:cs="Arial"/>
                <w:noProof/>
                <w:sz w:val="20"/>
                <w:szCs w:val="20"/>
                <w:lang w:val="en-AU" w:eastAsia="en-AU"/>
              </w:rPr>
              <w:tab/>
            </w:r>
            <w:r w:rsidRPr="009C4C1B">
              <w:rPr>
                <w:rStyle w:val="Hyperlink"/>
                <w:rFonts w:ascii="Arial" w:hAnsi="Arial" w:cs="Arial"/>
                <w:noProof/>
                <w:sz w:val="20"/>
                <w:szCs w:val="20"/>
              </w:rPr>
              <w:t>Treatment</w:t>
            </w:r>
            <w:r w:rsidRPr="009C4C1B">
              <w:rPr>
                <w:rFonts w:ascii="Arial" w:hAnsi="Arial" w:cs="Arial"/>
                <w:noProof/>
                <w:webHidden/>
                <w:sz w:val="20"/>
                <w:szCs w:val="20"/>
              </w:rPr>
              <w:tab/>
            </w:r>
            <w:r w:rsidRPr="009C4C1B">
              <w:rPr>
                <w:rFonts w:ascii="Arial" w:hAnsi="Arial" w:cs="Arial"/>
                <w:noProof/>
                <w:webHidden/>
                <w:sz w:val="20"/>
                <w:szCs w:val="20"/>
              </w:rPr>
              <w:fldChar w:fldCharType="begin"/>
            </w:r>
            <w:r w:rsidRPr="009C4C1B">
              <w:rPr>
                <w:rFonts w:ascii="Arial" w:hAnsi="Arial" w:cs="Arial"/>
                <w:noProof/>
                <w:webHidden/>
                <w:sz w:val="20"/>
                <w:szCs w:val="20"/>
              </w:rPr>
              <w:instrText xml:space="preserve"> PAGEREF _Toc30699879 \h </w:instrText>
            </w:r>
            <w:r w:rsidRPr="009C4C1B">
              <w:rPr>
                <w:rFonts w:ascii="Arial" w:hAnsi="Arial" w:cs="Arial"/>
                <w:noProof/>
                <w:webHidden/>
                <w:sz w:val="20"/>
                <w:szCs w:val="20"/>
              </w:rPr>
            </w:r>
            <w:r w:rsidRPr="009C4C1B">
              <w:rPr>
                <w:rFonts w:ascii="Arial" w:hAnsi="Arial" w:cs="Arial"/>
                <w:noProof/>
                <w:webHidden/>
                <w:sz w:val="20"/>
                <w:szCs w:val="20"/>
              </w:rPr>
              <w:fldChar w:fldCharType="separate"/>
            </w:r>
            <w:r w:rsidRPr="009C4C1B">
              <w:rPr>
                <w:rFonts w:ascii="Arial" w:hAnsi="Arial" w:cs="Arial"/>
                <w:noProof/>
                <w:webHidden/>
                <w:sz w:val="20"/>
                <w:szCs w:val="20"/>
              </w:rPr>
              <w:t>12</w:t>
            </w:r>
            <w:r w:rsidRPr="009C4C1B">
              <w:rPr>
                <w:rFonts w:ascii="Arial" w:hAnsi="Arial" w:cs="Arial"/>
                <w:noProof/>
                <w:webHidden/>
                <w:sz w:val="20"/>
                <w:szCs w:val="20"/>
              </w:rPr>
              <w:fldChar w:fldCharType="end"/>
            </w:r>
          </w:hyperlink>
        </w:p>
        <w:p w14:paraId="3ABCC11E" w14:textId="77777777" w:rsidR="009C4C1B" w:rsidRPr="009C4C1B" w:rsidRDefault="009C4C1B">
          <w:pPr>
            <w:pStyle w:val="TOC3"/>
            <w:tabs>
              <w:tab w:val="left" w:pos="1320"/>
              <w:tab w:val="right" w:leader="dot" w:pos="9061"/>
            </w:tabs>
            <w:rPr>
              <w:rFonts w:ascii="Arial" w:hAnsi="Arial" w:cs="Arial"/>
              <w:noProof/>
              <w:sz w:val="20"/>
              <w:szCs w:val="20"/>
              <w:lang w:val="en-AU" w:eastAsia="en-AU"/>
            </w:rPr>
          </w:pPr>
          <w:hyperlink w:anchor="_Toc30699880" w:history="1">
            <w:r w:rsidRPr="009C4C1B">
              <w:rPr>
                <w:rStyle w:val="Hyperlink"/>
                <w:rFonts w:ascii="Arial" w:hAnsi="Arial" w:cs="Arial"/>
                <w:noProof/>
                <w:sz w:val="20"/>
                <w:szCs w:val="20"/>
              </w:rPr>
              <w:t>6.3.6.</w:t>
            </w:r>
            <w:r w:rsidRPr="009C4C1B">
              <w:rPr>
                <w:rFonts w:ascii="Arial" w:hAnsi="Arial" w:cs="Arial"/>
                <w:noProof/>
                <w:sz w:val="20"/>
                <w:szCs w:val="20"/>
                <w:lang w:val="en-AU" w:eastAsia="en-AU"/>
              </w:rPr>
              <w:tab/>
            </w:r>
            <w:r w:rsidRPr="009C4C1B">
              <w:rPr>
                <w:rStyle w:val="Hyperlink"/>
                <w:rFonts w:ascii="Arial" w:hAnsi="Arial" w:cs="Arial"/>
                <w:noProof/>
                <w:sz w:val="20"/>
                <w:szCs w:val="20"/>
              </w:rPr>
              <w:t>Booster session</w:t>
            </w:r>
            <w:r w:rsidRPr="009C4C1B">
              <w:rPr>
                <w:rFonts w:ascii="Arial" w:hAnsi="Arial" w:cs="Arial"/>
                <w:noProof/>
                <w:webHidden/>
                <w:sz w:val="20"/>
                <w:szCs w:val="20"/>
              </w:rPr>
              <w:tab/>
            </w:r>
            <w:r w:rsidRPr="009C4C1B">
              <w:rPr>
                <w:rFonts w:ascii="Arial" w:hAnsi="Arial" w:cs="Arial"/>
                <w:noProof/>
                <w:webHidden/>
                <w:sz w:val="20"/>
                <w:szCs w:val="20"/>
              </w:rPr>
              <w:fldChar w:fldCharType="begin"/>
            </w:r>
            <w:r w:rsidRPr="009C4C1B">
              <w:rPr>
                <w:rFonts w:ascii="Arial" w:hAnsi="Arial" w:cs="Arial"/>
                <w:noProof/>
                <w:webHidden/>
                <w:sz w:val="20"/>
                <w:szCs w:val="20"/>
              </w:rPr>
              <w:instrText xml:space="preserve"> PAGEREF _Toc30699880 \h </w:instrText>
            </w:r>
            <w:r w:rsidRPr="009C4C1B">
              <w:rPr>
                <w:rFonts w:ascii="Arial" w:hAnsi="Arial" w:cs="Arial"/>
                <w:noProof/>
                <w:webHidden/>
                <w:sz w:val="20"/>
                <w:szCs w:val="20"/>
              </w:rPr>
            </w:r>
            <w:r w:rsidRPr="009C4C1B">
              <w:rPr>
                <w:rFonts w:ascii="Arial" w:hAnsi="Arial" w:cs="Arial"/>
                <w:noProof/>
                <w:webHidden/>
                <w:sz w:val="20"/>
                <w:szCs w:val="20"/>
              </w:rPr>
              <w:fldChar w:fldCharType="separate"/>
            </w:r>
            <w:r w:rsidRPr="009C4C1B">
              <w:rPr>
                <w:rFonts w:ascii="Arial" w:hAnsi="Arial" w:cs="Arial"/>
                <w:noProof/>
                <w:webHidden/>
                <w:sz w:val="20"/>
                <w:szCs w:val="20"/>
              </w:rPr>
              <w:t>12</w:t>
            </w:r>
            <w:r w:rsidRPr="009C4C1B">
              <w:rPr>
                <w:rFonts w:ascii="Arial" w:hAnsi="Arial" w:cs="Arial"/>
                <w:noProof/>
                <w:webHidden/>
                <w:sz w:val="20"/>
                <w:szCs w:val="20"/>
              </w:rPr>
              <w:fldChar w:fldCharType="end"/>
            </w:r>
          </w:hyperlink>
        </w:p>
        <w:p w14:paraId="76495CB5" w14:textId="77777777" w:rsidR="009C4C1B" w:rsidRPr="009C4C1B" w:rsidRDefault="009C4C1B">
          <w:pPr>
            <w:pStyle w:val="TOC2"/>
            <w:tabs>
              <w:tab w:val="left" w:pos="880"/>
              <w:tab w:val="right" w:leader="dot" w:pos="9061"/>
            </w:tabs>
            <w:rPr>
              <w:rFonts w:eastAsiaTheme="minorEastAsia"/>
              <w:noProof/>
            </w:rPr>
          </w:pPr>
          <w:hyperlink w:anchor="_Toc30699881" w:history="1">
            <w:r w:rsidRPr="009C4C1B">
              <w:rPr>
                <w:rStyle w:val="Hyperlink"/>
                <w:noProof/>
              </w:rPr>
              <w:t>6.4.</w:t>
            </w:r>
            <w:r w:rsidRPr="009C4C1B">
              <w:rPr>
                <w:rFonts w:eastAsiaTheme="minorEastAsia"/>
                <w:noProof/>
              </w:rPr>
              <w:tab/>
            </w:r>
            <w:r w:rsidRPr="009C4C1B">
              <w:rPr>
                <w:rStyle w:val="Hyperlink"/>
                <w:noProof/>
              </w:rPr>
              <w:t>Outcome measures</w:t>
            </w:r>
            <w:r w:rsidRPr="009C4C1B">
              <w:rPr>
                <w:noProof/>
                <w:webHidden/>
              </w:rPr>
              <w:tab/>
            </w:r>
            <w:r w:rsidRPr="009C4C1B">
              <w:rPr>
                <w:noProof/>
                <w:webHidden/>
              </w:rPr>
              <w:fldChar w:fldCharType="begin"/>
            </w:r>
            <w:r w:rsidRPr="009C4C1B">
              <w:rPr>
                <w:noProof/>
                <w:webHidden/>
              </w:rPr>
              <w:instrText xml:space="preserve"> PAGEREF _Toc30699881 \h </w:instrText>
            </w:r>
            <w:r w:rsidRPr="009C4C1B">
              <w:rPr>
                <w:noProof/>
                <w:webHidden/>
              </w:rPr>
            </w:r>
            <w:r w:rsidRPr="009C4C1B">
              <w:rPr>
                <w:noProof/>
                <w:webHidden/>
              </w:rPr>
              <w:fldChar w:fldCharType="separate"/>
            </w:r>
            <w:r w:rsidRPr="009C4C1B">
              <w:rPr>
                <w:noProof/>
                <w:webHidden/>
              </w:rPr>
              <w:t>14</w:t>
            </w:r>
            <w:r w:rsidRPr="009C4C1B">
              <w:rPr>
                <w:noProof/>
                <w:webHidden/>
              </w:rPr>
              <w:fldChar w:fldCharType="end"/>
            </w:r>
          </w:hyperlink>
        </w:p>
        <w:p w14:paraId="77769086" w14:textId="77777777" w:rsidR="009C4C1B" w:rsidRPr="009C4C1B" w:rsidRDefault="009C4C1B">
          <w:pPr>
            <w:pStyle w:val="TOC3"/>
            <w:tabs>
              <w:tab w:val="left" w:pos="1320"/>
              <w:tab w:val="right" w:leader="dot" w:pos="9061"/>
            </w:tabs>
            <w:rPr>
              <w:rFonts w:ascii="Arial" w:hAnsi="Arial" w:cs="Arial"/>
              <w:noProof/>
              <w:sz w:val="20"/>
              <w:szCs w:val="20"/>
              <w:lang w:val="en-AU" w:eastAsia="en-AU"/>
            </w:rPr>
          </w:pPr>
          <w:hyperlink w:anchor="_Toc30699882" w:history="1">
            <w:r w:rsidRPr="009C4C1B">
              <w:rPr>
                <w:rStyle w:val="Hyperlink"/>
                <w:rFonts w:ascii="Arial" w:hAnsi="Arial" w:cs="Arial"/>
                <w:noProof/>
                <w:sz w:val="20"/>
                <w:szCs w:val="20"/>
              </w:rPr>
              <w:t>6.4.1.</w:t>
            </w:r>
            <w:r w:rsidRPr="009C4C1B">
              <w:rPr>
                <w:rFonts w:ascii="Arial" w:hAnsi="Arial" w:cs="Arial"/>
                <w:noProof/>
                <w:sz w:val="20"/>
                <w:szCs w:val="20"/>
                <w:lang w:val="en-AU" w:eastAsia="en-AU"/>
              </w:rPr>
              <w:tab/>
            </w:r>
            <w:r w:rsidRPr="009C4C1B">
              <w:rPr>
                <w:rStyle w:val="Hyperlink"/>
                <w:rFonts w:ascii="Arial" w:hAnsi="Arial" w:cs="Arial"/>
                <w:noProof/>
                <w:sz w:val="20"/>
                <w:szCs w:val="20"/>
              </w:rPr>
              <w:t>Assessment of program efficacy</w:t>
            </w:r>
            <w:r w:rsidRPr="009C4C1B">
              <w:rPr>
                <w:rFonts w:ascii="Arial" w:hAnsi="Arial" w:cs="Arial"/>
                <w:noProof/>
                <w:webHidden/>
                <w:sz w:val="20"/>
                <w:szCs w:val="20"/>
              </w:rPr>
              <w:tab/>
            </w:r>
            <w:r w:rsidRPr="009C4C1B">
              <w:rPr>
                <w:rFonts w:ascii="Arial" w:hAnsi="Arial" w:cs="Arial"/>
                <w:noProof/>
                <w:webHidden/>
                <w:sz w:val="20"/>
                <w:szCs w:val="20"/>
              </w:rPr>
              <w:fldChar w:fldCharType="begin"/>
            </w:r>
            <w:r w:rsidRPr="009C4C1B">
              <w:rPr>
                <w:rFonts w:ascii="Arial" w:hAnsi="Arial" w:cs="Arial"/>
                <w:noProof/>
                <w:webHidden/>
                <w:sz w:val="20"/>
                <w:szCs w:val="20"/>
              </w:rPr>
              <w:instrText xml:space="preserve"> PAGEREF _Toc30699882 \h </w:instrText>
            </w:r>
            <w:r w:rsidRPr="009C4C1B">
              <w:rPr>
                <w:rFonts w:ascii="Arial" w:hAnsi="Arial" w:cs="Arial"/>
                <w:noProof/>
                <w:webHidden/>
                <w:sz w:val="20"/>
                <w:szCs w:val="20"/>
              </w:rPr>
            </w:r>
            <w:r w:rsidRPr="009C4C1B">
              <w:rPr>
                <w:rFonts w:ascii="Arial" w:hAnsi="Arial" w:cs="Arial"/>
                <w:noProof/>
                <w:webHidden/>
                <w:sz w:val="20"/>
                <w:szCs w:val="20"/>
              </w:rPr>
              <w:fldChar w:fldCharType="separate"/>
            </w:r>
            <w:r w:rsidRPr="009C4C1B">
              <w:rPr>
                <w:rFonts w:ascii="Arial" w:hAnsi="Arial" w:cs="Arial"/>
                <w:noProof/>
                <w:webHidden/>
                <w:sz w:val="20"/>
                <w:szCs w:val="20"/>
              </w:rPr>
              <w:t>14</w:t>
            </w:r>
            <w:r w:rsidRPr="009C4C1B">
              <w:rPr>
                <w:rFonts w:ascii="Arial" w:hAnsi="Arial" w:cs="Arial"/>
                <w:noProof/>
                <w:webHidden/>
                <w:sz w:val="20"/>
                <w:szCs w:val="20"/>
              </w:rPr>
              <w:fldChar w:fldCharType="end"/>
            </w:r>
          </w:hyperlink>
        </w:p>
        <w:p w14:paraId="1A935FCA" w14:textId="77777777" w:rsidR="009C4C1B" w:rsidRPr="009C4C1B" w:rsidRDefault="009C4C1B">
          <w:pPr>
            <w:pStyle w:val="TOC3"/>
            <w:tabs>
              <w:tab w:val="left" w:pos="1320"/>
              <w:tab w:val="right" w:leader="dot" w:pos="9061"/>
            </w:tabs>
            <w:rPr>
              <w:rFonts w:ascii="Arial" w:hAnsi="Arial" w:cs="Arial"/>
              <w:noProof/>
              <w:sz w:val="20"/>
              <w:szCs w:val="20"/>
              <w:lang w:val="en-AU" w:eastAsia="en-AU"/>
            </w:rPr>
          </w:pPr>
          <w:hyperlink w:anchor="_Toc30699883" w:history="1">
            <w:r w:rsidRPr="009C4C1B">
              <w:rPr>
                <w:rStyle w:val="Hyperlink"/>
                <w:rFonts w:ascii="Arial" w:hAnsi="Arial" w:cs="Arial"/>
                <w:noProof/>
                <w:sz w:val="20"/>
                <w:szCs w:val="20"/>
              </w:rPr>
              <w:t>6.4.2.</w:t>
            </w:r>
            <w:r w:rsidRPr="009C4C1B">
              <w:rPr>
                <w:rFonts w:ascii="Arial" w:hAnsi="Arial" w:cs="Arial"/>
                <w:noProof/>
                <w:sz w:val="20"/>
                <w:szCs w:val="20"/>
                <w:lang w:val="en-AU" w:eastAsia="en-AU"/>
              </w:rPr>
              <w:tab/>
            </w:r>
            <w:r w:rsidRPr="009C4C1B">
              <w:rPr>
                <w:rStyle w:val="Hyperlink"/>
                <w:rFonts w:ascii="Arial" w:hAnsi="Arial" w:cs="Arial"/>
                <w:noProof/>
                <w:sz w:val="20"/>
                <w:szCs w:val="20"/>
              </w:rPr>
              <w:t>Assessment of program implementation</w:t>
            </w:r>
            <w:r w:rsidRPr="009C4C1B">
              <w:rPr>
                <w:rFonts w:ascii="Arial" w:hAnsi="Arial" w:cs="Arial"/>
                <w:noProof/>
                <w:webHidden/>
                <w:sz w:val="20"/>
                <w:szCs w:val="20"/>
              </w:rPr>
              <w:tab/>
            </w:r>
            <w:r w:rsidRPr="009C4C1B">
              <w:rPr>
                <w:rFonts w:ascii="Arial" w:hAnsi="Arial" w:cs="Arial"/>
                <w:noProof/>
                <w:webHidden/>
                <w:sz w:val="20"/>
                <w:szCs w:val="20"/>
              </w:rPr>
              <w:fldChar w:fldCharType="begin"/>
            </w:r>
            <w:r w:rsidRPr="009C4C1B">
              <w:rPr>
                <w:rFonts w:ascii="Arial" w:hAnsi="Arial" w:cs="Arial"/>
                <w:noProof/>
                <w:webHidden/>
                <w:sz w:val="20"/>
                <w:szCs w:val="20"/>
              </w:rPr>
              <w:instrText xml:space="preserve"> PAGEREF _Toc30699883 \h </w:instrText>
            </w:r>
            <w:r w:rsidRPr="009C4C1B">
              <w:rPr>
                <w:rFonts w:ascii="Arial" w:hAnsi="Arial" w:cs="Arial"/>
                <w:noProof/>
                <w:webHidden/>
                <w:sz w:val="20"/>
                <w:szCs w:val="20"/>
              </w:rPr>
            </w:r>
            <w:r w:rsidRPr="009C4C1B">
              <w:rPr>
                <w:rFonts w:ascii="Arial" w:hAnsi="Arial" w:cs="Arial"/>
                <w:noProof/>
                <w:webHidden/>
                <w:sz w:val="20"/>
                <w:szCs w:val="20"/>
              </w:rPr>
              <w:fldChar w:fldCharType="separate"/>
            </w:r>
            <w:r w:rsidRPr="009C4C1B">
              <w:rPr>
                <w:rFonts w:ascii="Arial" w:hAnsi="Arial" w:cs="Arial"/>
                <w:noProof/>
                <w:webHidden/>
                <w:sz w:val="20"/>
                <w:szCs w:val="20"/>
              </w:rPr>
              <w:t>15</w:t>
            </w:r>
            <w:r w:rsidRPr="009C4C1B">
              <w:rPr>
                <w:rFonts w:ascii="Arial" w:hAnsi="Arial" w:cs="Arial"/>
                <w:noProof/>
                <w:webHidden/>
                <w:sz w:val="20"/>
                <w:szCs w:val="20"/>
              </w:rPr>
              <w:fldChar w:fldCharType="end"/>
            </w:r>
          </w:hyperlink>
        </w:p>
        <w:p w14:paraId="22CE8CA5" w14:textId="77777777" w:rsidR="009C4C1B" w:rsidRPr="009C4C1B" w:rsidRDefault="009C4C1B">
          <w:pPr>
            <w:pStyle w:val="TOC2"/>
            <w:tabs>
              <w:tab w:val="left" w:pos="880"/>
              <w:tab w:val="right" w:leader="dot" w:pos="9061"/>
            </w:tabs>
            <w:rPr>
              <w:rFonts w:eastAsiaTheme="minorEastAsia"/>
              <w:noProof/>
            </w:rPr>
          </w:pPr>
          <w:hyperlink w:anchor="_Toc30699884" w:history="1">
            <w:r w:rsidRPr="009C4C1B">
              <w:rPr>
                <w:rStyle w:val="Hyperlink"/>
                <w:noProof/>
              </w:rPr>
              <w:t>6.5.</w:t>
            </w:r>
            <w:r w:rsidRPr="009C4C1B">
              <w:rPr>
                <w:rFonts w:eastAsiaTheme="minorEastAsia"/>
                <w:noProof/>
              </w:rPr>
              <w:tab/>
            </w:r>
            <w:r w:rsidRPr="009C4C1B">
              <w:rPr>
                <w:rStyle w:val="Hyperlink"/>
                <w:noProof/>
              </w:rPr>
              <w:t>Study procedure risks</w:t>
            </w:r>
            <w:r w:rsidRPr="009C4C1B">
              <w:rPr>
                <w:noProof/>
                <w:webHidden/>
              </w:rPr>
              <w:tab/>
            </w:r>
            <w:r w:rsidRPr="009C4C1B">
              <w:rPr>
                <w:noProof/>
                <w:webHidden/>
              </w:rPr>
              <w:fldChar w:fldCharType="begin"/>
            </w:r>
            <w:r w:rsidRPr="009C4C1B">
              <w:rPr>
                <w:noProof/>
                <w:webHidden/>
              </w:rPr>
              <w:instrText xml:space="preserve"> PAGEREF _Toc30699884 \h </w:instrText>
            </w:r>
            <w:r w:rsidRPr="009C4C1B">
              <w:rPr>
                <w:noProof/>
                <w:webHidden/>
              </w:rPr>
            </w:r>
            <w:r w:rsidRPr="009C4C1B">
              <w:rPr>
                <w:noProof/>
                <w:webHidden/>
              </w:rPr>
              <w:fldChar w:fldCharType="separate"/>
            </w:r>
            <w:r w:rsidRPr="009C4C1B">
              <w:rPr>
                <w:noProof/>
                <w:webHidden/>
              </w:rPr>
              <w:t>16</w:t>
            </w:r>
            <w:r w:rsidRPr="009C4C1B">
              <w:rPr>
                <w:noProof/>
                <w:webHidden/>
              </w:rPr>
              <w:fldChar w:fldCharType="end"/>
            </w:r>
          </w:hyperlink>
        </w:p>
        <w:p w14:paraId="68F65B9F" w14:textId="77777777" w:rsidR="009C4C1B" w:rsidRPr="009C4C1B" w:rsidRDefault="009C4C1B">
          <w:pPr>
            <w:pStyle w:val="TOC1"/>
            <w:tabs>
              <w:tab w:val="left" w:pos="440"/>
              <w:tab w:val="right" w:leader="dot" w:pos="9061"/>
            </w:tabs>
            <w:rPr>
              <w:rFonts w:eastAsiaTheme="minorEastAsia"/>
              <w:noProof/>
            </w:rPr>
          </w:pPr>
          <w:hyperlink w:anchor="_Toc30699885" w:history="1">
            <w:r w:rsidRPr="009C4C1B">
              <w:rPr>
                <w:rStyle w:val="Hyperlink"/>
                <w:noProof/>
              </w:rPr>
              <w:t>7.</w:t>
            </w:r>
            <w:r w:rsidRPr="009C4C1B">
              <w:rPr>
                <w:rFonts w:eastAsiaTheme="minorEastAsia"/>
                <w:noProof/>
              </w:rPr>
              <w:tab/>
            </w:r>
            <w:r w:rsidRPr="009C4C1B">
              <w:rPr>
                <w:rStyle w:val="Hyperlink"/>
                <w:noProof/>
              </w:rPr>
              <w:t>Statistical considerations</w:t>
            </w:r>
            <w:r w:rsidRPr="009C4C1B">
              <w:rPr>
                <w:noProof/>
                <w:webHidden/>
              </w:rPr>
              <w:tab/>
            </w:r>
            <w:r w:rsidRPr="009C4C1B">
              <w:rPr>
                <w:noProof/>
                <w:webHidden/>
              </w:rPr>
              <w:fldChar w:fldCharType="begin"/>
            </w:r>
            <w:r w:rsidRPr="009C4C1B">
              <w:rPr>
                <w:noProof/>
                <w:webHidden/>
              </w:rPr>
              <w:instrText xml:space="preserve"> PAGEREF _Toc30699885 \h </w:instrText>
            </w:r>
            <w:r w:rsidRPr="009C4C1B">
              <w:rPr>
                <w:noProof/>
                <w:webHidden/>
              </w:rPr>
            </w:r>
            <w:r w:rsidRPr="009C4C1B">
              <w:rPr>
                <w:noProof/>
                <w:webHidden/>
              </w:rPr>
              <w:fldChar w:fldCharType="separate"/>
            </w:r>
            <w:r w:rsidRPr="009C4C1B">
              <w:rPr>
                <w:noProof/>
                <w:webHidden/>
              </w:rPr>
              <w:t>17</w:t>
            </w:r>
            <w:r w:rsidRPr="009C4C1B">
              <w:rPr>
                <w:noProof/>
                <w:webHidden/>
              </w:rPr>
              <w:fldChar w:fldCharType="end"/>
            </w:r>
          </w:hyperlink>
        </w:p>
        <w:p w14:paraId="4E25E01E" w14:textId="77777777" w:rsidR="009C4C1B" w:rsidRPr="009C4C1B" w:rsidRDefault="009C4C1B">
          <w:pPr>
            <w:pStyle w:val="TOC2"/>
            <w:tabs>
              <w:tab w:val="left" w:pos="880"/>
              <w:tab w:val="right" w:leader="dot" w:pos="9061"/>
            </w:tabs>
            <w:rPr>
              <w:rFonts w:eastAsiaTheme="minorEastAsia"/>
              <w:noProof/>
            </w:rPr>
          </w:pPr>
          <w:hyperlink w:anchor="_Toc30699886" w:history="1">
            <w:r w:rsidRPr="009C4C1B">
              <w:rPr>
                <w:rStyle w:val="Hyperlink"/>
                <w:noProof/>
              </w:rPr>
              <w:t>7.1.</w:t>
            </w:r>
            <w:r w:rsidRPr="009C4C1B">
              <w:rPr>
                <w:rFonts w:eastAsiaTheme="minorEastAsia"/>
                <w:noProof/>
              </w:rPr>
              <w:tab/>
            </w:r>
            <w:r w:rsidRPr="009C4C1B">
              <w:rPr>
                <w:rStyle w:val="Hyperlink"/>
                <w:noProof/>
              </w:rPr>
              <w:t>Sample size calculation</w:t>
            </w:r>
            <w:r w:rsidRPr="009C4C1B">
              <w:rPr>
                <w:noProof/>
                <w:webHidden/>
              </w:rPr>
              <w:tab/>
            </w:r>
            <w:r w:rsidRPr="009C4C1B">
              <w:rPr>
                <w:noProof/>
                <w:webHidden/>
              </w:rPr>
              <w:fldChar w:fldCharType="begin"/>
            </w:r>
            <w:r w:rsidRPr="009C4C1B">
              <w:rPr>
                <w:noProof/>
                <w:webHidden/>
              </w:rPr>
              <w:instrText xml:space="preserve"> PAGEREF _Toc30699886 \h </w:instrText>
            </w:r>
            <w:r w:rsidRPr="009C4C1B">
              <w:rPr>
                <w:noProof/>
                <w:webHidden/>
              </w:rPr>
            </w:r>
            <w:r w:rsidRPr="009C4C1B">
              <w:rPr>
                <w:noProof/>
                <w:webHidden/>
              </w:rPr>
              <w:fldChar w:fldCharType="separate"/>
            </w:r>
            <w:r w:rsidRPr="009C4C1B">
              <w:rPr>
                <w:noProof/>
                <w:webHidden/>
              </w:rPr>
              <w:t>17</w:t>
            </w:r>
            <w:r w:rsidRPr="009C4C1B">
              <w:rPr>
                <w:noProof/>
                <w:webHidden/>
              </w:rPr>
              <w:fldChar w:fldCharType="end"/>
            </w:r>
          </w:hyperlink>
        </w:p>
        <w:p w14:paraId="1E13B452" w14:textId="77777777" w:rsidR="009C4C1B" w:rsidRPr="009C4C1B" w:rsidRDefault="009C4C1B">
          <w:pPr>
            <w:pStyle w:val="TOC2"/>
            <w:tabs>
              <w:tab w:val="left" w:pos="880"/>
              <w:tab w:val="right" w:leader="dot" w:pos="9061"/>
            </w:tabs>
            <w:rPr>
              <w:rFonts w:eastAsiaTheme="minorEastAsia"/>
              <w:noProof/>
            </w:rPr>
          </w:pPr>
          <w:hyperlink w:anchor="_Toc30699887" w:history="1">
            <w:r w:rsidRPr="009C4C1B">
              <w:rPr>
                <w:rStyle w:val="Hyperlink"/>
                <w:noProof/>
              </w:rPr>
              <w:t>7.2.</w:t>
            </w:r>
            <w:r w:rsidRPr="009C4C1B">
              <w:rPr>
                <w:rFonts w:eastAsiaTheme="minorEastAsia"/>
                <w:noProof/>
              </w:rPr>
              <w:tab/>
            </w:r>
            <w:r w:rsidRPr="009C4C1B">
              <w:rPr>
                <w:rStyle w:val="Hyperlink"/>
                <w:noProof/>
              </w:rPr>
              <w:t>Analysis plan</w:t>
            </w:r>
            <w:r w:rsidRPr="009C4C1B">
              <w:rPr>
                <w:noProof/>
                <w:webHidden/>
              </w:rPr>
              <w:tab/>
            </w:r>
            <w:r w:rsidRPr="009C4C1B">
              <w:rPr>
                <w:noProof/>
                <w:webHidden/>
              </w:rPr>
              <w:fldChar w:fldCharType="begin"/>
            </w:r>
            <w:r w:rsidRPr="009C4C1B">
              <w:rPr>
                <w:noProof/>
                <w:webHidden/>
              </w:rPr>
              <w:instrText xml:space="preserve"> PAGEREF _Toc30699887 \h </w:instrText>
            </w:r>
            <w:r w:rsidRPr="009C4C1B">
              <w:rPr>
                <w:noProof/>
                <w:webHidden/>
              </w:rPr>
            </w:r>
            <w:r w:rsidRPr="009C4C1B">
              <w:rPr>
                <w:noProof/>
                <w:webHidden/>
              </w:rPr>
              <w:fldChar w:fldCharType="separate"/>
            </w:r>
            <w:r w:rsidRPr="009C4C1B">
              <w:rPr>
                <w:noProof/>
                <w:webHidden/>
              </w:rPr>
              <w:t>17</w:t>
            </w:r>
            <w:r w:rsidRPr="009C4C1B">
              <w:rPr>
                <w:noProof/>
                <w:webHidden/>
              </w:rPr>
              <w:fldChar w:fldCharType="end"/>
            </w:r>
          </w:hyperlink>
        </w:p>
        <w:p w14:paraId="74F963F6" w14:textId="77777777" w:rsidR="009C4C1B" w:rsidRPr="009C4C1B" w:rsidRDefault="009C4C1B">
          <w:pPr>
            <w:pStyle w:val="TOC1"/>
            <w:tabs>
              <w:tab w:val="left" w:pos="440"/>
              <w:tab w:val="right" w:leader="dot" w:pos="9061"/>
            </w:tabs>
            <w:rPr>
              <w:rFonts w:eastAsiaTheme="minorEastAsia"/>
              <w:noProof/>
            </w:rPr>
          </w:pPr>
          <w:hyperlink w:anchor="_Toc30699888" w:history="1">
            <w:r w:rsidRPr="009C4C1B">
              <w:rPr>
                <w:rStyle w:val="Hyperlink"/>
                <w:noProof/>
              </w:rPr>
              <w:t>8.</w:t>
            </w:r>
            <w:r w:rsidRPr="009C4C1B">
              <w:rPr>
                <w:rFonts w:eastAsiaTheme="minorEastAsia"/>
                <w:noProof/>
              </w:rPr>
              <w:tab/>
            </w:r>
            <w:r w:rsidRPr="009C4C1B">
              <w:rPr>
                <w:rStyle w:val="Hyperlink"/>
                <w:noProof/>
              </w:rPr>
              <w:t>Regulatory considerations</w:t>
            </w:r>
            <w:r w:rsidRPr="009C4C1B">
              <w:rPr>
                <w:noProof/>
                <w:webHidden/>
              </w:rPr>
              <w:tab/>
            </w:r>
            <w:r w:rsidRPr="009C4C1B">
              <w:rPr>
                <w:noProof/>
                <w:webHidden/>
              </w:rPr>
              <w:fldChar w:fldCharType="begin"/>
            </w:r>
            <w:r w:rsidRPr="009C4C1B">
              <w:rPr>
                <w:noProof/>
                <w:webHidden/>
              </w:rPr>
              <w:instrText xml:space="preserve"> PAGEREF _Toc30699888 \h </w:instrText>
            </w:r>
            <w:r w:rsidRPr="009C4C1B">
              <w:rPr>
                <w:noProof/>
                <w:webHidden/>
              </w:rPr>
            </w:r>
            <w:r w:rsidRPr="009C4C1B">
              <w:rPr>
                <w:noProof/>
                <w:webHidden/>
              </w:rPr>
              <w:fldChar w:fldCharType="separate"/>
            </w:r>
            <w:r w:rsidRPr="009C4C1B">
              <w:rPr>
                <w:noProof/>
                <w:webHidden/>
              </w:rPr>
              <w:t>18</w:t>
            </w:r>
            <w:r w:rsidRPr="009C4C1B">
              <w:rPr>
                <w:noProof/>
                <w:webHidden/>
              </w:rPr>
              <w:fldChar w:fldCharType="end"/>
            </w:r>
          </w:hyperlink>
        </w:p>
        <w:p w14:paraId="1E7CBAB9" w14:textId="77777777" w:rsidR="009C4C1B" w:rsidRPr="009C4C1B" w:rsidRDefault="009C4C1B">
          <w:pPr>
            <w:pStyle w:val="TOC2"/>
            <w:tabs>
              <w:tab w:val="left" w:pos="880"/>
              <w:tab w:val="right" w:leader="dot" w:pos="9061"/>
            </w:tabs>
            <w:rPr>
              <w:rFonts w:eastAsiaTheme="minorEastAsia"/>
              <w:noProof/>
            </w:rPr>
          </w:pPr>
          <w:hyperlink w:anchor="_Toc30699889" w:history="1">
            <w:r w:rsidRPr="009C4C1B">
              <w:rPr>
                <w:rStyle w:val="Hyperlink"/>
                <w:noProof/>
              </w:rPr>
              <w:t>8.1.</w:t>
            </w:r>
            <w:r w:rsidRPr="009C4C1B">
              <w:rPr>
                <w:rFonts w:eastAsiaTheme="minorEastAsia"/>
                <w:noProof/>
              </w:rPr>
              <w:tab/>
            </w:r>
            <w:r w:rsidRPr="009C4C1B">
              <w:rPr>
                <w:rStyle w:val="Hyperlink"/>
                <w:noProof/>
              </w:rPr>
              <w:t>Compliance with regulatory guidelines</w:t>
            </w:r>
            <w:r w:rsidRPr="009C4C1B">
              <w:rPr>
                <w:noProof/>
                <w:webHidden/>
              </w:rPr>
              <w:tab/>
            </w:r>
            <w:r w:rsidRPr="009C4C1B">
              <w:rPr>
                <w:noProof/>
                <w:webHidden/>
              </w:rPr>
              <w:fldChar w:fldCharType="begin"/>
            </w:r>
            <w:r w:rsidRPr="009C4C1B">
              <w:rPr>
                <w:noProof/>
                <w:webHidden/>
              </w:rPr>
              <w:instrText xml:space="preserve"> PAGEREF _Toc30699889 \h </w:instrText>
            </w:r>
            <w:r w:rsidRPr="009C4C1B">
              <w:rPr>
                <w:noProof/>
                <w:webHidden/>
              </w:rPr>
            </w:r>
            <w:r w:rsidRPr="009C4C1B">
              <w:rPr>
                <w:noProof/>
                <w:webHidden/>
              </w:rPr>
              <w:fldChar w:fldCharType="separate"/>
            </w:r>
            <w:r w:rsidRPr="009C4C1B">
              <w:rPr>
                <w:noProof/>
                <w:webHidden/>
              </w:rPr>
              <w:t>18</w:t>
            </w:r>
            <w:r w:rsidRPr="009C4C1B">
              <w:rPr>
                <w:noProof/>
                <w:webHidden/>
              </w:rPr>
              <w:fldChar w:fldCharType="end"/>
            </w:r>
          </w:hyperlink>
        </w:p>
        <w:p w14:paraId="3214037B" w14:textId="77777777" w:rsidR="009C4C1B" w:rsidRPr="009C4C1B" w:rsidRDefault="009C4C1B">
          <w:pPr>
            <w:pStyle w:val="TOC2"/>
            <w:tabs>
              <w:tab w:val="left" w:pos="880"/>
              <w:tab w:val="right" w:leader="dot" w:pos="9061"/>
            </w:tabs>
            <w:rPr>
              <w:rFonts w:eastAsiaTheme="minorEastAsia"/>
              <w:noProof/>
            </w:rPr>
          </w:pPr>
          <w:hyperlink w:anchor="_Toc30699890" w:history="1">
            <w:r w:rsidRPr="009C4C1B">
              <w:rPr>
                <w:rStyle w:val="Hyperlink"/>
                <w:noProof/>
              </w:rPr>
              <w:t>8.2.</w:t>
            </w:r>
            <w:r w:rsidRPr="009C4C1B">
              <w:rPr>
                <w:rFonts w:eastAsiaTheme="minorEastAsia"/>
                <w:noProof/>
              </w:rPr>
              <w:tab/>
            </w:r>
            <w:r w:rsidRPr="009C4C1B">
              <w:rPr>
                <w:rStyle w:val="Hyperlink"/>
                <w:noProof/>
              </w:rPr>
              <w:t>Ethical review</w:t>
            </w:r>
            <w:r w:rsidRPr="009C4C1B">
              <w:rPr>
                <w:noProof/>
                <w:webHidden/>
              </w:rPr>
              <w:tab/>
            </w:r>
            <w:r w:rsidRPr="009C4C1B">
              <w:rPr>
                <w:noProof/>
                <w:webHidden/>
              </w:rPr>
              <w:fldChar w:fldCharType="begin"/>
            </w:r>
            <w:r w:rsidRPr="009C4C1B">
              <w:rPr>
                <w:noProof/>
                <w:webHidden/>
              </w:rPr>
              <w:instrText xml:space="preserve"> PAGEREF _Toc30699890 \h </w:instrText>
            </w:r>
            <w:r w:rsidRPr="009C4C1B">
              <w:rPr>
                <w:noProof/>
                <w:webHidden/>
              </w:rPr>
            </w:r>
            <w:r w:rsidRPr="009C4C1B">
              <w:rPr>
                <w:noProof/>
                <w:webHidden/>
              </w:rPr>
              <w:fldChar w:fldCharType="separate"/>
            </w:r>
            <w:r w:rsidRPr="009C4C1B">
              <w:rPr>
                <w:noProof/>
                <w:webHidden/>
              </w:rPr>
              <w:t>18</w:t>
            </w:r>
            <w:r w:rsidRPr="009C4C1B">
              <w:rPr>
                <w:noProof/>
                <w:webHidden/>
              </w:rPr>
              <w:fldChar w:fldCharType="end"/>
            </w:r>
          </w:hyperlink>
        </w:p>
        <w:p w14:paraId="57EA633A" w14:textId="10B6DE10" w:rsidR="00285004" w:rsidRPr="005B21CE" w:rsidRDefault="00285004">
          <w:r w:rsidRPr="009C4C1B">
            <w:rPr>
              <w:b/>
              <w:bCs/>
              <w:noProof/>
            </w:rPr>
            <w:fldChar w:fldCharType="end"/>
          </w:r>
        </w:p>
      </w:sdtContent>
    </w:sdt>
    <w:p w14:paraId="0BCF393C" w14:textId="77777777" w:rsidR="00302D86" w:rsidRPr="005B21CE" w:rsidRDefault="00302D86" w:rsidP="00111BDC">
      <w:pPr>
        <w:pStyle w:val="Instructionsandexamples"/>
        <w:spacing w:line="276" w:lineRule="auto"/>
        <w:rPr>
          <w:color w:val="auto"/>
        </w:rPr>
      </w:pPr>
    </w:p>
    <w:p w14:paraId="27D357E3" w14:textId="77777777" w:rsidR="00302D86" w:rsidRPr="005B21CE" w:rsidRDefault="00302D86" w:rsidP="00111BDC">
      <w:pPr>
        <w:pStyle w:val="Instructionsandexamples"/>
        <w:spacing w:line="276" w:lineRule="auto"/>
        <w:rPr>
          <w:color w:val="auto"/>
        </w:rPr>
      </w:pPr>
    </w:p>
    <w:p w14:paraId="71DF75EE" w14:textId="11380DDA" w:rsidR="00E158DE" w:rsidRPr="005B21CE" w:rsidRDefault="00E158DE">
      <w:r w:rsidRPr="005B21CE">
        <w:br w:type="page"/>
      </w:r>
    </w:p>
    <w:p w14:paraId="24BC1CD4" w14:textId="77777777" w:rsidR="00111BDC" w:rsidRPr="005B21CE" w:rsidRDefault="00111BDC" w:rsidP="00C73ED6">
      <w:pPr>
        <w:pStyle w:val="Heading1"/>
        <w:rPr>
          <w:lang w:val="en-AU"/>
        </w:rPr>
      </w:pPr>
      <w:bookmarkStart w:id="2" w:name="_Toc30699859"/>
      <w:r w:rsidRPr="005B21CE">
        <w:rPr>
          <w:lang w:val="en-AU"/>
        </w:rPr>
        <w:lastRenderedPageBreak/>
        <w:t>Introduction and rationale</w:t>
      </w:r>
      <w:bookmarkEnd w:id="2"/>
    </w:p>
    <w:p w14:paraId="353250DF" w14:textId="21CB7D55" w:rsidR="008B501B" w:rsidRDefault="00A709D1" w:rsidP="009C4C1B">
      <w:r w:rsidRPr="005B21CE">
        <w:t>Each year, more than 1200 parents/carers are told that their child has cancer, Australia’s leading cause of disease-related child death</w:t>
      </w:r>
      <w:r w:rsidR="007801AC" w:rsidRPr="005B21CE">
        <w:fldChar w:fldCharType="begin"/>
      </w:r>
      <w:r w:rsidR="00AC0096">
        <w:instrText xml:space="preserve"> ADDIN EN.CITE &lt;EndNote&gt;&lt;Cite&gt;&lt;Author&gt;Australian Institute of&lt;/Author&gt;&lt;Year&gt;2013&lt;/Year&gt;&lt;RecNum&gt;50&lt;/RecNum&gt;&lt;DisplayText&gt;(1)&lt;/DisplayText&gt;&lt;record&gt;&lt;rec-number&gt;50&lt;/rec-number&gt;&lt;foreign-keys&gt;&lt;key app="EN" db-id="rer0axfpar5twtesev65dzaesdfsw9zezere" timestamp="1572497292"&gt;50&lt;/key&gt;&lt;/foreign-keys&gt;&lt;ref-type name="Journal Article"&gt;17&lt;/ref-type&gt;&lt;contributors&gt;&lt;authors&gt;&lt;author&gt;Australian Institute of, Health&lt;/author&gt;&lt;author&gt;Welfare,&lt;/author&gt;&lt;/authors&gt;&lt;/contributors&gt;&lt;auth-address&gt;Australian Institute of Health and Welfare, Canberra, Australian Capital Territory, Australia.&lt;/auth-address&gt;&lt;titles&gt;&lt;title&gt;Cancer survival and prevalence in Australia: period estimates from 1982 to 2010&lt;/title&gt;&lt;secondary-title&gt;Asia Pac J Clin Oncol&lt;/secondary-title&gt;&lt;/titles&gt;&lt;periodical&gt;&lt;full-title&gt;Asia Pac J Clin Oncol&lt;/full-title&gt;&lt;/periodical&gt;&lt;pages&gt;29-39&lt;/pages&gt;&lt;volume&gt;9&lt;/volume&gt;&lt;number&gt;1&lt;/number&gt;&lt;edition&gt;2013/02/20&lt;/edition&gt;&lt;keywords&gt;&lt;keyword&gt;Adolescent&lt;/keyword&gt;&lt;keyword&gt;Adult&lt;/keyword&gt;&lt;keyword&gt;Age Factors&lt;/keyword&gt;&lt;keyword&gt;Aged&lt;/keyword&gt;&lt;keyword&gt;Aged, 80 and over&lt;/keyword&gt;&lt;keyword&gt;Australia/epidemiology&lt;/keyword&gt;&lt;keyword&gt;Child&lt;/keyword&gt;&lt;keyword&gt;Child, Preschool&lt;/keyword&gt;&lt;keyword&gt;Female&lt;/keyword&gt;&lt;keyword&gt;Follow-Up Studies&lt;/keyword&gt;&lt;keyword&gt;Humans&lt;/keyword&gt;&lt;keyword&gt;Infant&lt;/keyword&gt;&lt;keyword&gt;Infant, Newborn&lt;/keyword&gt;&lt;keyword&gt;Male&lt;/keyword&gt;&lt;keyword&gt;Middle Aged&lt;/keyword&gt;&lt;keyword&gt;Mortality/*trends&lt;/keyword&gt;&lt;keyword&gt;Neoplasms/*epidemiology/*mortality&lt;/keyword&gt;&lt;keyword&gt;Prevalence&lt;/keyword&gt;&lt;keyword&gt;Prognosis&lt;/keyword&gt;&lt;keyword&gt;Registries&lt;/keyword&gt;&lt;keyword&gt;Social Class&lt;/keyword&gt;&lt;keyword&gt;Survival Rate&lt;/keyword&gt;&lt;keyword&gt;Time Factors&lt;/keyword&gt;&lt;keyword&gt;Young Adult&lt;/keyword&gt;&lt;/keywords&gt;&lt;dates&gt;&lt;year&gt;2013&lt;/year&gt;&lt;pub-dates&gt;&lt;date&gt;Mar&lt;/date&gt;&lt;/pub-dates&gt;&lt;/dates&gt;&lt;isbn&gt;1743-7563 (Electronic)&amp;#xD;1743-7555 (Linking)&lt;/isbn&gt;&lt;accession-num&gt;23418847&lt;/accession-num&gt;&lt;urls&gt;&lt;related-urls&gt;&lt;url&gt;https://www.ncbi.nlm.nih.gov/pubmed/23418847&lt;/url&gt;&lt;/related-urls&gt;&lt;/urls&gt;&lt;electronic-resource-num&gt;10.1111/ajco.12062&lt;/electronic-resource-num&gt;&lt;/record&gt;&lt;/Cite&gt;&lt;/EndNote&gt;</w:instrText>
      </w:r>
      <w:r w:rsidR="007801AC" w:rsidRPr="005B21CE">
        <w:fldChar w:fldCharType="separate"/>
      </w:r>
      <w:r w:rsidR="007801AC" w:rsidRPr="005B21CE">
        <w:rPr>
          <w:noProof/>
        </w:rPr>
        <w:t>(1)</w:t>
      </w:r>
      <w:r w:rsidR="007801AC" w:rsidRPr="005B21CE">
        <w:fldChar w:fldCharType="end"/>
      </w:r>
      <w:r w:rsidR="004434BC" w:rsidRPr="005B21CE">
        <w:t>.</w:t>
      </w:r>
      <w:r w:rsidRPr="005B21CE">
        <w:t xml:space="preserve"> From diagnosis, parents support their child through debilitating treatment for months/years, whilst grappling with the possible death of their </w:t>
      </w:r>
      <w:r w:rsidR="009C4C1B" w:rsidRPr="005B21CE">
        <w:t xml:space="preserve">child </w:t>
      </w:r>
      <w:r w:rsidR="00AC0096">
        <w:fldChar w:fldCharType="begin">
          <w:fldData xml:space="preserve">PEVuZE5vdGU+PENpdGU+PEF1dGhvcj5WYWxkaW1hcnNkb3R0aXI8L0F1dGhvcj48WWVhcj4yMDA3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</w:fldData>
        </w:fldChar>
      </w:r>
      <w:r w:rsidR="00AC0096">
        <w:instrText xml:space="preserve"> ADDIN EN.CITE </w:instrText>
      </w:r>
      <w:r w:rsidR="00AC0096">
        <w:fldChar w:fldCharType="begin">
          <w:fldData xml:space="preserve">PEVuZE5vdGU+PENpdGU+PEF1dGhvcj5WYWxkaW1hcnNkb3R0aXI8L0F1dGhvcj48WWVhcj4yMDA3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</w:fldData>
        </w:fldChar>
      </w:r>
      <w:r w:rsidR="00AC0096">
        <w:instrText xml:space="preserve"> ADDIN EN.CITE.DATA </w:instrText>
      </w:r>
      <w:r w:rsidR="00AC0096">
        <w:fldChar w:fldCharType="end"/>
      </w:r>
      <w:r w:rsidR="00AC0096">
        <w:fldChar w:fldCharType="separate"/>
      </w:r>
      <w:r w:rsidR="00AC0096">
        <w:rPr>
          <w:noProof/>
        </w:rPr>
        <w:t>(2)</w:t>
      </w:r>
      <w:r w:rsidR="00AC0096">
        <w:fldChar w:fldCharType="end"/>
      </w:r>
      <w:r w:rsidRPr="005B21CE">
        <w:t>. The treatment period is intense, with a primary focus on survival</w:t>
      </w:r>
      <w:r w:rsidRPr="005B21CE">
        <w:rPr>
          <w:i/>
          <w:iCs/>
        </w:rPr>
        <w:t xml:space="preserve">. </w:t>
      </w:r>
      <w:r w:rsidRPr="005B21CE">
        <w:t>Due to improved multimodal therapies, most children survive cancer</w:t>
      </w:r>
      <w:r w:rsidR="00AC0096">
        <w:fldChar w:fldCharType="begin"/>
      </w:r>
      <w:r w:rsidR="00AC0096">
        <w:instrText xml:space="preserve"> ADDIN EN.CITE &lt;EndNote&gt;&lt;Cite&gt;&lt;Author&gt;Wakefield&lt;/Author&gt;&lt;Year&gt;2011&lt;/Year&gt;&lt;RecNum&gt;53&lt;/RecNum&gt;&lt;DisplayText&gt;(3)&lt;/DisplayText&gt;&lt;record&gt;&lt;rec-number&gt;53&lt;/rec-number&gt;&lt;foreign-keys&gt;&lt;key app="EN" db-id="rer0axfpar5twtesev65dzaesdfsw9zezere" timestamp="1572498264"&gt;53&lt;/key&gt;&lt;/foreign-keys&gt;&lt;ref-type name="Journal Article"&gt;17&lt;/ref-type&gt;&lt;contributors&gt;&lt;authors&gt;&lt;author&gt;Wakefield, C. E.&lt;/author&gt;&lt;author&gt;McLoone, J. K.&lt;/author&gt;&lt;author&gt;Butow, P.&lt;/author&gt;&lt;author&gt;Lenthen, K.&lt;/author&gt;&lt;author&gt;Cohn, R. J.&lt;/author&gt;&lt;/authors&gt;&lt;/contributors&gt;&lt;auth-address&gt;Centre for Children&amp;apos;s Cancer and Blood Disorders, Sydney Children&amp;apos;s Hospital, Randwick, NSW, Australia. c.wakefield@unsw.edu.au&lt;/auth-address&gt;&lt;titles&gt;&lt;title&gt;Parental adjustment to the completion of their child&amp;apos;s cancer treatment&lt;/title&gt;&lt;secondary-title&gt;Pediatr Blood Cancer&lt;/secondary-title&gt;&lt;/titles&gt;&lt;periodical&gt;&lt;full-title&gt;Pediatr Blood Cancer&lt;/full-title&gt;&lt;abbr-1&gt;Pediatric blood &amp;amp; cancer&lt;/abbr-1&gt;&lt;/periodical&gt;&lt;pages&gt;524-31&lt;/pages&gt;&lt;volume&gt;56&lt;/volume&gt;&lt;number&gt;4&lt;/number&gt;&lt;edition&gt;2011/02/08&lt;/edition&gt;&lt;keywords&gt;&lt;keyword&gt;*Adaptation, Psychological&lt;/keyword&gt;&lt;keyword&gt;Child&lt;/keyword&gt;&lt;keyword&gt;Fatigue/psychology&lt;/keyword&gt;&lt;keyword&gt;Humans&lt;/keyword&gt;&lt;keyword&gt;Neoplasms/*therapy&lt;/keyword&gt;&lt;keyword&gt;Parenting/psychology&lt;/keyword&gt;&lt;keyword&gt;Parents/*psychology&lt;/keyword&gt;&lt;keyword&gt;Stress Disorders, Post-Traumatic/etiology/psychology&lt;/keyword&gt;&lt;/keywords&gt;&lt;dates&gt;&lt;year&gt;2011&lt;/year&gt;&lt;pub-dates&gt;&lt;date&gt;Apr&lt;/date&gt;&lt;/pub-dates&gt;&lt;/dates&gt;&lt;isbn&gt;1545-5017 (Electronic)&amp;#xD;1545-5009 (Linking)&lt;/isbn&gt;&lt;accession-num&gt;21298736&lt;/accession-num&gt;&lt;urls&gt;&lt;related-urls&gt;&lt;url&gt;https://www.ncbi.nlm.nih.gov/pubmed/21298736&lt;/url&gt;&lt;/related-urls&gt;&lt;/urls&gt;&lt;electronic-resource-num&gt;10.1002/pbc.22725&lt;/electronic-resource-num&gt;&lt;/record&gt;&lt;/Cite&gt;&lt;/EndNote&gt;</w:instrText>
      </w:r>
      <w:r w:rsidR="00AC0096">
        <w:fldChar w:fldCharType="separate"/>
      </w:r>
      <w:r w:rsidR="00AC0096">
        <w:rPr>
          <w:noProof/>
        </w:rPr>
        <w:t>(3)</w:t>
      </w:r>
      <w:r w:rsidR="00AC0096">
        <w:fldChar w:fldCharType="end"/>
      </w:r>
      <w:r w:rsidRPr="005B21CE">
        <w:t>. It is often only when treatment ends that parents process the experience, at the very time when hospital-based psychosocial support is diminished</w:t>
      </w:r>
      <w:r w:rsidR="00AC0096">
        <w:fldChar w:fldCharType="begin"/>
      </w:r>
      <w:r w:rsidR="00AC0096">
        <w:instrText xml:space="preserve"> ADDIN EN.CITE &lt;EndNote&gt;&lt;Cite&gt;&lt;Author&gt;Wijnberg-Williams&lt;/Author&gt;&lt;Year&gt;2006&lt;/Year&gt;&lt;RecNum&gt;54&lt;/RecNum&gt;&lt;DisplayText&gt;(4)&lt;/DisplayText&gt;&lt;record&gt;&lt;rec-number&gt;54&lt;/rec-number&gt;&lt;foreign-keys&gt;&lt;key app="EN" db-id="rer0axfpar5twtesev65dzaesdfsw9zezere" timestamp="1572498465"&gt;54&lt;/key&gt;&lt;/foreign-keys&gt;&lt;ref-type name="Journal Article"&gt;17&lt;/ref-type&gt;&lt;contributors&gt;&lt;authors&gt;&lt;author&gt;Wijnberg-Williams, B. J.&lt;/author&gt;&lt;author&gt;Kamps, W. A.&lt;/author&gt;&lt;author&gt;Klip, E. C.&lt;/author&gt;&lt;author&gt;Hoekstra-Weebers, J. E.&lt;/author&gt;&lt;/authors&gt;&lt;/contributors&gt;&lt;auth-address&gt;Psychosocial Services, University Medical Center Groningen, PO Box 30.001, 9700 RB Groningen, The Netherlands. B.J.Wijnberg@psb.umcg.nl&lt;/auth-address&gt;&lt;titles&gt;&lt;title&gt;Psychological adjustment of parents of pediatric cancer patients revisited: five years later&lt;/title&gt;&lt;secondary-title&gt;Psychooncology&lt;/secondary-title&gt;&lt;/titles&gt;&lt;periodical&gt;&lt;full-title&gt;Psychooncology&lt;/full-title&gt;&lt;/periodical&gt;&lt;pages&gt;1-8&lt;/pages&gt;&lt;volume&gt;15&lt;/volume&gt;&lt;number&gt;1&lt;/number&gt;&lt;edition&gt;2005/05/10&lt;/edition&gt;&lt;keywords&gt;&lt;keyword&gt;*Adaptation, Psychological&lt;/keyword&gt;&lt;keyword&gt;Adult&lt;/keyword&gt;&lt;keyword&gt;Anxiety Disorders/*diagnosis/*etiology&lt;/keyword&gt;&lt;keyword&gt;Child&lt;/keyword&gt;&lt;keyword&gt;Child, Preschool&lt;/keyword&gt;&lt;keyword&gt;Female&lt;/keyword&gt;&lt;keyword&gt;Follow-Up Studies&lt;/keyword&gt;&lt;keyword&gt;Humans&lt;/keyword&gt;&lt;keyword&gt;Male&lt;/keyword&gt;&lt;keyword&gt;Neoplasm Staging&lt;/keyword&gt;&lt;keyword&gt;Neoplasms/mortality/*psychology&lt;/keyword&gt;&lt;keyword&gt;Parents/*psychology&lt;/keyword&gt;&lt;keyword&gt;Prospective Studies&lt;/keyword&gt;&lt;keyword&gt;Surveys and Questionnaires&lt;/keyword&gt;&lt;keyword&gt;Survival Rate&lt;/keyword&gt;&lt;keyword&gt;Time Factors&lt;/keyword&gt;&lt;/keywords&gt;&lt;dates&gt;&lt;year&gt;2006&lt;/year&gt;&lt;pub-dates&gt;&lt;date&gt;Jan&lt;/date&gt;&lt;/pub-dates&gt;&lt;/dates&gt;&lt;isbn&gt;1057-9249 (Print)&amp;#xD;1057-9249 (Linking)&lt;/isbn&gt;&lt;accession-num&gt;15880477&lt;/accession-num&gt;&lt;urls&gt;&lt;related-urls&gt;&lt;url&gt;https://www.ncbi.nlm.nih.gov/pubmed/15880477&lt;/url&gt;&lt;/related-urls&gt;&lt;/urls&gt;&lt;electronic-resource-num&gt;10.1002/pon.927&lt;/electronic-resource-num&gt;&lt;/record&gt;&lt;/Cite&gt;&lt;/EndNote&gt;</w:instrText>
      </w:r>
      <w:r w:rsidR="00AC0096">
        <w:fldChar w:fldCharType="separate"/>
      </w:r>
      <w:r w:rsidR="00AC0096">
        <w:rPr>
          <w:noProof/>
        </w:rPr>
        <w:t>(4)</w:t>
      </w:r>
      <w:r w:rsidR="00AC0096">
        <w:fldChar w:fldCharType="end"/>
      </w:r>
      <w:r w:rsidRPr="005B21CE">
        <w:t xml:space="preserve">. Despite the positive aspects of treatment completion, this is a vulnerable time for parents, who can experience </w:t>
      </w:r>
      <w:r w:rsidRPr="005B21CE">
        <w:rPr>
          <w:b/>
          <w:bCs/>
        </w:rPr>
        <w:t xml:space="preserve">worsening </w:t>
      </w:r>
      <w:proofErr w:type="spellStart"/>
      <w:r w:rsidRPr="005B21CE">
        <w:rPr>
          <w:b/>
          <w:bCs/>
        </w:rPr>
        <w:t>QoL</w:t>
      </w:r>
      <w:proofErr w:type="spellEnd"/>
      <w:r w:rsidRPr="005B21CE">
        <w:rPr>
          <w:b/>
          <w:bCs/>
        </w:rPr>
        <w:t>, anxiety, depression, helplessness and loneliness</w:t>
      </w:r>
      <w:r w:rsidR="0072113D">
        <w:rPr>
          <w:b/>
          <w:bCs/>
        </w:rPr>
        <w:t xml:space="preserve"> </w:t>
      </w:r>
      <w:r w:rsidR="00AC0096">
        <w:rPr>
          <w:b/>
          <w:bCs/>
        </w:rPr>
        <w:fldChar w:fldCharType="begin">
          <w:fldData xml:space="preserve">PEVuZE5vdGU+PENpdGU+PEF1dGhvcj5BaXRrZW48L0F1dGhvcj48WWVhcj4xOTkzPC9ZZWFyPjxS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</w:fldData>
        </w:fldChar>
      </w:r>
      <w:r w:rsidR="00AC0096">
        <w:rPr>
          <w:b/>
          <w:bCs/>
        </w:rPr>
        <w:instrText xml:space="preserve"> ADDIN EN.CITE </w:instrText>
      </w:r>
      <w:r w:rsidR="00AC0096">
        <w:rPr>
          <w:b/>
          <w:bCs/>
        </w:rPr>
        <w:fldChar w:fldCharType="begin">
          <w:fldData xml:space="preserve">PEVuZE5vdGU+PENpdGU+PEF1dGhvcj5BaXRrZW48L0F1dGhvcj48WWVhcj4xOTkzPC9ZZWFyPjxS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</w:fldData>
        </w:fldChar>
      </w:r>
      <w:r w:rsidR="00AC0096">
        <w:rPr>
          <w:b/>
          <w:bCs/>
        </w:rPr>
        <w:instrText xml:space="preserve"> ADDIN EN.CITE.DATA </w:instrText>
      </w:r>
      <w:r w:rsidR="00AC0096">
        <w:rPr>
          <w:b/>
          <w:bCs/>
        </w:rPr>
      </w:r>
      <w:r w:rsidR="00AC0096">
        <w:rPr>
          <w:b/>
          <w:bCs/>
        </w:rPr>
        <w:fldChar w:fldCharType="end"/>
      </w:r>
      <w:r w:rsidR="00AC0096">
        <w:rPr>
          <w:b/>
          <w:bCs/>
        </w:rPr>
      </w:r>
      <w:r w:rsidR="00AC0096">
        <w:rPr>
          <w:b/>
          <w:bCs/>
        </w:rPr>
        <w:fldChar w:fldCharType="separate"/>
      </w:r>
      <w:r w:rsidR="00AC0096">
        <w:rPr>
          <w:b/>
          <w:bCs/>
          <w:noProof/>
        </w:rPr>
        <w:t>(5, 6)</w:t>
      </w:r>
      <w:r w:rsidR="00AC0096">
        <w:rPr>
          <w:b/>
          <w:bCs/>
        </w:rPr>
        <w:fldChar w:fldCharType="end"/>
      </w:r>
      <w:r w:rsidRPr="005B21CE">
        <w:t>. Parents living in rural/remote areas are most</w:t>
      </w:r>
      <w:r w:rsidR="0072113D">
        <w:t xml:space="preserve"> at risk of these poor outcomes</w:t>
      </w:r>
      <w:r w:rsidR="00DF1366">
        <w:t xml:space="preserve"> </w:t>
      </w:r>
      <w:r w:rsidR="00AC0096">
        <w:fldChar w:fldCharType="begin"/>
      </w:r>
      <w:r w:rsidR="00AC0096">
        <w:instrText xml:space="preserve"> ADDIN EN.CITE &lt;EndNote&gt;&lt;Cite&gt;&lt;Author&gt;Aitken&lt;/Author&gt;&lt;Year&gt;1993&lt;/Year&gt;&lt;RecNum&gt;56&lt;/RecNum&gt;&lt;DisplayText&gt;(5)&lt;/DisplayText&gt;&lt;record&gt;&lt;rec-number&gt;56&lt;/rec-number&gt;&lt;foreign-keys&gt;&lt;key app="EN" db-id="rer0axfpar5twtesev65dzaesdfsw9zezere" timestamp="1572498600"&gt;56&lt;/key&gt;&lt;/foreign-keys&gt;&lt;ref-type name="Journal Article"&gt;17&lt;/ref-type&gt;&lt;contributors&gt;&lt;authors&gt;&lt;author&gt;Aitken, T. J.&lt;/author&gt;&lt;author&gt;Hathaway, G.&lt;/author&gt;&lt;/authors&gt;&lt;/contributors&gt;&lt;auth-address&gt;Washington Regional Medical Center, Fayetteville, AR 72701.&lt;/auth-address&gt;&lt;titles&gt;&lt;title&gt;Long distance related stressors and coping behaviors in parents of children with cancer&lt;/title&gt;&lt;secondary-title&gt;J Pediatr Oncol Nurs&lt;/secondary-title&gt;&lt;/titles&gt;&lt;periodical&gt;&lt;full-title&gt;J Pediatr Oncol Nurs&lt;/full-title&gt;&lt;/periodical&gt;&lt;pages&gt;3-12&lt;/pages&gt;&lt;volume&gt;10&lt;/volume&gt;&lt;number&gt;1&lt;/number&gt;&lt;edition&gt;1993/01/01&lt;/edition&gt;&lt;keywords&gt;&lt;keyword&gt;*Adaptation, Psychological&lt;/keyword&gt;&lt;keyword&gt;Adult&lt;/keyword&gt;&lt;keyword&gt;Humans&lt;/keyword&gt;&lt;keyword&gt;Models, Psychological&lt;/keyword&gt;&lt;keyword&gt;Neoplasms/*therapy&lt;/keyword&gt;&lt;keyword&gt;Nursing Methodology Research&lt;/keyword&gt;&lt;keyword&gt;Parents/*psychology&lt;/keyword&gt;&lt;keyword&gt;Stress, Psychological/nursing/*prevention &amp;amp; control/psychology&lt;/keyword&gt;&lt;keyword&gt;Surveys and Questionnaires&lt;/keyword&gt;&lt;keyword&gt;*Travel&lt;/keyword&gt;&lt;/keywords&gt;&lt;dates&gt;&lt;year&gt;1993&lt;/year&gt;&lt;pub-dates&gt;&lt;date&gt;Jan&lt;/date&gt;&lt;/pub-dates&gt;&lt;/dates&gt;&lt;isbn&gt;1043-4542 (Print)&amp;#xD;1043-4542 (Linking)&lt;/isbn&gt;&lt;accession-num&gt;8435157&lt;/accession-num&gt;&lt;urls&gt;&lt;related-urls&gt;&lt;url&gt;https://www.ncbi.nlm.nih.gov/pubmed/8435157&lt;/url&gt;&lt;/related-urls&gt;&lt;/urls&gt;&lt;electronic-resource-num&gt;10.1177/104345429301000103&lt;/electronic-resource-num&gt;&lt;/record&gt;&lt;/Cite&gt;&lt;/EndNote&gt;</w:instrText>
      </w:r>
      <w:r w:rsidR="00AC0096">
        <w:fldChar w:fldCharType="separate"/>
      </w:r>
      <w:r w:rsidR="00AC0096">
        <w:rPr>
          <w:noProof/>
        </w:rPr>
        <w:t>(5)</w:t>
      </w:r>
      <w:r w:rsidR="00AC0096">
        <w:fldChar w:fldCharType="end"/>
      </w:r>
      <w:r w:rsidR="0072113D">
        <w:t>.</w:t>
      </w:r>
      <w:r w:rsidRPr="005B21CE">
        <w:t xml:space="preserve"> Left untreated, this distress can last </w:t>
      </w:r>
      <w:r w:rsidR="00890E51" w:rsidRPr="00343090">
        <w:t>years</w:t>
      </w:r>
      <w:r w:rsidR="00785244" w:rsidRPr="00343090">
        <w:t>.</w:t>
      </w:r>
      <w:r w:rsidR="00E158DE" w:rsidRPr="005B21CE">
        <w:t xml:space="preserve"> </w:t>
      </w:r>
    </w:p>
    <w:p w14:paraId="41E96BD1" w14:textId="77777777" w:rsidR="00EB09A2" w:rsidRPr="005B21CE" w:rsidRDefault="00EB09A2" w:rsidP="009C4C1B"/>
    <w:p w14:paraId="70AB17A0" w14:textId="0E7ABEBD" w:rsidR="00111BDC" w:rsidRPr="005B21CE" w:rsidRDefault="008B501B" w:rsidP="009C4C1B">
      <w:r w:rsidRPr="005B21CE">
        <w:t xml:space="preserve">There is strong evidence that skills-based interventions </w:t>
      </w:r>
      <w:r w:rsidR="00B50F96" w:rsidRPr="005B21CE">
        <w:t>lead to positive psychosocial outcomes</w:t>
      </w:r>
      <w:r w:rsidR="002434A2">
        <w:fldChar w:fldCharType="begin"/>
      </w:r>
      <w:r w:rsidR="002434A2">
        <w:instrText xml:space="preserve"> ADDIN EN.CITE &lt;EndNote&gt;&lt;Cite&gt;&lt;Author&gt;Meyler&lt;/Author&gt;&lt;Year&gt;2010&lt;/Year&gt;&lt;RecNum&gt;58&lt;/RecNum&gt;&lt;DisplayText&gt;(7)&lt;/DisplayText&gt;&lt;record&gt;&lt;rec-number&gt;58&lt;/rec-number&gt;&lt;foreign-keys&gt;&lt;key app="EN" db-id="rer0axfpar5twtesev65dzaesdfsw9zezere" timestamp="1572569504"&gt;58&lt;/key&gt;&lt;/foreign-keys&gt;&lt;ref-type name="Journal Article"&gt;17&lt;/ref-type&gt;&lt;contributors&gt;&lt;authors&gt;&lt;author&gt;Meyler, E.&lt;/author&gt;&lt;author&gt;Guerin, S.&lt;/author&gt;&lt;author&gt;Kiernan, G.&lt;/author&gt;&lt;author&gt;Breatnach, F.&lt;/author&gt;&lt;/authors&gt;&lt;/contributors&gt;&lt;auth-address&gt;School of Psychology, Newman Building, University College Dublin, Belfield, Dublin 4, Ireland. emma.meyler@ucd.ie&lt;/auth-address&gt;&lt;titles&gt;&lt;title&gt;Review of family-based psychosocial interventions for childhood cancer&lt;/title&gt;&lt;secondary-title&gt;J Pediatr Psychol&lt;/secondary-title&gt;&lt;/titles&gt;&lt;periodical&gt;&lt;full-title&gt;J Pediatr Psychol&lt;/full-title&gt;&lt;/periodical&gt;&lt;pages&gt;1116-32&lt;/pages&gt;&lt;volume&gt;35&lt;/volume&gt;&lt;number&gt;10&lt;/number&gt;&lt;edition&gt;2010/05/07&lt;/edition&gt;&lt;keywords&gt;&lt;keyword&gt;Child&lt;/keyword&gt;&lt;keyword&gt;Evidence-Based Practice&lt;/keyword&gt;&lt;keyword&gt;Family Therapy/*methods/trends&lt;/keyword&gt;&lt;keyword&gt;Humans&lt;/keyword&gt;&lt;keyword&gt;Neoplasms/*psychology&lt;/keyword&gt;&lt;/keywords&gt;&lt;dates&gt;&lt;year&gt;2010&lt;/year&gt;&lt;pub-dates&gt;&lt;date&gt;Nov&lt;/date&gt;&lt;/pub-dates&gt;&lt;/dates&gt;&lt;isbn&gt;1465-735X (Electronic)&amp;#xD;0146-8693 (Linking)&lt;/isbn&gt;&lt;accession-num&gt;20444851&lt;/accession-num&gt;&lt;urls&gt;&lt;related-urls&gt;&lt;url&gt;https://www.ncbi.nlm.nih.gov/pubmed/20444851&lt;/url&gt;&lt;/related-urls&gt;&lt;/urls&gt;&lt;electronic-resource-num&gt;10.1093/jpepsy/jsq032&lt;/electronic-resource-num&gt;&lt;/record&gt;&lt;/Cite&gt;&lt;/EndNote&gt;</w:instrText>
      </w:r>
      <w:r w:rsidR="002434A2">
        <w:fldChar w:fldCharType="separate"/>
      </w:r>
      <w:r w:rsidR="002434A2">
        <w:rPr>
          <w:noProof/>
        </w:rPr>
        <w:t>(7)</w:t>
      </w:r>
      <w:r w:rsidR="002434A2">
        <w:fldChar w:fldCharType="end"/>
      </w:r>
      <w:r w:rsidRPr="005B21CE">
        <w:t>.</w:t>
      </w:r>
      <w:r w:rsidRPr="005B21CE">
        <w:rPr>
          <w:vertAlign w:val="superscript"/>
        </w:rPr>
        <w:t xml:space="preserve"> </w:t>
      </w:r>
      <w:r w:rsidRPr="005B21CE">
        <w:t>Parent-targeted interventions are also feasible and ac</w:t>
      </w:r>
      <w:r w:rsidR="002434A2">
        <w:t>ceptable in the cancer context</w:t>
      </w:r>
      <w:r w:rsidR="00DF1366">
        <w:t xml:space="preserve"> </w:t>
      </w:r>
      <w:r w:rsidR="002434A2">
        <w:fldChar w:fldCharType="begin"/>
      </w:r>
      <w:r w:rsidR="002434A2">
        <w:instrText xml:space="preserve"> ADDIN EN.CITE &lt;EndNote&gt;&lt;Cite&gt;&lt;Author&gt;Meyler&lt;/Author&gt;&lt;Year&gt;2010&lt;/Year&gt;&lt;RecNum&gt;58&lt;/RecNum&gt;&lt;DisplayText&gt;(7)&lt;/DisplayText&gt;&lt;record&gt;&lt;rec-number&gt;58&lt;/rec-number&gt;&lt;foreign-keys&gt;&lt;key app="EN" db-id="rer0axfpar5twtesev65dzaesdfsw9zezere" timestamp="1572569504"&gt;58&lt;/key&gt;&lt;/foreign-keys&gt;&lt;ref-type name="Journal Article"&gt;17&lt;/ref-type&gt;&lt;contributors&gt;&lt;authors&gt;&lt;author&gt;Meyler, E.&lt;/author&gt;&lt;author&gt;Guerin, S.&lt;/author&gt;&lt;author&gt;Kiernan, G.&lt;/author&gt;&lt;author&gt;Breatnach, F.&lt;/author&gt;&lt;/authors&gt;&lt;/contributors&gt;&lt;auth-address&gt;School of Psychology, Newman Building, University College Dublin, Belfield, Dublin 4, Ireland. emma.meyler@ucd.ie&lt;/auth-address&gt;&lt;titles&gt;&lt;title&gt;Review of family-based psychosocial interventions for childhood cancer&lt;/title&gt;&lt;secondary-title&gt;J Pediatr Psychol&lt;/secondary-title&gt;&lt;/titles&gt;&lt;periodical&gt;&lt;full-title&gt;J Pediatr Psychol&lt;/full-title&gt;&lt;/periodical&gt;&lt;pages&gt;1116-32&lt;/pages&gt;&lt;volume&gt;35&lt;/volume&gt;&lt;number&gt;10&lt;/number&gt;&lt;edition&gt;2010/05/07&lt;/edition&gt;&lt;keywords&gt;&lt;keyword&gt;Child&lt;/keyword&gt;&lt;keyword&gt;Evidence-Based Practice&lt;/keyword&gt;&lt;keyword&gt;Family Therapy/*methods/trends&lt;/keyword&gt;&lt;keyword&gt;Humans&lt;/keyword&gt;&lt;keyword&gt;Neoplasms/*psychology&lt;/keyword&gt;&lt;/keywords&gt;&lt;dates&gt;&lt;year&gt;2010&lt;/year&gt;&lt;pub-dates&gt;&lt;date&gt;Nov&lt;/date&gt;&lt;/pub-dates&gt;&lt;/dates&gt;&lt;isbn&gt;1465-735X (Electronic)&amp;#xD;0146-8693 (Linking)&lt;/isbn&gt;&lt;accession-num&gt;20444851&lt;/accession-num&gt;&lt;urls&gt;&lt;related-urls&gt;&lt;url&gt;https://www.ncbi.nlm.nih.gov/pubmed/20444851&lt;/url&gt;&lt;/related-urls&gt;&lt;/urls&gt;&lt;electronic-resource-num&gt;10.1093/jpepsy/jsq032&lt;/electronic-resource-num&gt;&lt;/record&gt;&lt;/Cite&gt;&lt;/EndNote&gt;</w:instrText>
      </w:r>
      <w:r w:rsidR="002434A2">
        <w:fldChar w:fldCharType="separate"/>
      </w:r>
      <w:r w:rsidR="002434A2">
        <w:rPr>
          <w:noProof/>
        </w:rPr>
        <w:t>(7)</w:t>
      </w:r>
      <w:r w:rsidR="002434A2">
        <w:fldChar w:fldCharType="end"/>
      </w:r>
      <w:r w:rsidR="002434A2">
        <w:t>,</w:t>
      </w:r>
      <w:r w:rsidRPr="005B21CE">
        <w:t xml:space="preserve"> however, few interventions have been rigorously evaluated. </w:t>
      </w:r>
      <w:r w:rsidR="007873C4">
        <w:t>Many</w:t>
      </w:r>
      <w:r w:rsidRPr="005B21CE">
        <w:t xml:space="preserve"> are also implemented face-to-face,</w:t>
      </w:r>
      <w:r w:rsidR="005201F3">
        <w:t xml:space="preserve"> which</w:t>
      </w:r>
      <w:r w:rsidR="007873C4">
        <w:t xml:space="preserve"> creates inequity between rural and metropolitan families as a result of differences in accessibility </w:t>
      </w:r>
      <w:r w:rsidR="007873C4">
        <w:fldChar w:fldCharType="begin">
          <w:fldData xml:space="preserve">PEVuZE5vdGU+PENpdGU+PEF1dGhvcj5Nb3JsZXk8L0F1dGhvcj48WWVhcj4yMDA3PC9ZZWFyPjxS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</w:fldData>
        </w:fldChar>
      </w:r>
      <w:r w:rsidR="007873C4">
        <w:instrText xml:space="preserve"> ADDIN EN.CITE </w:instrText>
      </w:r>
      <w:r w:rsidR="007873C4">
        <w:fldChar w:fldCharType="begin">
          <w:fldData xml:space="preserve">PEVuZE5vdGU+PENpdGU+PEF1dGhvcj5Nb3JsZXk8L0F1dGhvcj48WWVhcj4yMDA3PC9ZZWFyPjxS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</w:fldData>
        </w:fldChar>
      </w:r>
      <w:r w:rsidR="007873C4">
        <w:instrText xml:space="preserve"> ADDIN EN.CITE.DATA </w:instrText>
      </w:r>
      <w:r w:rsidR="007873C4">
        <w:fldChar w:fldCharType="end"/>
      </w:r>
      <w:r w:rsidR="007873C4">
        <w:fldChar w:fldCharType="separate"/>
      </w:r>
      <w:r w:rsidR="007873C4">
        <w:rPr>
          <w:noProof/>
        </w:rPr>
        <w:t>(8)</w:t>
      </w:r>
      <w:r w:rsidR="007873C4">
        <w:fldChar w:fldCharType="end"/>
      </w:r>
      <w:r w:rsidR="007873C4">
        <w:t>.</w:t>
      </w:r>
      <w:r w:rsidRPr="005B21CE">
        <w:t xml:space="preserve"> Consequently, no efficacious and equitable program currently exists to provide support for Australian parents at the recognised crisis</w:t>
      </w:r>
      <w:r w:rsidR="007873C4">
        <w:t xml:space="preserve"> </w:t>
      </w:r>
      <w:r w:rsidR="002434A2">
        <w:fldChar w:fldCharType="begin"/>
      </w:r>
      <w:r w:rsidR="007873C4">
        <w:instrText xml:space="preserve"> ADDIN EN.CITE &lt;EndNote&gt;&lt;Cite&gt;&lt;Author&gt;Arnold&lt;/Author&gt;&lt;Year&gt;1999&lt;/Year&gt;&lt;RecNum&gt;59&lt;/RecNum&gt;&lt;DisplayText&gt;(9)&lt;/DisplayText&gt;&lt;record&gt;&lt;rec-number&gt;59&lt;/rec-number&gt;&lt;foreign-keys&gt;&lt;key app="EN" db-id="rer0axfpar5twtesev65dzaesdfsw9zezere" timestamp="1572569614"&gt;59&lt;/key&gt;&lt;/foreign-keys&gt;&lt;ref-type name="Journal Article"&gt;17&lt;/ref-type&gt;&lt;contributors&gt;&lt;authors&gt;&lt;author&gt;Arnold, E. M.&lt;/author&gt;&lt;/authors&gt;&lt;/contributors&gt;&lt;auth-address&gt;School of Social Work, The University of North Carolina at Chapel Hill, 27599-3550, USA.&lt;/auth-address&gt;&lt;titles&gt;&lt;title&gt;The cessation of cancer treatment as a crisis&lt;/title&gt;&lt;secondary-title&gt;Soc Work Health Care&lt;/secondary-title&gt;&lt;/titles&gt;&lt;periodical&gt;&lt;full-title&gt;Soc Work Health Care&lt;/full-title&gt;&lt;/periodical&gt;&lt;pages&gt;21-38&lt;/pages&gt;&lt;volume&gt;29&lt;/volume&gt;&lt;number&gt;2&lt;/number&gt;&lt;edition&gt;1999/11/27&lt;/edition&gt;&lt;keywords&gt;&lt;keyword&gt;Anxiety/etiology&lt;/keyword&gt;&lt;keyword&gt;Female&lt;/keyword&gt;&lt;keyword&gt;Financing, Personal&lt;/keyword&gt;&lt;keyword&gt;Humans&lt;/keyword&gt;&lt;keyword&gt;Neoplasms/economics/psychology/*rehabilitation&lt;/keyword&gt;&lt;keyword&gt;Psychological Theory&lt;/keyword&gt;&lt;keyword&gt;Social Support&lt;/keyword&gt;&lt;keyword&gt;*Social Work&lt;/keyword&gt;&lt;keyword&gt;Southeastern United States&lt;/keyword&gt;&lt;/keywords&gt;&lt;dates&gt;&lt;year&gt;1999&lt;/year&gt;&lt;/dates&gt;&lt;isbn&gt;0098-1389 (Print)&amp;#xD;0098-1389 (Linking)&lt;/isbn&gt;&lt;accession-num&gt;10576250&lt;/accession-num&gt;&lt;urls&gt;&lt;related-urls&gt;&lt;url&gt;https://www.ncbi.nlm.nih.gov/pubmed/10576250&lt;/url&gt;&lt;/related-urls&gt;&lt;/urls&gt;&lt;electronic-resource-num&gt;10.1300/J010v29n02_02&lt;/electronic-resource-num&gt;&lt;/record&gt;&lt;/Cite&gt;&lt;/EndNote&gt;</w:instrText>
      </w:r>
      <w:r w:rsidR="002434A2">
        <w:fldChar w:fldCharType="separate"/>
      </w:r>
      <w:r w:rsidR="007873C4">
        <w:rPr>
          <w:noProof/>
        </w:rPr>
        <w:t>(9)</w:t>
      </w:r>
      <w:r w:rsidR="002434A2">
        <w:fldChar w:fldCharType="end"/>
      </w:r>
      <w:r w:rsidRPr="005B21CE">
        <w:t xml:space="preserve"> of cancer treatment completion. This is a clear gap given that </w:t>
      </w:r>
      <w:r w:rsidRPr="005B21CE">
        <w:rPr>
          <w:bCs/>
        </w:rPr>
        <w:t xml:space="preserve">a) parental distress is prevalent; b) skills-based support is effective; and c) </w:t>
      </w:r>
      <w:r w:rsidRPr="009C4C1B">
        <w:rPr>
          <w:bCs/>
        </w:rPr>
        <w:t>parental functioning directly impacts all family members</w:t>
      </w:r>
      <w:r w:rsidRPr="005B21CE">
        <w:rPr>
          <w:bCs/>
        </w:rPr>
        <w:t xml:space="preserve">.  </w:t>
      </w:r>
      <w:r w:rsidR="001E29F9" w:rsidRPr="005B21CE">
        <w:t>E</w:t>
      </w:r>
      <w:r w:rsidR="00A709D1" w:rsidRPr="005B21CE">
        <w:t>vidence-</w:t>
      </w:r>
      <w:r w:rsidR="001E29F9" w:rsidRPr="005B21CE">
        <w:t>based interventions provided to parents during this</w:t>
      </w:r>
      <w:r w:rsidR="00A709D1" w:rsidRPr="005B21CE">
        <w:t xml:space="preserve"> ‘coming off treatment’ phase is an opportunity to prevent long-term mental health problems.</w:t>
      </w:r>
      <w:r w:rsidR="00AB78DF" w:rsidRPr="005B21CE">
        <w:t xml:space="preserve"> </w:t>
      </w:r>
      <w:r w:rsidR="00E158DE" w:rsidRPr="005B21CE">
        <w:t xml:space="preserve">To respond to this need, our team </w:t>
      </w:r>
      <w:r w:rsidR="00111BDC" w:rsidRPr="005B21CE">
        <w:t>developed and evaluated a theoretically grounded online intervention</w:t>
      </w:r>
      <w:r w:rsidR="00AB78DF" w:rsidRPr="005B21CE">
        <w:t>, ‘</w:t>
      </w:r>
      <w:r w:rsidR="00AB78DF" w:rsidRPr="005B21CE">
        <w:rPr>
          <w:bCs/>
        </w:rPr>
        <w:t>Cascade’ [‘Cope, Adapt, Survive: Life after cancer’]</w:t>
      </w:r>
      <w:r w:rsidRPr="005B21CE">
        <w:rPr>
          <w:bCs/>
        </w:rPr>
        <w:t xml:space="preserve">, </w:t>
      </w:r>
      <w:r w:rsidR="00111BDC" w:rsidRPr="005B21CE">
        <w:t xml:space="preserve">to teach adaptive coping skills to promote resilience </w:t>
      </w:r>
      <w:r w:rsidR="001E29F9" w:rsidRPr="005B21CE">
        <w:t>for parents in the early phases of their child’</w:t>
      </w:r>
      <w:r w:rsidR="00AB78DF" w:rsidRPr="005B21CE">
        <w:t xml:space="preserve">s </w:t>
      </w:r>
      <w:r w:rsidR="00146E8A" w:rsidRPr="005B21CE">
        <w:t>survivorship.</w:t>
      </w:r>
      <w:r w:rsidR="00204F94" w:rsidRPr="005B21CE">
        <w:t xml:space="preserve"> </w:t>
      </w:r>
      <w:r w:rsidR="00111BDC" w:rsidRPr="005B21CE">
        <w:t xml:space="preserve">The program is preventative, promoting </w:t>
      </w:r>
      <w:r w:rsidR="00146E8A" w:rsidRPr="005B21CE">
        <w:t>resilience</w:t>
      </w:r>
      <w:r w:rsidR="00111BDC" w:rsidRPr="005B21CE">
        <w:t xml:space="preserve"> and mental health in the long-term b</w:t>
      </w:r>
      <w:r w:rsidR="00146E8A" w:rsidRPr="005B21CE">
        <w:t>y equipping parents</w:t>
      </w:r>
      <w:r w:rsidR="00111BDC" w:rsidRPr="005B21CE">
        <w:t xml:space="preserve"> with evidence-based skills</w:t>
      </w:r>
      <w:r w:rsidR="00146E8A" w:rsidRPr="005B21CE">
        <w:t xml:space="preserve"> early. The program involves four</w:t>
      </w:r>
      <w:r w:rsidR="00E158DE" w:rsidRPr="005B21CE">
        <w:t xml:space="preserve"> weekly</w:t>
      </w:r>
      <w:r w:rsidR="00111BDC" w:rsidRPr="005B21CE">
        <w:t xml:space="preserve"> group sessions with 3-5 participants per group, led by a </w:t>
      </w:r>
      <w:r w:rsidR="00B50F96" w:rsidRPr="005B21CE">
        <w:t>f</w:t>
      </w:r>
      <w:r w:rsidR="002434A2">
        <w:t>acilitator</w:t>
      </w:r>
      <w:r w:rsidR="00111BDC" w:rsidRPr="005B21CE">
        <w:t>, and delivered</w:t>
      </w:r>
      <w:r w:rsidR="00E158DE" w:rsidRPr="005B21CE">
        <w:t xml:space="preserve"> using online videoconferencing software.</w:t>
      </w:r>
    </w:p>
    <w:p w14:paraId="529902E7" w14:textId="77777777" w:rsidR="00E158DE" w:rsidRPr="005B21CE" w:rsidRDefault="00E158DE" w:rsidP="009C4C1B"/>
    <w:p w14:paraId="6247A5F5" w14:textId="116DB8BB" w:rsidR="008D1304" w:rsidRPr="005B21CE" w:rsidRDefault="00AB78DF" w:rsidP="009C4C1B">
      <w:r w:rsidRPr="005B21CE">
        <w:t>Partnerships with the community sector provide opportunities for the widespread dissemination of mental health interventions. Recent psycho-oncology reviews have demonstrated that despite an increase in intervention studies, there is a serious lack of implementation/dissemination studies, with &lt;6% of existing interventions being implemented in practice</w:t>
      </w:r>
      <w:r w:rsidR="002434A2">
        <w:fldChar w:fldCharType="begin"/>
      </w:r>
      <w:r w:rsidR="007873C4">
        <w:instrText xml:space="preserve"> ADDIN EN.CITE &lt;EndNote&gt;&lt;Cite&gt;&lt;Author&gt;Bryant&lt;/Author&gt;&lt;Year&gt;2014&lt;/Year&gt;&lt;RecNum&gt;60&lt;/RecNum&gt;&lt;DisplayText&gt;(10)&lt;/DisplayText&gt;&lt;record&gt;&lt;rec-number&gt;60&lt;/rec-number&gt;&lt;foreign-keys&gt;&lt;key app="EN" db-id="rer0axfpar5twtesev65dzaesdfsw9zezere" timestamp="1572831642"&gt;60&lt;/key&gt;&lt;/foreign-keys&gt;&lt;ref-type name="Journal Article"&gt;17&lt;/ref-type&gt;&lt;contributors&gt;&lt;authors&gt;&lt;author&gt;Bryant, Jamie&lt;/author&gt;&lt;author&gt;Boyes, Allison&lt;/author&gt;&lt;author&gt;Jones, Kimberley&lt;/author&gt;&lt;author&gt;Sanson-Fisher, Rob&lt;/author&gt;&lt;author&gt;Carey, Mariko&lt;/author&gt;&lt;author&gt;Fry, Rae&lt;/author&gt;&lt;/authors&gt;&lt;/contributors&gt;&lt;titles&gt;&lt;title&gt;Examining and addressing evidence-practice gaps in cancer care: a systematic review&lt;/title&gt;&lt;secondary-title&gt;Implementation Science&lt;/secondary-title&gt;&lt;/titles&gt;&lt;periodical&gt;&lt;full-title&gt;Implementation Science&lt;/full-title&gt;&lt;/periodical&gt;&lt;pages&gt;37&lt;/pages&gt;&lt;volume&gt;9&lt;/volume&gt;&lt;number&gt;1&lt;/number&gt;&lt;dates&gt;&lt;year&gt;2014&lt;/year&gt;&lt;/dates&gt;&lt;isbn&gt;1748-5908&lt;/isbn&gt;&lt;urls&gt;&lt;/urls&gt;&lt;/record&gt;&lt;/Cite&gt;&lt;/EndNote&gt;</w:instrText>
      </w:r>
      <w:r w:rsidR="002434A2">
        <w:fldChar w:fldCharType="separate"/>
      </w:r>
      <w:r w:rsidR="007873C4">
        <w:rPr>
          <w:noProof/>
        </w:rPr>
        <w:t>(10)</w:t>
      </w:r>
      <w:r w:rsidR="002434A2">
        <w:fldChar w:fldCharType="end"/>
      </w:r>
      <w:r w:rsidRPr="005B21CE">
        <w:t xml:space="preserve">. This means that early-phase work continues to suffer from what is seen in many sciences- an up to 17 year lag between research and practice. Numerous non-government community organisations provide vital support to families after cancer, including Cancer Council NSW, </w:t>
      </w:r>
      <w:proofErr w:type="spellStart"/>
      <w:r w:rsidRPr="005B21CE">
        <w:t>CanTeen</w:t>
      </w:r>
      <w:proofErr w:type="spellEnd"/>
      <w:r w:rsidRPr="005B21CE">
        <w:t xml:space="preserve">, Camp Quality, Leukaemia Foundation, and </w:t>
      </w:r>
      <w:proofErr w:type="spellStart"/>
      <w:r w:rsidRPr="005B21CE">
        <w:t>Redkite</w:t>
      </w:r>
      <w:proofErr w:type="spellEnd"/>
      <w:r w:rsidRPr="005B21CE">
        <w:t>. These organisations are increasingly providing a platform for broader education around psychological concerns post-treatment, as well as directly addressing survivors’ and families’ concerns through the provision of resources and interventions</w:t>
      </w:r>
      <w:r w:rsidR="009C4C1B">
        <w:t xml:space="preserve"> </w:t>
      </w:r>
      <w:r w:rsidR="002434A2">
        <w:fldChar w:fldCharType="begin"/>
      </w:r>
      <w:r w:rsidR="007873C4">
        <w:instrText xml:space="preserve"> ADDIN EN.CITE &lt;EndNote&gt;&lt;Cite&gt;&lt;Author&gt;Patterson&lt;/Author&gt;&lt;Year&gt;2014&lt;/Year&gt;&lt;RecNum&gt;61&lt;/RecNum&gt;&lt;DisplayText&gt;(11)&lt;/DisplayText&gt;&lt;record&gt;&lt;rec-number&gt;61&lt;/rec-number&gt;&lt;foreign-keys&gt;&lt;key app="EN" db-id="rer0axfpar5twtesev65dzaesdfsw9zezere" timestamp="1572831688"&gt;61&lt;/key&gt;&lt;/foreign-keys&gt;&lt;ref-type name="Journal Article"&gt;17&lt;/ref-type&gt;&lt;contributors&gt;&lt;authors&gt;&lt;author&gt;Patterson, Pandora&lt;/author&gt;&lt;author&gt;McDonald, Fiona EJ&lt;/author&gt;&lt;author&gt;Orchard, Peter&lt;/author&gt;&lt;/authors&gt;&lt;/contributors&gt;&lt;titles&gt;&lt;title&gt;A new Australian online and phone mental health support service for young people living with cancer&lt;/title&gt;&lt;secondary-title&gt;Australasian Psychiatry&lt;/secondary-title&gt;&lt;/titles&gt;&lt;periodical&gt;&lt;full-title&gt;Australasian Psychiatry&lt;/full-title&gt;&lt;/periodical&gt;&lt;pages&gt;165-169&lt;/pages&gt;&lt;volume&gt;22&lt;/volume&gt;&lt;number&gt;2&lt;/number&gt;&lt;dates&gt;&lt;year&gt;2014&lt;/year&gt;&lt;/dates&gt;&lt;isbn&gt;1039-8562&lt;/isbn&gt;&lt;urls&gt;&lt;/urls&gt;&lt;/record&gt;&lt;/Cite&gt;&lt;/EndNote&gt;</w:instrText>
      </w:r>
      <w:r w:rsidR="002434A2">
        <w:fldChar w:fldCharType="separate"/>
      </w:r>
      <w:r w:rsidR="007873C4">
        <w:rPr>
          <w:noProof/>
        </w:rPr>
        <w:t>(11)</w:t>
      </w:r>
      <w:r w:rsidR="002434A2">
        <w:fldChar w:fldCharType="end"/>
      </w:r>
      <w:r w:rsidRPr="005B21CE">
        <w:t xml:space="preserve">. Transitioning the delivery of efficacious e-mental health models of care to the community sector will reduce the burden on the health system sector while enabling service provision to be dispersed across </w:t>
      </w:r>
      <w:r w:rsidRPr="00343090">
        <w:t>stakeholders.</w:t>
      </w:r>
      <w:r w:rsidR="00343090" w:rsidRPr="00343090">
        <w:rPr>
          <w:b/>
        </w:rPr>
        <w:t xml:space="preserve"> </w:t>
      </w:r>
      <w:r w:rsidR="008D1304" w:rsidRPr="00343090">
        <w:t>Initial results</w:t>
      </w:r>
      <w:r w:rsidR="00343090" w:rsidRPr="00343090">
        <w:t xml:space="preserve"> from pilot and randomised control</w:t>
      </w:r>
      <w:r w:rsidR="008D1304" w:rsidRPr="00343090">
        <w:t xml:space="preserve"> trial</w:t>
      </w:r>
      <w:r w:rsidR="00343090" w:rsidRPr="00343090">
        <w:t>s of Cascade</w:t>
      </w:r>
      <w:r w:rsidR="008D1304" w:rsidRPr="00343090">
        <w:t xml:space="preserve"> indicate that the intervention is acceptable to AYAs with cancer, and feasible to deliver. Of particular importance, data indicate that the web-based video conferencing technology is workable from both a technical and clinical </w:t>
      </w:r>
      <w:r w:rsidR="00343090" w:rsidRPr="00343090">
        <w:t xml:space="preserve">perspective </w:t>
      </w:r>
      <w:r w:rsidR="00343090" w:rsidRPr="00343090">
        <w:fldChar w:fldCharType="begin">
          <w:fldData xml:space="preserve">PEVuZE5vdGU+PENpdGU+PEF1dGhvcj5XYWtlZmllbGQ8L0F1dGhvcj48WWVhcj4yMDE2PC9ZZWFy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</w:fldData>
        </w:fldChar>
      </w:r>
      <w:r w:rsidR="007873C4">
        <w:instrText xml:space="preserve"> ADDIN EN.CITE </w:instrText>
      </w:r>
      <w:r w:rsidR="007873C4">
        <w:fldChar w:fldCharType="begin">
          <w:fldData xml:space="preserve">PEVuZE5vdGU+PENpdGU+PEF1dGhvcj5XYWtlZmllbGQ8L0F1dGhvcj48WWVhcj4yMDE2PC9ZZWFy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</w:fldData>
        </w:fldChar>
      </w:r>
      <w:r w:rsidR="007873C4">
        <w:instrText xml:space="preserve"> ADDIN EN.CITE.DATA </w:instrText>
      </w:r>
      <w:r w:rsidR="007873C4">
        <w:fldChar w:fldCharType="end"/>
      </w:r>
      <w:r w:rsidR="00343090" w:rsidRPr="00343090">
        <w:fldChar w:fldCharType="separate"/>
      </w:r>
      <w:r w:rsidR="007873C4">
        <w:rPr>
          <w:noProof/>
        </w:rPr>
        <w:t>(12)</w:t>
      </w:r>
      <w:r w:rsidR="00343090" w:rsidRPr="00343090">
        <w:fldChar w:fldCharType="end"/>
      </w:r>
      <w:r w:rsidR="008D1304" w:rsidRPr="00343090">
        <w:t>.</w:t>
      </w:r>
    </w:p>
    <w:p w14:paraId="6AD119AD" w14:textId="6229E468" w:rsidR="00111BDC" w:rsidRPr="005B21CE" w:rsidRDefault="00C73ED6" w:rsidP="00C73ED6">
      <w:pPr>
        <w:pStyle w:val="Heading1"/>
        <w:rPr>
          <w:lang w:val="en-AU"/>
        </w:rPr>
      </w:pPr>
      <w:bookmarkStart w:id="3" w:name="_Toc30699860"/>
      <w:r w:rsidRPr="005B21CE">
        <w:rPr>
          <w:lang w:val="en-AU"/>
        </w:rPr>
        <w:t>Project Aims</w:t>
      </w:r>
      <w:bookmarkEnd w:id="3"/>
    </w:p>
    <w:p w14:paraId="72D2E50D" w14:textId="33467F00" w:rsidR="00111BDC" w:rsidRPr="005B21CE" w:rsidRDefault="00111BDC" w:rsidP="009C4C1B">
      <w:r w:rsidRPr="005B21CE">
        <w:t>This project has dual aims</w:t>
      </w:r>
      <w:r w:rsidR="00B50F96" w:rsidRPr="005B21CE">
        <w:t>;</w:t>
      </w:r>
    </w:p>
    <w:p w14:paraId="1FAA1072" w14:textId="77777777" w:rsidR="00111BDC" w:rsidRPr="005B21CE" w:rsidRDefault="00111BDC" w:rsidP="009C4C1B"/>
    <w:p w14:paraId="3E430F41" w14:textId="1E7364A0" w:rsidR="00DE00F2" w:rsidRPr="005B21CE" w:rsidRDefault="00111BDC" w:rsidP="009C4C1B">
      <w:pPr>
        <w:pStyle w:val="ListParagraph"/>
        <w:numPr>
          <w:ilvl w:val="0"/>
          <w:numId w:val="47"/>
        </w:numPr>
      </w:pPr>
      <w:r w:rsidRPr="005B21CE">
        <w:t xml:space="preserve">To evaluate the clinical effectiveness of the </w:t>
      </w:r>
      <w:r w:rsidR="00DE00F2" w:rsidRPr="005B21CE">
        <w:t>Cascade</w:t>
      </w:r>
      <w:r w:rsidRPr="005B21CE">
        <w:t xml:space="preserve"> program in improving </w:t>
      </w:r>
      <w:r w:rsidR="003A1027">
        <w:t>emotion regulation and coping,</w:t>
      </w:r>
      <w:r w:rsidRPr="005B21CE">
        <w:t xml:space="preserve"> and reducing the distress of </w:t>
      </w:r>
      <w:r w:rsidR="00DE00F2" w:rsidRPr="005B21CE">
        <w:rPr>
          <w:lang w:bidi="en-US"/>
        </w:rPr>
        <w:t>parents of child, adolescents and young</w:t>
      </w:r>
      <w:r w:rsidR="000C11BA" w:rsidRPr="005B21CE">
        <w:rPr>
          <w:lang w:bidi="en-US"/>
        </w:rPr>
        <w:t xml:space="preserve"> adult (AYA) cancer survivors when</w:t>
      </w:r>
      <w:r w:rsidR="00DE00F2" w:rsidRPr="005B21CE">
        <w:t xml:space="preserve"> </w:t>
      </w:r>
      <w:r w:rsidRPr="005B21CE">
        <w:t xml:space="preserve">delivered in a community setting. </w:t>
      </w:r>
    </w:p>
    <w:p w14:paraId="2DAD0C67" w14:textId="77777777" w:rsidR="00111BDC" w:rsidRPr="005B21CE" w:rsidRDefault="00111BDC" w:rsidP="009C4C1B">
      <w:pPr>
        <w:pStyle w:val="ListParagraph"/>
        <w:numPr>
          <w:ilvl w:val="0"/>
          <w:numId w:val="47"/>
        </w:numPr>
      </w:pPr>
      <w:r w:rsidRPr="005B21CE">
        <w:t xml:space="preserve">To evaluate the implementation of the </w:t>
      </w:r>
      <w:r w:rsidR="00DE00F2" w:rsidRPr="005B21CE">
        <w:t>Cascade</w:t>
      </w:r>
      <w:r w:rsidRPr="005B21CE">
        <w:t xml:space="preserve"> program in community setting(s). Factors including intervention fidelity, participant recruitment and retention, reach/organisational uptake, and financial sustainability will be assessed.</w:t>
      </w:r>
    </w:p>
    <w:p w14:paraId="62C19273" w14:textId="77777777" w:rsidR="00111BDC" w:rsidRPr="005B21CE" w:rsidRDefault="00111BDC" w:rsidP="009C4C1B"/>
    <w:p w14:paraId="371C271C" w14:textId="6205E57F" w:rsidR="00111BDC" w:rsidRPr="005B21CE" w:rsidRDefault="00C73ED6" w:rsidP="009C4C1B">
      <w:r w:rsidRPr="005B21CE">
        <w:t>Given these aims, w</w:t>
      </w:r>
      <w:r w:rsidR="00B50F96" w:rsidRPr="005B21CE">
        <w:t>e hypothesise that;</w:t>
      </w:r>
    </w:p>
    <w:p w14:paraId="4E153523" w14:textId="77777777" w:rsidR="00111BDC" w:rsidRPr="005B21CE" w:rsidRDefault="00111BDC" w:rsidP="009C4C1B"/>
    <w:p w14:paraId="1EA462FF" w14:textId="21202603" w:rsidR="00111BDC" w:rsidRPr="005B21CE" w:rsidRDefault="00DE00F2" w:rsidP="009C4C1B">
      <w:pPr>
        <w:pStyle w:val="ListParagraph"/>
        <w:numPr>
          <w:ilvl w:val="0"/>
          <w:numId w:val="48"/>
        </w:numPr>
      </w:pPr>
      <w:r w:rsidRPr="005B21CE">
        <w:lastRenderedPageBreak/>
        <w:t>Cascade</w:t>
      </w:r>
      <w:r w:rsidR="00111BDC" w:rsidRPr="005B21CE">
        <w:t xml:space="preserve"> will produce positive mental health outcomes</w:t>
      </w:r>
      <w:r w:rsidR="000C11BA" w:rsidRPr="005B21CE">
        <w:t xml:space="preserve">, observed as </w:t>
      </w:r>
      <w:r w:rsidR="003A1027">
        <w:t>increased emotion regulation</w:t>
      </w:r>
      <w:r w:rsidR="000C11BA" w:rsidRPr="005B21CE">
        <w:t>, increased feelings of peer support, increased performance of CBT-based behaviours, and increased coping behaviours</w:t>
      </w:r>
      <w:r w:rsidR="00111BDC" w:rsidRPr="005B21CE">
        <w:t xml:space="preserve"> in</w:t>
      </w:r>
      <w:r w:rsidRPr="005B21CE">
        <w:t xml:space="preserve"> parents of</w:t>
      </w:r>
      <w:r w:rsidR="00111BDC" w:rsidRPr="005B21CE">
        <w:t xml:space="preserve"> AYA cancer survivors;</w:t>
      </w:r>
    </w:p>
    <w:p w14:paraId="6CF364EB" w14:textId="6AE60CEA" w:rsidR="00F45F26" w:rsidRPr="005B21CE" w:rsidRDefault="000C11BA" w:rsidP="009C4C1B">
      <w:pPr>
        <w:pStyle w:val="ListParagraph"/>
        <w:numPr>
          <w:ilvl w:val="0"/>
          <w:numId w:val="48"/>
        </w:numPr>
      </w:pPr>
      <w:r w:rsidRPr="005B21CE">
        <w:t>The Cascade intervention is feasible to deliver in community settings when considered from a financial</w:t>
      </w:r>
      <w:r w:rsidR="00F4619D">
        <w:t xml:space="preserve">, technical, and intervention fidelity perspective. </w:t>
      </w:r>
      <w:r w:rsidRPr="005B21CE">
        <w:t xml:space="preserve"> </w:t>
      </w:r>
    </w:p>
    <w:p w14:paraId="7C2013C0" w14:textId="1406D665" w:rsidR="00111BDC" w:rsidRPr="005B21CE" w:rsidRDefault="00C73ED6" w:rsidP="00C73ED6">
      <w:pPr>
        <w:pStyle w:val="Heading1"/>
        <w:rPr>
          <w:lang w:val="en-AU"/>
        </w:rPr>
      </w:pPr>
      <w:bookmarkStart w:id="4" w:name="_Toc30699861"/>
      <w:r w:rsidRPr="005B21CE">
        <w:rPr>
          <w:lang w:val="en-AU"/>
        </w:rPr>
        <w:t>Project Duration</w:t>
      </w:r>
      <w:bookmarkEnd w:id="4"/>
    </w:p>
    <w:p w14:paraId="3CE48E5F" w14:textId="7FD5164F" w:rsidR="00C73ED6" w:rsidRPr="005B21CE" w:rsidRDefault="000C11BA" w:rsidP="009C4C1B">
      <w:r w:rsidRPr="005B21CE">
        <w:t xml:space="preserve">As of November 2019, we have already commenced discussions with a number of community organisations that have expressed interest in </w:t>
      </w:r>
      <w:r w:rsidR="00C73ED6" w:rsidRPr="005B21CE">
        <w:t>implementing the Cascade intervention.</w:t>
      </w:r>
      <w:r w:rsidR="00EF1332">
        <w:t xml:space="preserve"> </w:t>
      </w:r>
      <w:r w:rsidR="00C73ED6" w:rsidRPr="005B21CE">
        <w:t xml:space="preserve">We expect that active recruitment of parent participants will commence in January 2020, and </w:t>
      </w:r>
      <w:r w:rsidR="00C73ED6" w:rsidRPr="00EF1332">
        <w:t xml:space="preserve">expect to </w:t>
      </w:r>
      <w:r w:rsidR="00EF1332" w:rsidRPr="00EF1332">
        <w:t xml:space="preserve">publish study results </w:t>
      </w:r>
      <w:r w:rsidR="00C73ED6" w:rsidRPr="00EF1332">
        <w:t>in December 2023.</w:t>
      </w:r>
      <w:r w:rsidR="00B50F96" w:rsidRPr="00EF1332">
        <w:t xml:space="preserve"> Therefore, we anticipate the duration of t</w:t>
      </w:r>
      <w:r w:rsidR="00EF1332" w:rsidRPr="00EF1332">
        <w:t>his study to be approximately 36</w:t>
      </w:r>
      <w:r w:rsidR="00B50F96" w:rsidRPr="00EF1332">
        <w:t xml:space="preserve"> months.</w:t>
      </w:r>
    </w:p>
    <w:p w14:paraId="4C12AE10" w14:textId="63EB7FBC" w:rsidR="00F4619D" w:rsidRPr="009C4C1B" w:rsidRDefault="00C73ED6" w:rsidP="009C4C1B">
      <w:pPr>
        <w:pStyle w:val="Heading1"/>
        <w:rPr>
          <w:lang w:val="en-AU"/>
        </w:rPr>
      </w:pPr>
      <w:bookmarkStart w:id="5" w:name="_Toc30699862"/>
      <w:r w:rsidRPr="005B21CE">
        <w:rPr>
          <w:lang w:val="en-AU"/>
        </w:rPr>
        <w:t>Number of community organisations</w:t>
      </w:r>
      <w:bookmarkEnd w:id="5"/>
    </w:p>
    <w:p w14:paraId="108541FE" w14:textId="3DB9D217" w:rsidR="002541E5" w:rsidRPr="005B21CE" w:rsidRDefault="00EF1332" w:rsidP="009C4C1B">
      <w:r w:rsidRPr="00EF1332">
        <w:t>As of January 2020</w:t>
      </w:r>
      <w:r w:rsidR="00F4619D" w:rsidRPr="00EF1332">
        <w:t xml:space="preserve">, </w:t>
      </w:r>
      <w:r w:rsidR="00420757">
        <w:t xml:space="preserve">ethics approval for </w:t>
      </w:r>
      <w:r w:rsidRPr="00EF1332">
        <w:t>a catch-all form of the Cascade protocol is being</w:t>
      </w:r>
      <w:r w:rsidR="00F4619D" w:rsidRPr="00EF1332">
        <w:t xml:space="preserve"> sought from the UNSW HREC.</w:t>
      </w:r>
      <w:r w:rsidRPr="005B21CE">
        <w:t xml:space="preserve"> </w:t>
      </w:r>
      <w:r w:rsidR="002541E5" w:rsidRPr="005B21CE">
        <w:t xml:space="preserve">As opportunities for collaboration arise from ongoing negotiations with community organisations, we will seek approval for with UNSW HREC for revised versions of our initial ethics approval, in addition to approval from jurisdiction-specific HRECs. </w:t>
      </w:r>
    </w:p>
    <w:p w14:paraId="19F4B4E1" w14:textId="133A6BEC" w:rsidR="00111BDC" w:rsidRPr="005B21CE" w:rsidRDefault="00111BDC" w:rsidP="00343090">
      <w:pPr>
        <w:pStyle w:val="Heading1"/>
        <w:shd w:val="clear" w:color="auto" w:fill="FFFFFF" w:themeFill="background1"/>
        <w:rPr>
          <w:lang w:val="en-AU"/>
        </w:rPr>
      </w:pPr>
      <w:bookmarkStart w:id="6" w:name="_Toc30699863"/>
      <w:r w:rsidRPr="005B21CE">
        <w:rPr>
          <w:lang w:val="en-AU"/>
        </w:rPr>
        <w:t>Selection criteria</w:t>
      </w:r>
      <w:bookmarkEnd w:id="6"/>
    </w:p>
    <w:p w14:paraId="3449891F" w14:textId="5B07B9DD" w:rsidR="00111BDC" w:rsidRPr="00075D3D" w:rsidRDefault="002541E5" w:rsidP="009C4C1B">
      <w:r w:rsidRPr="00075D3D">
        <w:t xml:space="preserve">As per sample size calculations (additional detail in </w:t>
      </w:r>
      <w:r w:rsidRPr="00075D3D">
        <w:rPr>
          <w:b/>
        </w:rPr>
        <w:t>Section 7.1</w:t>
      </w:r>
      <w:r w:rsidRPr="00075D3D">
        <w:t xml:space="preserve">), we are </w:t>
      </w:r>
      <w:r w:rsidR="00EF1332">
        <w:t>aiming for a sample size of N=69</w:t>
      </w:r>
      <w:r w:rsidRPr="00075D3D">
        <w:t xml:space="preserve">. Assuming a </w:t>
      </w:r>
      <w:r w:rsidR="00F4619D" w:rsidRPr="00075D3D">
        <w:t>similar attrition rate to the Phase II Cascade trial, we</w:t>
      </w:r>
      <w:r w:rsidR="00EF1332">
        <w:t xml:space="preserve"> plan to approach a total of ~179</w:t>
      </w:r>
      <w:r w:rsidR="00F4619D" w:rsidRPr="00075D3D">
        <w:t xml:space="preserve"> parents of children and AYA’s who have completed cancer treatment in order to reach this sample size.</w:t>
      </w:r>
      <w:r w:rsidR="00EF1332">
        <w:t xml:space="preserve"> We anticipate that ~20 </w:t>
      </w:r>
      <w:r w:rsidR="00DA6D71">
        <w:t>staff members from community partner sites will be trained to deliver the Cascade intervention over the whole trial.</w:t>
      </w:r>
    </w:p>
    <w:p w14:paraId="15DD9CE1" w14:textId="0F225886" w:rsidR="00F4619D" w:rsidRPr="00EB09A2" w:rsidRDefault="00111BDC" w:rsidP="00EB09A2">
      <w:pPr>
        <w:pStyle w:val="Heading2"/>
        <w:shd w:val="clear" w:color="auto" w:fill="FFFFFF" w:themeFill="background1"/>
        <w:rPr>
          <w:lang w:val="en-AU"/>
        </w:rPr>
      </w:pPr>
      <w:bookmarkStart w:id="7" w:name="_Toc30699864"/>
      <w:r w:rsidRPr="005B21CE">
        <w:rPr>
          <w:lang w:val="en-AU"/>
        </w:rPr>
        <w:t>Inclusion criteria</w:t>
      </w:r>
      <w:bookmarkEnd w:id="7"/>
    </w:p>
    <w:p w14:paraId="1478958A" w14:textId="65BFA03A" w:rsidR="00111BDC" w:rsidRDefault="009C4C1B" w:rsidP="009C4C1B">
      <w:pPr>
        <w:pStyle w:val="Heading3"/>
        <w:numPr>
          <w:ilvl w:val="2"/>
          <w:numId w:val="1"/>
        </w:numPr>
        <w:rPr>
          <w:lang w:bidi="en-US"/>
        </w:rPr>
      </w:pPr>
      <w:bookmarkStart w:id="8" w:name="_Toc30699865"/>
      <w:r>
        <w:rPr>
          <w:lang w:bidi="en-US"/>
        </w:rPr>
        <w:t>Parent participants</w:t>
      </w:r>
      <w:bookmarkEnd w:id="8"/>
    </w:p>
    <w:p w14:paraId="4DF02B16" w14:textId="77777777" w:rsidR="009C4C1B" w:rsidRPr="009C4C1B" w:rsidRDefault="009C4C1B" w:rsidP="009C4C1B">
      <w:pPr>
        <w:rPr>
          <w:lang w:bidi="en-US"/>
        </w:rPr>
      </w:pPr>
    </w:p>
    <w:p w14:paraId="2FA01D9A" w14:textId="68D4719C" w:rsidR="00111BDC" w:rsidRDefault="00075D3D" w:rsidP="009C4C1B">
      <w:r w:rsidRPr="00075D3D">
        <w:t>Eligible participants will be parents of children and AYAs aged under 25 who have completed cancer treatment with curative intent. Both parents of each child will be able to participate, however, if both parents opt in, they will be placed in different groups to allow greater confidentiality within the group and to ensure that any groups have only a single representative from each family.  If a parent’s child relapses during the course of the program the parent will be excluded and receive at least one one-on-one session with their facilitator and a referral to the social worker at their child’s treatment centre for coordination of further psychological support.</w:t>
      </w:r>
    </w:p>
    <w:p w14:paraId="39175380" w14:textId="77777777" w:rsidR="00075D3D" w:rsidRPr="005B21CE" w:rsidRDefault="00075D3D" w:rsidP="00343090">
      <w:pPr>
        <w:pStyle w:val="Bullet"/>
        <w:shd w:val="clear" w:color="auto" w:fill="FFFFFF" w:themeFill="background1"/>
        <w:spacing w:before="0" w:after="0" w:line="276" w:lineRule="auto"/>
        <w:ind w:left="0" w:firstLine="0"/>
        <w:jc w:val="left"/>
        <w:rPr>
          <w:rFonts w:ascii="Arial" w:hAnsi="Arial" w:cs="Arial"/>
          <w:bCs/>
          <w:color w:val="000000"/>
          <w:sz w:val="22"/>
          <w:szCs w:val="22"/>
        </w:rPr>
      </w:pPr>
    </w:p>
    <w:p w14:paraId="2C9C6CE5" w14:textId="08437120" w:rsidR="00111BDC" w:rsidRPr="005B21CE" w:rsidRDefault="00111BDC" w:rsidP="009C4C1B">
      <w:r w:rsidRPr="005B21CE">
        <w:t>Eligible</w:t>
      </w:r>
      <w:r w:rsidR="00DA6D71">
        <w:t xml:space="preserve"> parent</w:t>
      </w:r>
      <w:r w:rsidRPr="005B21CE">
        <w:t xml:space="preserve"> participants must be able to:</w:t>
      </w:r>
    </w:p>
    <w:p w14:paraId="080A5FC4" w14:textId="77777777" w:rsidR="00111BDC" w:rsidRPr="005B21CE" w:rsidRDefault="00111BDC" w:rsidP="009C4C1B">
      <w:pPr>
        <w:pStyle w:val="ListParagraph"/>
        <w:numPr>
          <w:ilvl w:val="0"/>
          <w:numId w:val="40"/>
        </w:numPr>
      </w:pPr>
      <w:r w:rsidRPr="005B21CE">
        <w:t xml:space="preserve">Give informed consent; </w:t>
      </w:r>
    </w:p>
    <w:p w14:paraId="11089C20" w14:textId="77777777" w:rsidR="00111BDC" w:rsidRPr="005B21CE" w:rsidRDefault="00111BDC" w:rsidP="009C4C1B">
      <w:pPr>
        <w:pStyle w:val="ListParagraph"/>
        <w:numPr>
          <w:ilvl w:val="0"/>
          <w:numId w:val="40"/>
        </w:numPr>
      </w:pPr>
      <w:r w:rsidRPr="005B21CE">
        <w:t>Read English;</w:t>
      </w:r>
    </w:p>
    <w:p w14:paraId="125A3AC4" w14:textId="77777777" w:rsidR="00111BDC" w:rsidRDefault="00111BDC" w:rsidP="009C4C1B">
      <w:pPr>
        <w:pStyle w:val="ListParagraph"/>
        <w:numPr>
          <w:ilvl w:val="0"/>
          <w:numId w:val="40"/>
        </w:numPr>
      </w:pPr>
      <w:r w:rsidRPr="005B21CE">
        <w:t>Provide the name and contact details of a trusted health professional, such as their local general practitioner or the social worker at their treating centre;</w:t>
      </w:r>
    </w:p>
    <w:p w14:paraId="527228ED" w14:textId="0098FD8B" w:rsidR="00DA6D71" w:rsidRPr="005B21CE" w:rsidRDefault="00DA6D71" w:rsidP="009C4C1B">
      <w:pPr>
        <w:pStyle w:val="ListParagraph"/>
        <w:numPr>
          <w:ilvl w:val="0"/>
          <w:numId w:val="40"/>
        </w:numPr>
      </w:pPr>
      <w:r>
        <w:t>Have access to a computer/laptop/tablet with a webcam and microphone;</w:t>
      </w:r>
    </w:p>
    <w:p w14:paraId="2A8D1B17" w14:textId="1922D18D" w:rsidR="00111BDC" w:rsidRPr="005B21CE" w:rsidRDefault="00111BDC" w:rsidP="009C4C1B">
      <w:pPr>
        <w:pStyle w:val="ListParagraph"/>
        <w:numPr>
          <w:ilvl w:val="0"/>
          <w:numId w:val="40"/>
        </w:numPr>
      </w:pPr>
      <w:r w:rsidRPr="005B21CE">
        <w:t>Access the Internet in a private location (that is, where they will feel comfortable discussing issues related to</w:t>
      </w:r>
      <w:r w:rsidR="00455287" w:rsidRPr="005B21CE">
        <w:t xml:space="preserve"> their</w:t>
      </w:r>
      <w:r w:rsidR="00D1790E">
        <w:t xml:space="preserve"> child’s</w:t>
      </w:r>
      <w:r w:rsidR="00455287" w:rsidRPr="005B21CE">
        <w:t xml:space="preserve"> cancer) once a week for 4</w:t>
      </w:r>
      <w:r w:rsidR="00661738">
        <w:t xml:space="preserve"> weeks.</w:t>
      </w:r>
    </w:p>
    <w:p w14:paraId="4F086695" w14:textId="0570FEEB" w:rsidR="009C4C1B" w:rsidRDefault="009C4C1B" w:rsidP="009C4C1B">
      <w:pPr>
        <w:pStyle w:val="Heading3"/>
        <w:numPr>
          <w:ilvl w:val="2"/>
          <w:numId w:val="1"/>
        </w:numPr>
      </w:pPr>
      <w:bookmarkStart w:id="9" w:name="_Toc30699866"/>
      <w:r>
        <w:t>Community organisation staff</w:t>
      </w:r>
      <w:bookmarkEnd w:id="9"/>
    </w:p>
    <w:p w14:paraId="5AF040BB" w14:textId="77777777" w:rsidR="009C4C1B" w:rsidRPr="009C4C1B" w:rsidRDefault="009C4C1B" w:rsidP="009C4C1B"/>
    <w:p w14:paraId="2CD8C90C" w14:textId="532B0F83" w:rsidR="00111BDC" w:rsidRPr="005B21CE" w:rsidRDefault="00111BDC" w:rsidP="009C4C1B">
      <w:r w:rsidRPr="005B21CE">
        <w:t xml:space="preserve">Community organisation staff members will be eligible to participate </w:t>
      </w:r>
      <w:r w:rsidR="00DA6D71">
        <w:t>(i.e. be trained in and evaluate Cascade) if they:</w:t>
      </w:r>
    </w:p>
    <w:p w14:paraId="13A5AA87" w14:textId="77777777" w:rsidR="00111BDC" w:rsidRPr="005B21CE" w:rsidRDefault="00111BDC" w:rsidP="009C4C1B">
      <w:pPr>
        <w:pStyle w:val="ListParagraph"/>
        <w:numPr>
          <w:ilvl w:val="0"/>
          <w:numId w:val="40"/>
        </w:numPr>
      </w:pPr>
      <w:r w:rsidRPr="005B21CE">
        <w:lastRenderedPageBreak/>
        <w:t xml:space="preserve">Are a registered healthcare professional (including but not limited to psychologists, clinical psychologists, and nurses); </w:t>
      </w:r>
      <w:proofErr w:type="spellStart"/>
      <w:r w:rsidRPr="005B21CE">
        <w:t>and/OR</w:t>
      </w:r>
      <w:proofErr w:type="spellEnd"/>
    </w:p>
    <w:p w14:paraId="558BB65D" w14:textId="77777777" w:rsidR="00111BDC" w:rsidRPr="005B21CE" w:rsidRDefault="00111BDC" w:rsidP="009C4C1B">
      <w:pPr>
        <w:pStyle w:val="ListParagraph"/>
        <w:numPr>
          <w:ilvl w:val="0"/>
          <w:numId w:val="40"/>
        </w:numPr>
      </w:pPr>
      <w:r w:rsidRPr="005B21CE">
        <w:t xml:space="preserve">Have prior experience in the delivery of a cognitive-behaviour therapy group treatment program; </w:t>
      </w:r>
      <w:proofErr w:type="spellStart"/>
      <w:r w:rsidRPr="005B21CE">
        <w:t>and/OR</w:t>
      </w:r>
      <w:proofErr w:type="spellEnd"/>
    </w:p>
    <w:p w14:paraId="3D4EB8A6" w14:textId="123B6A8C" w:rsidR="002C3C32" w:rsidRDefault="00111BDC" w:rsidP="009C4C1B">
      <w:pPr>
        <w:pStyle w:val="ListParagraph"/>
        <w:numPr>
          <w:ilvl w:val="0"/>
          <w:numId w:val="40"/>
        </w:numPr>
      </w:pPr>
      <w:r w:rsidRPr="005B21CE">
        <w:t>Are determined by the community organisation as having sufficient exp</w:t>
      </w:r>
      <w:r w:rsidR="00DA6D71">
        <w:t xml:space="preserve">erience to deliver the program; </w:t>
      </w:r>
      <w:proofErr w:type="spellStart"/>
      <w:r w:rsidR="00DA6D71">
        <w:t>and/OR</w:t>
      </w:r>
      <w:proofErr w:type="spellEnd"/>
    </w:p>
    <w:p w14:paraId="1533EEAB" w14:textId="7E0353E6" w:rsidR="00075D3D" w:rsidRPr="00075D3D" w:rsidRDefault="00075D3D" w:rsidP="009C4C1B">
      <w:pPr>
        <w:pStyle w:val="ListParagraph"/>
        <w:numPr>
          <w:ilvl w:val="0"/>
          <w:numId w:val="40"/>
        </w:numPr>
      </w:pPr>
      <w:r>
        <w:t>Are a doctoral or master</w:t>
      </w:r>
      <w:r w:rsidR="00420757">
        <w:t>’</w:t>
      </w:r>
      <w:r>
        <w:t xml:space="preserve">s student completing clinical training under the supervision of a registered health </w:t>
      </w:r>
      <w:proofErr w:type="gramStart"/>
      <w:r>
        <w:t>professional.</w:t>
      </w:r>
      <w:proofErr w:type="gramEnd"/>
    </w:p>
    <w:p w14:paraId="7E3CE9D3" w14:textId="2664CFFC" w:rsidR="00075D3D" w:rsidRPr="009C4C1B" w:rsidRDefault="00111BDC" w:rsidP="009C4C1B">
      <w:pPr>
        <w:pStyle w:val="Heading2"/>
        <w:shd w:val="clear" w:color="auto" w:fill="FFFFFF" w:themeFill="background1"/>
        <w:rPr>
          <w:lang w:val="en-AU"/>
        </w:rPr>
      </w:pPr>
      <w:bookmarkStart w:id="10" w:name="_Toc30699867"/>
      <w:r w:rsidRPr="005B21CE">
        <w:rPr>
          <w:lang w:val="en-AU"/>
        </w:rPr>
        <w:t>Exclusion criteria</w:t>
      </w:r>
      <w:bookmarkEnd w:id="10"/>
    </w:p>
    <w:p w14:paraId="578BBAF7" w14:textId="503E1210" w:rsidR="009C4C1B" w:rsidRDefault="009C4C1B" w:rsidP="009C4C1B">
      <w:pPr>
        <w:pStyle w:val="Heading3"/>
        <w:numPr>
          <w:ilvl w:val="2"/>
          <w:numId w:val="1"/>
        </w:numPr>
        <w:rPr>
          <w:lang w:bidi="en-US"/>
        </w:rPr>
      </w:pPr>
      <w:bookmarkStart w:id="11" w:name="_Toc30699868"/>
      <w:r>
        <w:rPr>
          <w:lang w:bidi="en-US"/>
        </w:rPr>
        <w:t>Parent participants</w:t>
      </w:r>
      <w:bookmarkEnd w:id="11"/>
    </w:p>
    <w:p w14:paraId="52F65C41" w14:textId="77777777" w:rsidR="009C4C1B" w:rsidRPr="009C4C1B" w:rsidRDefault="009C4C1B" w:rsidP="009C4C1B">
      <w:pPr>
        <w:pStyle w:val="ListParagraph"/>
        <w:ind w:left="504"/>
        <w:rPr>
          <w:lang w:bidi="en-US"/>
        </w:rPr>
      </w:pPr>
    </w:p>
    <w:p w14:paraId="6224D8BA" w14:textId="77777777" w:rsidR="00111BDC" w:rsidRPr="005B21CE" w:rsidRDefault="00111BDC" w:rsidP="009C4C1B">
      <w:pPr>
        <w:rPr>
          <w:lang w:bidi="en-US"/>
        </w:rPr>
      </w:pPr>
      <w:r w:rsidRPr="005B21CE">
        <w:rPr>
          <w:lang w:bidi="en-US"/>
        </w:rPr>
        <w:t xml:space="preserve">Exclusion criteria include: </w:t>
      </w:r>
    </w:p>
    <w:p w14:paraId="3A9B318F" w14:textId="77777777" w:rsidR="00111BDC" w:rsidRPr="009C4C1B" w:rsidRDefault="00455287" w:rsidP="009C4C1B">
      <w:pPr>
        <w:pStyle w:val="ListParagraph"/>
        <w:numPr>
          <w:ilvl w:val="0"/>
          <w:numId w:val="41"/>
        </w:numPr>
        <w:rPr>
          <w:bCs/>
          <w:color w:val="000000"/>
        </w:rPr>
      </w:pPr>
      <w:r w:rsidRPr="009C4C1B">
        <w:rPr>
          <w:bCs/>
          <w:color w:val="000000"/>
        </w:rPr>
        <w:t>Any parent</w:t>
      </w:r>
      <w:r w:rsidR="00111BDC" w:rsidRPr="009C4C1B">
        <w:rPr>
          <w:bCs/>
          <w:color w:val="000000"/>
        </w:rPr>
        <w:t xml:space="preserve"> with insufficient English language skills. </w:t>
      </w:r>
    </w:p>
    <w:p w14:paraId="6EC91A8E" w14:textId="00007B9D" w:rsidR="00455287" w:rsidRPr="009C4C1B" w:rsidRDefault="00455287" w:rsidP="009C4C1B">
      <w:pPr>
        <w:pStyle w:val="ListParagraph"/>
        <w:numPr>
          <w:ilvl w:val="0"/>
          <w:numId w:val="41"/>
        </w:numPr>
        <w:rPr>
          <w:bCs/>
          <w:color w:val="000000"/>
        </w:rPr>
      </w:pPr>
      <w:r w:rsidRPr="009C4C1B">
        <w:rPr>
          <w:bCs/>
          <w:color w:val="000000"/>
        </w:rPr>
        <w:t>Any parent</w:t>
      </w:r>
      <w:r w:rsidR="00E6662C" w:rsidRPr="009C4C1B">
        <w:rPr>
          <w:bCs/>
          <w:color w:val="000000"/>
        </w:rPr>
        <w:t xml:space="preserve"> of a child who is currently on active treatment, has rel</w:t>
      </w:r>
      <w:r w:rsidR="00075D3D" w:rsidRPr="009C4C1B">
        <w:rPr>
          <w:bCs/>
          <w:color w:val="000000"/>
        </w:rPr>
        <w:t>apsed, or is in palliative care.</w:t>
      </w:r>
    </w:p>
    <w:p w14:paraId="583D052B" w14:textId="4BA79FE6" w:rsidR="00A03E6A" w:rsidRPr="009C4C1B" w:rsidRDefault="00A03E6A" w:rsidP="009C4C1B">
      <w:pPr>
        <w:pStyle w:val="ListParagraph"/>
        <w:numPr>
          <w:ilvl w:val="0"/>
          <w:numId w:val="41"/>
        </w:numPr>
        <w:rPr>
          <w:bCs/>
          <w:color w:val="000000"/>
        </w:rPr>
      </w:pPr>
      <w:r w:rsidRPr="009C4C1B">
        <w:rPr>
          <w:bCs/>
          <w:color w:val="000000"/>
        </w:rPr>
        <w:t>Any parent with severe depression and/or suicidal intent or plan, as determined in the initial intake interview, or by the clinical experience of the psychologist or by the participant’s responses to the first questionnaire. Participants who report at the initial intake interview that they are currently experiencing serious suicidal intent (with or without a defined plan) will be excluded with appropriate referral options provided. Further, parents who score ≥ 30 on the Kessler Psy</w:t>
      </w:r>
      <w:r w:rsidR="00075D3D" w:rsidRPr="009C4C1B">
        <w:rPr>
          <w:bCs/>
          <w:color w:val="000000"/>
        </w:rPr>
        <w:t>chological Distress Scale (K10)</w:t>
      </w:r>
      <w:r w:rsidRPr="009C4C1B">
        <w:rPr>
          <w:bCs/>
          <w:color w:val="000000"/>
        </w:rPr>
        <w:t xml:space="preserve"> will be telephoned and assessed further to determine whether or not their score is indicative of a ‘severe’ mental health disorder and</w:t>
      </w:r>
      <w:r w:rsidR="00075D3D" w:rsidRPr="009C4C1B">
        <w:rPr>
          <w:bCs/>
          <w:color w:val="000000"/>
        </w:rPr>
        <w:t xml:space="preserve"> to assess their suicidal risk</w:t>
      </w:r>
      <w:r w:rsidRPr="009C4C1B">
        <w:rPr>
          <w:bCs/>
          <w:color w:val="000000"/>
        </w:rPr>
        <w:t xml:space="preserve">. If further assessment indicates a parent is experiencing a ‘severe’ mental health disorder and/or suicidal risk they will be excluded and provided with appropriate referral options.  </w:t>
      </w:r>
    </w:p>
    <w:p w14:paraId="302BA952" w14:textId="2D707E87" w:rsidR="00A03E6A" w:rsidRPr="009C4C1B" w:rsidRDefault="00A03E6A" w:rsidP="009C4C1B">
      <w:pPr>
        <w:pStyle w:val="ListParagraph"/>
        <w:numPr>
          <w:ilvl w:val="0"/>
          <w:numId w:val="41"/>
        </w:numPr>
        <w:rPr>
          <w:bCs/>
          <w:color w:val="000000"/>
        </w:rPr>
      </w:pPr>
      <w:r w:rsidRPr="009C4C1B">
        <w:rPr>
          <w:bCs/>
          <w:color w:val="000000"/>
        </w:rPr>
        <w:t xml:space="preserve">Any parent who reports that they who reports that they are currently undergoing treatment for Schizophrenia, or who is judged to be currently experiencing a psychotic episode, based on clinical judgment at the initial </w:t>
      </w:r>
      <w:r w:rsidR="00075D3D" w:rsidRPr="009C4C1B">
        <w:rPr>
          <w:bCs/>
          <w:color w:val="000000"/>
        </w:rPr>
        <w:t>interview.</w:t>
      </w:r>
    </w:p>
    <w:p w14:paraId="1845B81A" w14:textId="77777777" w:rsidR="00A03E6A" w:rsidRPr="009C4C1B" w:rsidRDefault="00A03E6A" w:rsidP="009C4C1B">
      <w:pPr>
        <w:pStyle w:val="ListParagraph"/>
        <w:numPr>
          <w:ilvl w:val="0"/>
          <w:numId w:val="41"/>
        </w:numPr>
        <w:rPr>
          <w:bCs/>
          <w:color w:val="000000"/>
        </w:rPr>
      </w:pPr>
      <w:r w:rsidRPr="009C4C1B">
        <w:rPr>
          <w:bCs/>
          <w:color w:val="000000"/>
        </w:rPr>
        <w:t>Any parent who reports substance abuse.</w:t>
      </w:r>
    </w:p>
    <w:p w14:paraId="1D67D93A" w14:textId="77777777" w:rsidR="00075D3D" w:rsidRPr="00D1790E" w:rsidRDefault="00075D3D" w:rsidP="009C4C1B">
      <w:pPr>
        <w:rPr>
          <w:lang w:bidi="en-US"/>
        </w:rPr>
      </w:pPr>
    </w:p>
    <w:p w14:paraId="285CE793" w14:textId="33AAC45A" w:rsidR="00075D3D" w:rsidRPr="00EB09A2" w:rsidRDefault="00A03E6A" w:rsidP="00EB09A2">
      <w:pPr>
        <w:rPr>
          <w:lang w:bidi="en-US"/>
        </w:rPr>
      </w:pPr>
      <w:r w:rsidRPr="00075D3D">
        <w:rPr>
          <w:lang w:bidi="en-US"/>
        </w:rPr>
        <w:t xml:space="preserve">All parents who are excluded from the program for any reason will have a one-on-one session with the study psychologist, if desired, to develop an appropriate referral plan. </w:t>
      </w:r>
    </w:p>
    <w:p w14:paraId="434B260D" w14:textId="1078231F" w:rsidR="00111BDC" w:rsidRDefault="009C4C1B" w:rsidP="009C4C1B">
      <w:pPr>
        <w:pStyle w:val="Heading3"/>
        <w:rPr>
          <w:lang w:bidi="en-US"/>
        </w:rPr>
      </w:pPr>
      <w:bookmarkStart w:id="12" w:name="_Toc30699869"/>
      <w:r>
        <w:rPr>
          <w:lang w:bidi="en-US"/>
        </w:rPr>
        <w:t>5.2.2. Community organisation staff</w:t>
      </w:r>
      <w:bookmarkEnd w:id="12"/>
    </w:p>
    <w:p w14:paraId="57076D3B" w14:textId="77777777" w:rsidR="009C4C1B" w:rsidRPr="009C4C1B" w:rsidRDefault="009C4C1B" w:rsidP="009C4C1B">
      <w:pPr>
        <w:rPr>
          <w:lang w:bidi="en-US"/>
        </w:rPr>
      </w:pPr>
    </w:p>
    <w:p w14:paraId="402FC978" w14:textId="74C87D15" w:rsidR="00111BDC" w:rsidRPr="005B21CE" w:rsidRDefault="00111BDC" w:rsidP="009C4C1B">
      <w:pPr>
        <w:rPr>
          <w:lang w:bidi="en-US"/>
        </w:rPr>
      </w:pPr>
      <w:r w:rsidRPr="005B21CE">
        <w:rPr>
          <w:lang w:bidi="en-US"/>
        </w:rPr>
        <w:t xml:space="preserve">Staff will be ineligible to be trained to deliver </w:t>
      </w:r>
      <w:r w:rsidR="00095C92" w:rsidRPr="005B21CE">
        <w:rPr>
          <w:lang w:bidi="en-US"/>
        </w:rPr>
        <w:t>Cascade</w:t>
      </w:r>
      <w:r w:rsidRPr="005B21CE">
        <w:rPr>
          <w:lang w:bidi="en-US"/>
        </w:rPr>
        <w:t xml:space="preserve"> if they are:</w:t>
      </w:r>
    </w:p>
    <w:p w14:paraId="0450DCC2" w14:textId="77777777" w:rsidR="00111BDC" w:rsidRPr="00075D3D" w:rsidRDefault="00111BDC" w:rsidP="009C4C1B">
      <w:pPr>
        <w:pStyle w:val="ListParagraph"/>
        <w:numPr>
          <w:ilvl w:val="0"/>
          <w:numId w:val="42"/>
        </w:numPr>
      </w:pPr>
      <w:r w:rsidRPr="00075D3D">
        <w:t>Not a registered healthcare professional; AND</w:t>
      </w:r>
    </w:p>
    <w:p w14:paraId="2D31C1FD" w14:textId="77777777" w:rsidR="00111BDC" w:rsidRPr="00075D3D" w:rsidRDefault="00111BDC" w:rsidP="009C4C1B">
      <w:pPr>
        <w:pStyle w:val="ListParagraph"/>
        <w:numPr>
          <w:ilvl w:val="0"/>
          <w:numId w:val="42"/>
        </w:numPr>
      </w:pPr>
      <w:r w:rsidRPr="00075D3D">
        <w:t>Have insufficient experience with the delivery of cognitive-behavioural therapy interventions.</w:t>
      </w:r>
    </w:p>
    <w:p w14:paraId="691360C1" w14:textId="1E020494" w:rsidR="00111BDC" w:rsidRPr="005B21CE" w:rsidRDefault="00111BDC" w:rsidP="00343090">
      <w:pPr>
        <w:pStyle w:val="Heading2"/>
        <w:shd w:val="clear" w:color="auto" w:fill="FFFFFF" w:themeFill="background1"/>
        <w:rPr>
          <w:lang w:val="en-AU"/>
        </w:rPr>
      </w:pPr>
      <w:bookmarkStart w:id="13" w:name="_Toc30699870"/>
      <w:r w:rsidRPr="005B21CE">
        <w:rPr>
          <w:lang w:val="en-AU"/>
        </w:rPr>
        <w:t xml:space="preserve">Withdrawal </w:t>
      </w:r>
      <w:r w:rsidR="00D1790E">
        <w:rPr>
          <w:lang w:val="en-AU"/>
        </w:rPr>
        <w:t>procedure</w:t>
      </w:r>
      <w:bookmarkEnd w:id="13"/>
      <w:r w:rsidRPr="005B21CE">
        <w:rPr>
          <w:lang w:val="en-AU"/>
        </w:rPr>
        <w:t xml:space="preserve"> </w:t>
      </w:r>
    </w:p>
    <w:p w14:paraId="11879FAA" w14:textId="77777777" w:rsidR="00285004" w:rsidRPr="005B21CE" w:rsidRDefault="00285004" w:rsidP="00343090">
      <w:pPr>
        <w:shd w:val="clear" w:color="auto" w:fill="FFFFFF" w:themeFill="background1"/>
      </w:pPr>
    </w:p>
    <w:p w14:paraId="33B026F7" w14:textId="77777777" w:rsidR="00F804F1" w:rsidRDefault="00A03E6A" w:rsidP="009C4C1B">
      <w:r w:rsidRPr="005B21CE">
        <w:t xml:space="preserve">Parents </w:t>
      </w:r>
      <w:r w:rsidR="00111BDC" w:rsidRPr="005B21CE">
        <w:t xml:space="preserve">can withdraw from the </w:t>
      </w:r>
      <w:r w:rsidRPr="005B21CE">
        <w:t>Cascade</w:t>
      </w:r>
      <w:r w:rsidR="00111BDC" w:rsidRPr="005B21CE">
        <w:t xml:space="preserve"> program at any time without consequence from the lead study team or community organisation. If the reason for withdrawal relates to participants requiring alternative or more intensive support this will be coordinated </w:t>
      </w:r>
      <w:r w:rsidR="00D1790E">
        <w:t>by the</w:t>
      </w:r>
      <w:r w:rsidR="00111BDC" w:rsidRPr="005B21CE">
        <w:t xml:space="preserve"> clinical team at the community site. See </w:t>
      </w:r>
      <w:r w:rsidR="00D3545D">
        <w:rPr>
          <w:b/>
          <w:u w:val="single"/>
        </w:rPr>
        <w:t>Study Procedure Risks 6</w:t>
      </w:r>
      <w:r w:rsidR="00111BDC" w:rsidRPr="005B21CE">
        <w:rPr>
          <w:b/>
          <w:u w:val="single"/>
        </w:rPr>
        <w:t>.5</w:t>
      </w:r>
      <w:r w:rsidR="00111BDC" w:rsidRPr="005B21CE">
        <w:t xml:space="preserve"> for more information.  </w:t>
      </w:r>
    </w:p>
    <w:p w14:paraId="6934C943" w14:textId="77777777" w:rsidR="009C4C1B" w:rsidRDefault="009C4C1B" w:rsidP="009C4C1B"/>
    <w:p w14:paraId="4D46584B" w14:textId="0DF0CBA5" w:rsidR="00F804F1" w:rsidRPr="005B21CE" w:rsidRDefault="00F804F1" w:rsidP="009C4C1B">
      <w:r w:rsidRPr="00F804F1">
        <w:t xml:space="preserve">If a participant’s reason for withdrawal relates to a serious adverse event as a result of the Cascade intervention, the lead study team will report the circumstances of the event to the </w:t>
      </w:r>
      <w:r w:rsidR="005B67A2">
        <w:t>UNSW HREC, in addition to any j</w:t>
      </w:r>
      <w:r w:rsidR="00CB4E71">
        <w:t>urisdiction-specific registries and trial sponsors.</w:t>
      </w:r>
    </w:p>
    <w:p w14:paraId="5CE8A30A" w14:textId="77777777" w:rsidR="00F804F1" w:rsidRDefault="00F804F1" w:rsidP="009C4C1B"/>
    <w:p w14:paraId="5CE19D3A" w14:textId="07D3A188" w:rsidR="00F804F1" w:rsidRPr="00F804F1" w:rsidRDefault="00F804F1" w:rsidP="009C4C1B">
      <w:r w:rsidRPr="00F804F1">
        <w:t xml:space="preserve">Individual data obtained from a participant who is later excluded from or withdraws from the study will be deleted from all locations. However, given that Cascade is a group program, the facilitator’s group session notes may exist that contain information about the excluded participant in addition to information about still-eligible participants. To ensure that excluded/withdrawing participants’ privacy is respected, copies of this data will be created where any information from the excluded/withdrawing participant is expunged, and the original data will be destroyed. </w:t>
      </w:r>
    </w:p>
    <w:p w14:paraId="5659A391" w14:textId="77777777" w:rsidR="00F804F1" w:rsidRPr="00F804F1" w:rsidRDefault="00F804F1" w:rsidP="009C4C1B"/>
    <w:p w14:paraId="2773CBDE" w14:textId="393B88F6" w:rsidR="00111BDC" w:rsidRDefault="00F804F1" w:rsidP="009C4C1B">
      <w:r w:rsidRPr="00F804F1">
        <w:t xml:space="preserve">Additionally, if a participant elects to withdraw from the study, they will be asked to review the extent of contact that they have with the community organisation in future. Participants will be able to express if </w:t>
      </w:r>
      <w:r w:rsidRPr="00F804F1">
        <w:lastRenderedPageBreak/>
        <w:t>they would no longer like to be targeted by marketing materials from the community organisation, in which case they will be placed on a no-contact list.</w:t>
      </w:r>
    </w:p>
    <w:p w14:paraId="3D604A21" w14:textId="4E3A6404" w:rsidR="00111BDC" w:rsidRPr="005B21CE" w:rsidRDefault="00111BDC" w:rsidP="00285004">
      <w:pPr>
        <w:pStyle w:val="Heading1"/>
        <w:rPr>
          <w:lang w:val="en-AU"/>
        </w:rPr>
      </w:pPr>
      <w:bookmarkStart w:id="14" w:name="_Toc30699871"/>
      <w:r w:rsidRPr="005B21CE">
        <w:rPr>
          <w:lang w:val="en-AU"/>
        </w:rPr>
        <w:t>Study design</w:t>
      </w:r>
      <w:r w:rsidR="003C14E0">
        <w:rPr>
          <w:lang w:val="en-AU"/>
        </w:rPr>
        <w:t xml:space="preserve"> and procedure</w:t>
      </w:r>
      <w:bookmarkEnd w:id="14"/>
    </w:p>
    <w:p w14:paraId="32089FF7" w14:textId="4D843AC3" w:rsidR="00111BDC" w:rsidRDefault="00111BDC" w:rsidP="00285004">
      <w:pPr>
        <w:pStyle w:val="Heading2"/>
        <w:rPr>
          <w:lang w:val="en-AU"/>
        </w:rPr>
      </w:pPr>
      <w:bookmarkStart w:id="15" w:name="_Toc30699872"/>
      <w:r w:rsidRPr="005B21CE">
        <w:rPr>
          <w:lang w:val="en-AU"/>
        </w:rPr>
        <w:t>Design</w:t>
      </w:r>
      <w:r w:rsidR="001C0658">
        <w:rPr>
          <w:lang w:val="en-AU"/>
        </w:rPr>
        <w:t xml:space="preserve"> </w:t>
      </w:r>
      <w:r w:rsidR="00FC6946">
        <w:rPr>
          <w:lang w:val="en-AU"/>
        </w:rPr>
        <w:t>rationale</w:t>
      </w:r>
      <w:bookmarkEnd w:id="15"/>
    </w:p>
    <w:p w14:paraId="5012E5BE" w14:textId="77777777" w:rsidR="00075D3D" w:rsidRPr="00075D3D" w:rsidRDefault="00075D3D" w:rsidP="00075D3D"/>
    <w:p w14:paraId="7F428915" w14:textId="37C0B63B" w:rsidR="008D1304" w:rsidRDefault="008D1304" w:rsidP="009C4C1B">
      <w:r>
        <w:t xml:space="preserve">Randomised control trials (RCTs) are the most scientifically rigorous research designs to determine intervention efficacy. However, complex study designs may interrupt the progress of the implementation of programs into non-research settings. </w:t>
      </w:r>
      <w:r w:rsidRPr="008D1304">
        <w:t>Therefore, the design of this study is grounded in an Implementation-Effe</w:t>
      </w:r>
      <w:r>
        <w:t>ctiveness Hybrid Type 2 design</w:t>
      </w:r>
      <w:r w:rsidR="002434A2">
        <w:t xml:space="preserve"> </w:t>
      </w:r>
      <w:r w:rsidR="002434A2">
        <w:fldChar w:fldCharType="begin"/>
      </w:r>
      <w:r w:rsidR="007873C4">
        <w:instrText xml:space="preserve"> ADDIN EN.CITE &lt;EndNote&gt;&lt;Cite&gt;&lt;Author&gt;Curran&lt;/Author&gt;&lt;Year&gt;2012&lt;/Year&gt;&lt;RecNum&gt;62&lt;/RecNum&gt;&lt;DisplayText&gt;(13)&lt;/DisplayText&gt;&lt;record&gt;&lt;rec-number&gt;62&lt;/rec-number&gt;&lt;foreign-keys&gt;&lt;key app="EN" db-id="rer0axfpar5twtesev65dzaesdfsw9zezere" timestamp="1572831747"&gt;62&lt;/key&gt;&lt;/foreign-keys&gt;&lt;ref-type name="Journal Article"&gt;17&lt;/ref-type&gt;&lt;contributors&gt;&lt;authors&gt;&lt;author&gt;Curran, Geoffrey M&lt;/author&gt;&lt;author&gt;Bauer, Mark&lt;/author&gt;&lt;author&gt;Mittman, Brian&lt;/author&gt;&lt;author&gt;Pyne, Jeffrey M&lt;/author&gt;&lt;author&gt;Stetler, Cheryl&lt;/author&gt;&lt;/authors&gt;&lt;/contributors&gt;&lt;titles&gt;&lt;title&gt;Effectiveness-implementation hybrid designs: combining elements of clinical effectiveness and implementation research to enhance public health impact&lt;/title&gt;&lt;secondary-title&gt;Medical care&lt;/secondary-title&gt;&lt;/titles&gt;&lt;periodical&gt;&lt;full-title&gt;Medical care&lt;/full-title&gt;&lt;/periodical&gt;&lt;pages&gt;217&lt;/pages&gt;&lt;volume&gt;50&lt;/volume&gt;&lt;number&gt;3&lt;/number&gt;&lt;dates&gt;&lt;year&gt;2012&lt;/year&gt;&lt;/dates&gt;&lt;urls&gt;&lt;/urls&gt;&lt;/record&gt;&lt;/Cite&gt;&lt;/EndNote&gt;</w:instrText>
      </w:r>
      <w:r w:rsidR="002434A2">
        <w:fldChar w:fldCharType="separate"/>
      </w:r>
      <w:r w:rsidR="007873C4">
        <w:rPr>
          <w:noProof/>
        </w:rPr>
        <w:t>(13)</w:t>
      </w:r>
      <w:r w:rsidR="002434A2">
        <w:fldChar w:fldCharType="end"/>
      </w:r>
      <w:r w:rsidR="00F804F1">
        <w:t>.</w:t>
      </w:r>
      <w:r w:rsidRPr="008D1304">
        <w:t xml:space="preserve"> This</w:t>
      </w:r>
      <w:r>
        <w:t xml:space="preserve"> type of</w:t>
      </w:r>
      <w:r w:rsidRPr="008D1304">
        <w:t xml:space="preserve"> design allows the simultaneous evaluation of the clinical effectiveness of an intervention and the implementation process, to al</w:t>
      </w:r>
      <w:r>
        <w:t>low for rapid translation while still providing valuable information on the clinical effectiveness of the Cascade intervention.</w:t>
      </w:r>
    </w:p>
    <w:p w14:paraId="334DC961" w14:textId="77777777" w:rsidR="00C40F4A" w:rsidRDefault="00C40F4A" w:rsidP="009C4C1B"/>
    <w:p w14:paraId="4A335FC3" w14:textId="34C354B2" w:rsidR="00C40F4A" w:rsidRDefault="00C40F4A" w:rsidP="009C4C1B">
      <w:r>
        <w:t xml:space="preserve">Our choice in design is motivated by the need for advancement in both the development and implementation of </w:t>
      </w:r>
      <w:r w:rsidR="00216798">
        <w:t>cancer aftercare interventions</w:t>
      </w:r>
      <w:r w:rsidR="00216798">
        <w:fldChar w:fldCharType="begin"/>
      </w:r>
      <w:r w:rsidR="007873C4">
        <w:instrText xml:space="preserve"> ADDIN EN.CITE &lt;EndNote&gt;&lt;Cite&gt;&lt;Author&gt;Wakefield&lt;/Author&gt;&lt;Year&gt;2013&lt;/Year&gt;&lt;RecNum&gt;65&lt;/RecNum&gt;&lt;DisplayText&gt;(14)&lt;/DisplayText&gt;&lt;record&gt;&lt;rec-number&gt;65&lt;/rec-number&gt;&lt;foreign-keys&gt;&lt;key app="EN" db-id="rer0axfpar5twtesev65dzaesdfsw9zezere" timestamp="1572832775"&gt;65&lt;/key&gt;&lt;/foreign-keys&gt;&lt;ref-type name="Journal Article"&gt;17&lt;/ref-type&gt;&lt;contributors&gt;&lt;authors&gt;&lt;author&gt;Wakefield, CE&lt;/author&gt;&lt;author&gt;McLoone, J&lt;/author&gt;&lt;author&gt;Butow, P&lt;/author&gt;&lt;author&gt;Lenthen, K&lt;/author&gt;&lt;author&gt;Cohn, RJ&lt;/author&gt;&lt;/authors&gt;&lt;/contributors&gt;&lt;titles&gt;&lt;title&gt;Support after the completion of cancer treatment: perspectives of A ustralian adolescents and their families&lt;/title&gt;&lt;secondary-title&gt;European journal of cancer care&lt;/secondary-title&gt;&lt;/titles&gt;&lt;periodical&gt;&lt;full-title&gt;European journal of cancer care&lt;/full-title&gt;&lt;/periodical&gt;&lt;pages&gt;530-539&lt;/pages&gt;&lt;volume&gt;22&lt;/volume&gt;&lt;number&gt;4&lt;/number&gt;&lt;dates&gt;&lt;year&gt;2013&lt;/year&gt;&lt;/dates&gt;&lt;isbn&gt;0961-5423&lt;/isbn&gt;&lt;urls&gt;&lt;/urls&gt;&lt;/record&gt;&lt;/Cite&gt;&lt;/EndNote&gt;</w:instrText>
      </w:r>
      <w:r w:rsidR="00216798">
        <w:fldChar w:fldCharType="separate"/>
      </w:r>
      <w:r w:rsidR="007873C4">
        <w:rPr>
          <w:noProof/>
        </w:rPr>
        <w:t>(14)</w:t>
      </w:r>
      <w:r w:rsidR="00216798">
        <w:fldChar w:fldCharType="end"/>
      </w:r>
      <w:r>
        <w:t>. In other words, there is a level of “implementation momentum”</w:t>
      </w:r>
      <w:r w:rsidR="00216798">
        <w:fldChar w:fldCharType="begin"/>
      </w:r>
      <w:r w:rsidR="007873C4">
        <w:instrText xml:space="preserve"> ADDIN EN.CITE &lt;EndNote&gt;&lt;Cite&gt;&lt;Author&gt;Curran&lt;/Author&gt;&lt;Year&gt;2012&lt;/Year&gt;&lt;RecNum&gt;62&lt;/RecNum&gt;&lt;DisplayText&gt;(13)&lt;/DisplayText&gt;&lt;record&gt;&lt;rec-number&gt;62&lt;/rec-number&gt;&lt;foreign-keys&gt;&lt;key app="EN" db-id="rer0axfpar5twtesev65dzaesdfsw9zezere" timestamp="1572831747"&gt;62&lt;/key&gt;&lt;/foreign-keys&gt;&lt;ref-type name="Journal Article"&gt;17&lt;/ref-type&gt;&lt;contributors&gt;&lt;authors&gt;&lt;author&gt;Curran, Geoffrey M&lt;/author&gt;&lt;author&gt;Bauer, Mark&lt;/author&gt;&lt;author&gt;Mittman, Brian&lt;/author&gt;&lt;author&gt;Pyne, Jeffrey M&lt;/author&gt;&lt;author&gt;Stetler, Cheryl&lt;/author&gt;&lt;/authors&gt;&lt;/contributors&gt;&lt;titles&gt;&lt;title&gt;Effectiveness-implementation hybrid designs: combining elements of clinical effectiveness and implementation research to enhance public health impact&lt;/title&gt;&lt;secondary-title&gt;Medical care&lt;/secondary-title&gt;&lt;/titles&gt;&lt;periodical&gt;&lt;full-title&gt;Medical care&lt;/full-title&gt;&lt;/periodical&gt;&lt;pages&gt;217&lt;/pages&gt;&lt;volume&gt;50&lt;/volume&gt;&lt;number&gt;3&lt;/number&gt;&lt;dates&gt;&lt;year&gt;2012&lt;/year&gt;&lt;/dates&gt;&lt;urls&gt;&lt;/urls&gt;&lt;/record&gt;&lt;/Cite&gt;&lt;/EndNote&gt;</w:instrText>
      </w:r>
      <w:r w:rsidR="00216798">
        <w:fldChar w:fldCharType="separate"/>
      </w:r>
      <w:r w:rsidR="007873C4">
        <w:rPr>
          <w:noProof/>
        </w:rPr>
        <w:t>(13)</w:t>
      </w:r>
      <w:r w:rsidR="00216798">
        <w:fldChar w:fldCharType="end"/>
      </w:r>
      <w:r>
        <w:t xml:space="preserve"> within the healthcare system and literature that justifies a rapid and routine uptake of an accessible program for parents of child and AYA cancer survivors.</w:t>
      </w:r>
    </w:p>
    <w:p w14:paraId="2B44068E" w14:textId="2237769E" w:rsidR="00111BDC" w:rsidRDefault="00111BDC" w:rsidP="009C4C1B"/>
    <w:p w14:paraId="44CE42D8" w14:textId="0FC70F4F" w:rsidR="008D1304" w:rsidRPr="00F3151C" w:rsidRDefault="00C40F4A" w:rsidP="009C4C1B">
      <w:r>
        <w:t>The clinical effectiveness portion of the</w:t>
      </w:r>
      <w:r w:rsidR="008D1304" w:rsidRPr="008D1304">
        <w:t xml:space="preserve"> study will </w:t>
      </w:r>
      <w:r>
        <w:t>consist of an assessment of the effect of the Cascade intervention on perceived peer support, amongst other mental health outcomes.</w:t>
      </w:r>
      <w:r w:rsidR="008D1304" w:rsidRPr="008D1304">
        <w:t xml:space="preserve"> </w:t>
      </w:r>
      <w:r>
        <w:t xml:space="preserve">Cascade’s effectiveness will be </w:t>
      </w:r>
      <w:r w:rsidR="008D1304" w:rsidRPr="008D1304">
        <w:t>evaluated through a non-randomised controlled pre-post design; that is, we will assess key outcomes before (at baseline) and after the consumers’ participati</w:t>
      </w:r>
      <w:r w:rsidR="008D1304">
        <w:t>on in the Cascade intervention</w:t>
      </w:r>
      <w:r w:rsidRPr="00F3151C">
        <w:t xml:space="preserve">. The </w:t>
      </w:r>
      <w:commentRangeStart w:id="16"/>
      <w:r w:rsidRPr="00F3151C">
        <w:t>implementation</w:t>
      </w:r>
      <w:commentRangeEnd w:id="16"/>
      <w:r w:rsidR="00B34149" w:rsidRPr="00F3151C">
        <w:rPr>
          <w:rStyle w:val="CommentReference"/>
        </w:rPr>
        <w:commentReference w:id="16"/>
      </w:r>
      <w:r w:rsidRPr="00F3151C">
        <w:t xml:space="preserve"> portion of the study will consist of a comprehe</w:t>
      </w:r>
      <w:r w:rsidR="00B34149" w:rsidRPr="00F3151C">
        <w:t>nsive qualitative assessment of Cascade’s impact on community counselling staff from a financial, technical, and subjective point of view.</w:t>
      </w:r>
    </w:p>
    <w:p w14:paraId="12737804" w14:textId="77777777" w:rsidR="001C0658" w:rsidRPr="00F3151C" w:rsidRDefault="001C0658" w:rsidP="009C4C1B"/>
    <w:p w14:paraId="53038D8B" w14:textId="4A5A012F" w:rsidR="009C4C1B" w:rsidRDefault="001C0658" w:rsidP="009C4C1B">
      <w:r w:rsidRPr="00F3151C">
        <w:t xml:space="preserve">The study </w:t>
      </w:r>
      <w:r w:rsidR="0097039B">
        <w:t xml:space="preserve">design and </w:t>
      </w:r>
      <w:r w:rsidRPr="00F3151C">
        <w:t>procedure</w:t>
      </w:r>
      <w:r w:rsidR="0097039B">
        <w:t xml:space="preserve"> aims to </w:t>
      </w:r>
      <w:r w:rsidR="00E84E11">
        <w:t xml:space="preserve">fulfil the three major aims of implementation science </w:t>
      </w:r>
      <w:r w:rsidR="00216798">
        <w:fldChar w:fldCharType="begin"/>
      </w:r>
      <w:r w:rsidR="007873C4">
        <w:instrText xml:space="preserve"> ADDIN EN.CITE &lt;EndNote&gt;&lt;Cite&gt;&lt;Author&gt;Nilsen&lt;/Author&gt;&lt;Year&gt;2015&lt;/Year&gt;&lt;RecNum&gt;68&lt;/RecNum&gt;&lt;DisplayText&gt;(15)&lt;/DisplayText&gt;&lt;record&gt;&lt;rec-number&gt;68&lt;/rec-number&gt;&lt;foreign-keys&gt;&lt;key app="EN" db-id="rer0axfpar5twtesev65dzaesdfsw9zezere" timestamp="1572835076"&gt;68&lt;/key&gt;&lt;/foreign-keys&gt;&lt;ref-type name="Journal Article"&gt;17&lt;/ref-type&gt;&lt;contributors&gt;&lt;authors&gt;&lt;author&gt;Nilsen, Per&lt;/author&gt;&lt;/authors&gt;&lt;/contributors&gt;&lt;titles&gt;&lt;title&gt;Making sense of implementation theories, models and frameworks&lt;/title&gt;&lt;secondary-title&gt;Implementation science&lt;/secondary-title&gt;&lt;/titles&gt;&lt;periodical&gt;&lt;full-title&gt;Implementation Science&lt;/full-title&gt;&lt;/periodical&gt;&lt;pages&gt;53&lt;/pages&gt;&lt;volume&gt;10&lt;/volume&gt;&lt;number&gt;1&lt;/number&gt;&lt;dates&gt;&lt;year&gt;2015&lt;/year&gt;&lt;/dates&gt;&lt;isbn&gt;1748-5908&lt;/isbn&gt;&lt;urls&gt;&lt;/urls&gt;&lt;/record&gt;&lt;/Cite&gt;&lt;/EndNote&gt;</w:instrText>
      </w:r>
      <w:r w:rsidR="00216798">
        <w:fldChar w:fldCharType="separate"/>
      </w:r>
      <w:r w:rsidR="007873C4">
        <w:rPr>
          <w:noProof/>
        </w:rPr>
        <w:t>(15)</w:t>
      </w:r>
      <w:r w:rsidR="00216798">
        <w:fldChar w:fldCharType="end"/>
      </w:r>
      <w:r w:rsidRPr="00F3151C">
        <w:t>:</w:t>
      </w:r>
    </w:p>
    <w:p w14:paraId="79EC534B" w14:textId="77777777" w:rsidR="009C4C1B" w:rsidRPr="00F3151C" w:rsidRDefault="009C4C1B" w:rsidP="009C4C1B"/>
    <w:p w14:paraId="628CFD35" w14:textId="28BD2EB9" w:rsidR="001C0658" w:rsidRPr="009C4C1B" w:rsidRDefault="001C0658" w:rsidP="009C4C1B">
      <w:pPr>
        <w:rPr>
          <w:b/>
        </w:rPr>
      </w:pPr>
      <w:r w:rsidRPr="009C4C1B">
        <w:rPr>
          <w:b/>
        </w:rPr>
        <w:t xml:space="preserve">Describing and or guiding the process of translating research into </w:t>
      </w:r>
      <w:r w:rsidR="009C4C1B">
        <w:rPr>
          <w:b/>
        </w:rPr>
        <w:t>practice:</w:t>
      </w:r>
    </w:p>
    <w:p w14:paraId="55DABB83" w14:textId="3D5B3115" w:rsidR="001C0658" w:rsidRDefault="001C0658" w:rsidP="009C4C1B">
      <w:r w:rsidRPr="00F3151C">
        <w:t>- Implementat</w:t>
      </w:r>
      <w:r w:rsidR="00F3151C" w:rsidRPr="00F3151C">
        <w:t>ion planning began in early 2020</w:t>
      </w:r>
      <w:r w:rsidRPr="00F3151C">
        <w:t xml:space="preserve"> and will continue throughout the trial. This will involve meetings with implementation science experts and community organisations.</w:t>
      </w:r>
      <w:r w:rsidR="00E84E11">
        <w:t xml:space="preserve"> Ongoing development of the Cascade study procedure will result in rapid translation from theoretical intervention to practical solution.</w:t>
      </w:r>
      <w:r w:rsidRPr="00F3151C">
        <w:t xml:space="preserve"> Detailed records will be kept of this process</w:t>
      </w:r>
      <w:r w:rsidR="00E84E11">
        <w:t xml:space="preserve"> so as to describe the implementation process for the purpose of dissemination into the implementation research literature.</w:t>
      </w:r>
    </w:p>
    <w:p w14:paraId="7503C6B9" w14:textId="77777777" w:rsidR="009C4C1B" w:rsidRPr="00F3151C" w:rsidRDefault="009C4C1B" w:rsidP="009C4C1B"/>
    <w:p w14:paraId="43586196" w14:textId="7CB6345D" w:rsidR="001C0658" w:rsidRPr="009C4C1B" w:rsidRDefault="001C0658" w:rsidP="009C4C1B">
      <w:pPr>
        <w:rPr>
          <w:b/>
        </w:rPr>
      </w:pPr>
      <w:r w:rsidRPr="009C4C1B">
        <w:rPr>
          <w:b/>
        </w:rPr>
        <w:t>Understanding and/or explaining what influences implementation outcomes.</w:t>
      </w:r>
    </w:p>
    <w:p w14:paraId="30A49EE5" w14:textId="585B8823" w:rsidR="001C0658" w:rsidRDefault="001C0658" w:rsidP="009C4C1B">
      <w:r w:rsidRPr="00F3151C">
        <w:t xml:space="preserve">- Individual and group interviews with consumers and stakeholders </w:t>
      </w:r>
      <w:r w:rsidR="00282C4A">
        <w:t>throughout the implementation process (before, during, and after running Cascade groups) will provide insight into perceived barriers and facilitators to successful implementation. Findings from a qualitative analysis of these interviews will contribute to the following aim;</w:t>
      </w:r>
    </w:p>
    <w:p w14:paraId="2CEB99A0" w14:textId="77777777" w:rsidR="009C4C1B" w:rsidRPr="00F3151C" w:rsidRDefault="009C4C1B" w:rsidP="009C4C1B"/>
    <w:p w14:paraId="36708425" w14:textId="77777777" w:rsidR="001C0658" w:rsidRPr="009C4C1B" w:rsidRDefault="001C0658" w:rsidP="009C4C1B">
      <w:pPr>
        <w:rPr>
          <w:b/>
        </w:rPr>
      </w:pPr>
      <w:r w:rsidRPr="009C4C1B">
        <w:rPr>
          <w:b/>
        </w:rPr>
        <w:t xml:space="preserve">Evaluating the implementation. </w:t>
      </w:r>
    </w:p>
    <w:p w14:paraId="158A47D3" w14:textId="4402EB3A" w:rsidR="001C0658" w:rsidRPr="00F3151C" w:rsidRDefault="001C0658" w:rsidP="009C4C1B">
      <w:r w:rsidRPr="00F3151C">
        <w:t xml:space="preserve">See </w:t>
      </w:r>
      <w:r w:rsidR="009C4C1B">
        <w:rPr>
          <w:b/>
        </w:rPr>
        <w:t>section 6</w:t>
      </w:r>
      <w:r w:rsidRPr="00F3151C">
        <w:rPr>
          <w:b/>
        </w:rPr>
        <w:t>.4 ‘Outcome measures’</w:t>
      </w:r>
      <w:r w:rsidRPr="00F3151C">
        <w:t xml:space="preserve"> below. </w:t>
      </w:r>
    </w:p>
    <w:p w14:paraId="319EE183" w14:textId="77777777" w:rsidR="00111BDC" w:rsidRPr="005B21CE" w:rsidRDefault="00111BDC" w:rsidP="00343090">
      <w:pPr>
        <w:shd w:val="clear" w:color="auto" w:fill="FFFFFF" w:themeFill="background1"/>
      </w:pPr>
    </w:p>
    <w:p w14:paraId="373E38BB" w14:textId="0E89AD59" w:rsidR="00111BDC" w:rsidRDefault="00111BDC" w:rsidP="00343090">
      <w:pPr>
        <w:pStyle w:val="Heading2"/>
        <w:shd w:val="clear" w:color="auto" w:fill="FFFFFF" w:themeFill="background1"/>
        <w:rPr>
          <w:lang w:val="en-AU"/>
        </w:rPr>
      </w:pPr>
      <w:bookmarkStart w:id="17" w:name="_Toc30699873"/>
      <w:r w:rsidRPr="005B21CE">
        <w:rPr>
          <w:lang w:val="en-AU"/>
        </w:rPr>
        <w:t xml:space="preserve">The </w:t>
      </w:r>
      <w:r w:rsidR="003C4FB3" w:rsidRPr="005B21CE">
        <w:rPr>
          <w:lang w:val="en-AU"/>
        </w:rPr>
        <w:t>Cascade</w:t>
      </w:r>
      <w:r w:rsidRPr="005B21CE">
        <w:rPr>
          <w:lang w:val="en-AU"/>
        </w:rPr>
        <w:t xml:space="preserve"> intervention</w:t>
      </w:r>
      <w:bookmarkEnd w:id="17"/>
    </w:p>
    <w:p w14:paraId="5C473507" w14:textId="77777777" w:rsidR="00FC6946" w:rsidRDefault="00FC6946" w:rsidP="00343090">
      <w:pPr>
        <w:shd w:val="clear" w:color="auto" w:fill="FFFFFF" w:themeFill="background1"/>
      </w:pPr>
    </w:p>
    <w:p w14:paraId="206F9F93" w14:textId="77777777" w:rsidR="00357C8B" w:rsidRDefault="00FC6946" w:rsidP="00343090">
      <w:pPr>
        <w:shd w:val="clear" w:color="auto" w:fill="FFFFFF" w:themeFill="background1"/>
      </w:pPr>
      <w:r w:rsidRPr="0034054E">
        <w:t>The Cascade intervention takes the format of a weekly four-module online group session delivered by a trained facilitator based in the community organisation.</w:t>
      </w:r>
      <w:r w:rsidR="008D1304" w:rsidRPr="0034054E">
        <w:t xml:space="preserve"> </w:t>
      </w:r>
      <w:r w:rsidR="0034054E" w:rsidRPr="0034054E">
        <w:t xml:space="preserve">The Cascade intervention will be offered alongside other existing support and counselling services (both online and face-to-face) embedded within the community organisation. Consumers’ engagement with other support services within the community organisation </w:t>
      </w:r>
      <w:r w:rsidR="00F804F1">
        <w:t xml:space="preserve">will not exclude </w:t>
      </w:r>
      <w:r w:rsidR="0034054E" w:rsidRPr="0034054E">
        <w:t xml:space="preserve">their participation in Cascade, unless deemed </w:t>
      </w:r>
      <w:r w:rsidR="00F804F1">
        <w:t>appropriate</w:t>
      </w:r>
      <w:r w:rsidR="0034054E" w:rsidRPr="0034054E">
        <w:t xml:space="preserve"> by community staff. Each group will comprise </w:t>
      </w:r>
      <w:r w:rsidR="00AE56DE">
        <w:t>a</w:t>
      </w:r>
      <w:r w:rsidR="0034054E" w:rsidRPr="0034054E">
        <w:t xml:space="preserve"> facilitator</w:t>
      </w:r>
      <w:r w:rsidR="00AE56DE">
        <w:t xml:space="preserve"> based in the </w:t>
      </w:r>
      <w:commentRangeStart w:id="18"/>
      <w:r w:rsidR="00AE56DE" w:rsidRPr="00F804F1">
        <w:t>community organisation</w:t>
      </w:r>
      <w:commentRangeEnd w:id="18"/>
      <w:r w:rsidR="00AE56DE" w:rsidRPr="00F804F1">
        <w:rPr>
          <w:rStyle w:val="CommentReference"/>
        </w:rPr>
        <w:commentReference w:id="18"/>
      </w:r>
      <w:r w:rsidR="0034054E" w:rsidRPr="0034054E">
        <w:t xml:space="preserve"> and 3-6 parents of children with mixed diagnoses, ages and genders.</w:t>
      </w:r>
      <w:r w:rsidR="00850C6C" w:rsidRPr="00850C6C">
        <w:t xml:space="preserve"> Sessions will be delivered through a secure, password-protected video conferencing software on the Internet.</w:t>
      </w:r>
      <w:r w:rsidR="00850C6C">
        <w:t xml:space="preserve"> </w:t>
      </w:r>
      <w:r w:rsidR="00850C6C" w:rsidRPr="00850C6C">
        <w:t>Participants will also receive a written manual summarising the weekly home practice activities.</w:t>
      </w:r>
      <w:r w:rsidR="00324B92">
        <w:t xml:space="preserve"> </w:t>
      </w:r>
    </w:p>
    <w:p w14:paraId="24401AEE" w14:textId="77777777" w:rsidR="00357C8B" w:rsidRDefault="00357C8B" w:rsidP="00343090">
      <w:pPr>
        <w:shd w:val="clear" w:color="auto" w:fill="FFFFFF" w:themeFill="background1"/>
      </w:pPr>
    </w:p>
    <w:p w14:paraId="5E4CBFDA" w14:textId="58622323" w:rsidR="00357C8B" w:rsidRDefault="00357C8B" w:rsidP="00343090">
      <w:pPr>
        <w:shd w:val="clear" w:color="auto" w:fill="FFFFFF" w:themeFill="background1"/>
      </w:pPr>
      <w:r>
        <w:t xml:space="preserve">The first ten to fifteen minutes of each session involves informal discussion such as discussing everyone’s week and reviewing the home </w:t>
      </w:r>
      <w:r w:rsidR="009C4C1B">
        <w:t>practice</w:t>
      </w:r>
      <w:r>
        <w:t xml:space="preserve"> exercises. This 15 minutes is provided as a buffer to allow any late-comers to join, as well as to ensure that any delays caused by technical difficulties do not impede in the delivery of the session’s content.</w:t>
      </w:r>
    </w:p>
    <w:p w14:paraId="45CED0D3" w14:textId="77777777" w:rsidR="00357C8B" w:rsidRDefault="00357C8B" w:rsidP="00343090">
      <w:pPr>
        <w:shd w:val="clear" w:color="auto" w:fill="FFFFFF" w:themeFill="background1"/>
      </w:pPr>
    </w:p>
    <w:p w14:paraId="5F049BDF" w14:textId="322C6B00" w:rsidR="00324B92" w:rsidRDefault="00357C8B" w:rsidP="00343090">
      <w:pPr>
        <w:shd w:val="clear" w:color="auto" w:fill="FFFFFF" w:themeFill="background1"/>
      </w:pPr>
      <w:r>
        <w:t>The remainder of the session is devoted to psychoeducation by the facilitator, peer discussion, and group-based modelling and practice of the week’s skill. An effort is made in each module to relate the skills or ‘psychological content’ to group members’ experiences, both cancer-related and non-cancer-related. This is critical to ensuring the relevance of the skills to the parents’ lives and to assist them to see how they might be able to apply to them.</w:t>
      </w:r>
    </w:p>
    <w:p w14:paraId="0131CC13" w14:textId="77777777" w:rsidR="00324B92" w:rsidRDefault="00324B92" w:rsidP="00343090">
      <w:pPr>
        <w:widowControl w:val="0"/>
        <w:shd w:val="clear" w:color="auto" w:fill="FFFFFF" w:themeFill="background1"/>
        <w:autoSpaceDE w:val="0"/>
        <w:autoSpaceDN w:val="0"/>
        <w:adjustRightInd w:val="0"/>
        <w:spacing w:line="276" w:lineRule="auto"/>
        <w:rPr>
          <w:color w:val="000000"/>
          <w:sz w:val="22"/>
          <w:szCs w:val="22"/>
        </w:rPr>
      </w:pPr>
    </w:p>
    <w:p w14:paraId="75FFCF17" w14:textId="77777777" w:rsidR="00850C6C" w:rsidRPr="005B21CE" w:rsidRDefault="00850C6C" w:rsidP="00343090">
      <w:pPr>
        <w:pStyle w:val="ListParagraph"/>
        <w:widowControl w:val="0"/>
        <w:shd w:val="clear" w:color="auto" w:fill="FFFFFF" w:themeFill="background1"/>
        <w:ind w:left="0"/>
        <w:rPr>
          <w:rFonts w:ascii="Calibri" w:hAnsi="Calibri"/>
          <w:color w:val="000000"/>
          <w:sz w:val="22"/>
          <w:szCs w:val="22"/>
        </w:rPr>
        <w:sectPr w:rsidR="00850C6C" w:rsidRPr="005B21CE" w:rsidSect="00111BDC">
          <w:pgSz w:w="11907" w:h="16840" w:code="9"/>
          <w:pgMar w:top="1418" w:right="1418" w:bottom="1418" w:left="1418" w:header="561" w:footer="720" w:gutter="0"/>
          <w:cols w:space="720"/>
          <w:docGrid w:linePitch="326"/>
        </w:sectPr>
      </w:pPr>
    </w:p>
    <w:p w14:paraId="0438EBC2" w14:textId="67F6E449" w:rsidR="00111BDC" w:rsidRPr="003D112C" w:rsidRDefault="00111BDC" w:rsidP="00343090">
      <w:pPr>
        <w:pStyle w:val="ListParagraph"/>
        <w:widowControl w:val="0"/>
        <w:shd w:val="clear" w:color="auto" w:fill="FFFFFF" w:themeFill="background1"/>
        <w:ind w:left="0"/>
        <w:rPr>
          <w:b/>
          <w:color w:val="000000"/>
          <w:sz w:val="22"/>
          <w:szCs w:val="22"/>
        </w:rPr>
      </w:pPr>
      <w:r w:rsidRPr="003D112C">
        <w:rPr>
          <w:b/>
          <w:color w:val="000000"/>
          <w:sz w:val="22"/>
          <w:szCs w:val="22"/>
        </w:rPr>
        <w:lastRenderedPageBreak/>
        <w:t xml:space="preserve">Table 1: </w:t>
      </w:r>
      <w:r w:rsidR="003C4FB3" w:rsidRPr="003D112C">
        <w:rPr>
          <w:b/>
          <w:color w:val="000000"/>
          <w:sz w:val="22"/>
          <w:szCs w:val="22"/>
        </w:rPr>
        <w:t>Cascade</w:t>
      </w:r>
      <w:r w:rsidRPr="003D112C">
        <w:rPr>
          <w:b/>
          <w:color w:val="000000"/>
          <w:sz w:val="22"/>
          <w:szCs w:val="22"/>
        </w:rPr>
        <w:t xml:space="preserve"> session content</w:t>
      </w:r>
      <w:r w:rsidR="00DF2A58" w:rsidRPr="003D112C">
        <w:rPr>
          <w:b/>
          <w:color w:val="000000"/>
          <w:sz w:val="22"/>
          <w:szCs w:val="22"/>
        </w:rPr>
        <w:t xml:space="preserve"> </w:t>
      </w:r>
    </w:p>
    <w:p w14:paraId="1FA21586" w14:textId="77777777" w:rsidR="00111BDC" w:rsidRPr="003D112C" w:rsidRDefault="00111BDC" w:rsidP="00343090">
      <w:pPr>
        <w:shd w:val="clear" w:color="auto" w:fill="FFFFFF" w:themeFill="background1"/>
        <w:spacing w:after="120"/>
        <w:contextualSpacing/>
        <w:rPr>
          <w:bCs/>
          <w:i/>
          <w:color w:val="000000"/>
          <w:sz w:val="12"/>
          <w:szCs w:val="12"/>
        </w:rPr>
      </w:pPr>
    </w:p>
    <w:p w14:paraId="28207419" w14:textId="77777777" w:rsidR="00111BDC" w:rsidRPr="003D112C" w:rsidRDefault="00111BDC" w:rsidP="00343090">
      <w:pPr>
        <w:shd w:val="clear" w:color="auto" w:fill="FFFFFF" w:themeFill="background1"/>
        <w:contextualSpacing/>
        <w:rPr>
          <w:rFonts w:ascii="Calibri" w:hAnsi="Calibri"/>
          <w:color w:val="000000"/>
          <w:sz w:val="22"/>
          <w:szCs w:val="22"/>
        </w:rPr>
      </w:pPr>
    </w:p>
    <w:tbl>
      <w:tblPr>
        <w:tblpPr w:leftFromText="180" w:rightFromText="180" w:vertAnchor="text" w:horzAnchor="margin" w:tblpY="-6"/>
        <w:tblW w:w="14061" w:type="dxa"/>
        <w:tblBorders>
          <w:top w:val="single" w:sz="8" w:space="0" w:color="000000"/>
          <w:bottom w:val="single" w:sz="8" w:space="0" w:color="000000"/>
          <w:insideH w:val="single" w:sz="8" w:space="0" w:color="000000"/>
        </w:tblBorders>
        <w:tblLayout w:type="fixed"/>
        <w:tblLook w:val="04A0" w:firstRow="1" w:lastRow="0" w:firstColumn="1" w:lastColumn="0" w:noHBand="0" w:noVBand="1"/>
      </w:tblPr>
      <w:tblGrid>
        <w:gridCol w:w="1909"/>
        <w:gridCol w:w="3671"/>
        <w:gridCol w:w="3671"/>
        <w:gridCol w:w="4810"/>
      </w:tblGrid>
      <w:tr w:rsidR="003D112C" w:rsidRPr="003D112C" w14:paraId="5CAF783F" w14:textId="77777777" w:rsidTr="003D112C">
        <w:trPr>
          <w:trHeight w:val="203"/>
        </w:trPr>
        <w:tc>
          <w:tcPr>
            <w:tcW w:w="1909" w:type="dxa"/>
            <w:shd w:val="clear" w:color="auto" w:fill="auto"/>
          </w:tcPr>
          <w:p w14:paraId="465F2499" w14:textId="77777777" w:rsidR="003D112C" w:rsidRPr="003D112C" w:rsidRDefault="003D112C" w:rsidP="00343090">
            <w:pPr>
              <w:shd w:val="clear" w:color="auto" w:fill="FFFFFF" w:themeFill="background1"/>
              <w:rPr>
                <w:rFonts w:ascii="Calibri" w:eastAsia="Calibri" w:hAnsi="Calibri"/>
                <w:b/>
                <w:bCs/>
                <w:sz w:val="22"/>
                <w:szCs w:val="22"/>
              </w:rPr>
            </w:pPr>
            <w:r w:rsidRPr="003D112C">
              <w:rPr>
                <w:rFonts w:ascii="Calibri" w:eastAsia="Calibri" w:hAnsi="Calibri"/>
                <w:b/>
                <w:bCs/>
                <w:sz w:val="22"/>
                <w:szCs w:val="22"/>
              </w:rPr>
              <w:t>Module</w:t>
            </w:r>
          </w:p>
        </w:tc>
        <w:tc>
          <w:tcPr>
            <w:tcW w:w="3671" w:type="dxa"/>
          </w:tcPr>
          <w:p w14:paraId="066F773C" w14:textId="0010C7B9" w:rsidR="003D112C" w:rsidRPr="003D112C" w:rsidRDefault="003D112C" w:rsidP="00343090">
            <w:pPr>
              <w:shd w:val="clear" w:color="auto" w:fill="FFFFFF" w:themeFill="background1"/>
              <w:rPr>
                <w:rFonts w:ascii="Calibri" w:eastAsia="Calibri" w:hAnsi="Calibri"/>
                <w:b/>
                <w:bCs/>
                <w:sz w:val="22"/>
                <w:szCs w:val="22"/>
              </w:rPr>
            </w:pPr>
            <w:r w:rsidRPr="003D112C">
              <w:rPr>
                <w:rFonts w:ascii="Calibri" w:eastAsia="Calibri" w:hAnsi="Calibri"/>
                <w:b/>
                <w:bCs/>
                <w:sz w:val="22"/>
                <w:szCs w:val="22"/>
              </w:rPr>
              <w:t>Module title</w:t>
            </w:r>
          </w:p>
        </w:tc>
        <w:tc>
          <w:tcPr>
            <w:tcW w:w="3671" w:type="dxa"/>
            <w:shd w:val="clear" w:color="auto" w:fill="auto"/>
          </w:tcPr>
          <w:p w14:paraId="4B0BD799" w14:textId="7CA95003" w:rsidR="003D112C" w:rsidRPr="003D112C" w:rsidRDefault="003D112C" w:rsidP="00343090">
            <w:pPr>
              <w:shd w:val="clear" w:color="auto" w:fill="FFFFFF" w:themeFill="background1"/>
              <w:rPr>
                <w:rFonts w:ascii="Calibri" w:eastAsia="Calibri" w:hAnsi="Calibri"/>
                <w:b/>
                <w:bCs/>
                <w:sz w:val="22"/>
                <w:szCs w:val="22"/>
              </w:rPr>
            </w:pPr>
            <w:r w:rsidRPr="003D112C">
              <w:rPr>
                <w:rFonts w:ascii="Calibri" w:eastAsia="Calibri" w:hAnsi="Calibri"/>
                <w:b/>
                <w:bCs/>
                <w:sz w:val="22"/>
                <w:szCs w:val="22"/>
              </w:rPr>
              <w:t>Psychological objectives/skills</w:t>
            </w:r>
          </w:p>
        </w:tc>
        <w:tc>
          <w:tcPr>
            <w:tcW w:w="4810" w:type="dxa"/>
            <w:shd w:val="clear" w:color="auto" w:fill="auto"/>
          </w:tcPr>
          <w:p w14:paraId="205AF681" w14:textId="77777777" w:rsidR="003D112C" w:rsidRPr="003D112C" w:rsidRDefault="003D112C" w:rsidP="00343090">
            <w:pPr>
              <w:shd w:val="clear" w:color="auto" w:fill="FFFFFF" w:themeFill="background1"/>
              <w:rPr>
                <w:rFonts w:ascii="Calibri" w:eastAsia="Calibri" w:hAnsi="Calibri"/>
                <w:b/>
                <w:bCs/>
                <w:sz w:val="22"/>
                <w:szCs w:val="22"/>
              </w:rPr>
            </w:pPr>
            <w:r w:rsidRPr="003D112C">
              <w:rPr>
                <w:rFonts w:ascii="Calibri" w:eastAsia="Calibri" w:hAnsi="Calibri"/>
                <w:b/>
                <w:bCs/>
                <w:sz w:val="22"/>
                <w:szCs w:val="22"/>
              </w:rPr>
              <w:t>Cancer relevant content</w:t>
            </w:r>
          </w:p>
        </w:tc>
      </w:tr>
      <w:tr w:rsidR="003D112C" w:rsidRPr="003D112C" w14:paraId="12AD12D3" w14:textId="77777777" w:rsidTr="003D112C">
        <w:trPr>
          <w:trHeight w:val="1218"/>
        </w:trPr>
        <w:tc>
          <w:tcPr>
            <w:tcW w:w="1909" w:type="dxa"/>
            <w:shd w:val="clear" w:color="auto" w:fill="auto"/>
          </w:tcPr>
          <w:p w14:paraId="52A4EA5E" w14:textId="77777777" w:rsidR="003D112C" w:rsidRPr="003D112C" w:rsidRDefault="003D112C" w:rsidP="00343090">
            <w:pPr>
              <w:shd w:val="clear" w:color="auto" w:fill="FFFFFF" w:themeFill="background1"/>
              <w:rPr>
                <w:rFonts w:ascii="Calibri" w:eastAsia="Calibri" w:hAnsi="Calibri"/>
                <w:bCs/>
                <w:sz w:val="22"/>
                <w:szCs w:val="22"/>
              </w:rPr>
            </w:pPr>
            <w:r w:rsidRPr="003D112C">
              <w:rPr>
                <w:rFonts w:ascii="Calibri" w:eastAsia="Calibri" w:hAnsi="Calibri"/>
                <w:bCs/>
                <w:sz w:val="22"/>
                <w:szCs w:val="22"/>
              </w:rPr>
              <w:t>a)  PSYCHO-EDUCATION and HEALTH (behavioural activation)</w:t>
            </w:r>
          </w:p>
          <w:p w14:paraId="1BBFFE0E" w14:textId="77777777" w:rsidR="003D112C" w:rsidRPr="003D112C" w:rsidRDefault="003D112C" w:rsidP="00343090">
            <w:pPr>
              <w:pStyle w:val="ListParagraph"/>
              <w:shd w:val="clear" w:color="auto" w:fill="FFFFFF" w:themeFill="background1"/>
              <w:rPr>
                <w:rFonts w:ascii="Calibri" w:eastAsia="Calibri" w:hAnsi="Calibri" w:cs="Times New Roman"/>
                <w:bCs/>
                <w:sz w:val="22"/>
                <w:szCs w:val="22"/>
              </w:rPr>
            </w:pPr>
          </w:p>
        </w:tc>
        <w:tc>
          <w:tcPr>
            <w:tcW w:w="3671" w:type="dxa"/>
          </w:tcPr>
          <w:p w14:paraId="4903291B" w14:textId="7C288DFF" w:rsidR="003D112C" w:rsidRPr="003D112C" w:rsidRDefault="003D112C" w:rsidP="00343090">
            <w:pPr>
              <w:shd w:val="clear" w:color="auto" w:fill="FFFFFF" w:themeFill="background1"/>
              <w:rPr>
                <w:rFonts w:eastAsia="Calibri"/>
                <w:sz w:val="22"/>
                <w:szCs w:val="22"/>
              </w:rPr>
            </w:pPr>
            <w:r w:rsidRPr="003D112C">
              <w:rPr>
                <w:rFonts w:eastAsia="Calibri"/>
                <w:sz w:val="22"/>
                <w:szCs w:val="22"/>
              </w:rPr>
              <w:t>“What just happened to us??”</w:t>
            </w:r>
          </w:p>
        </w:tc>
        <w:tc>
          <w:tcPr>
            <w:tcW w:w="3671" w:type="dxa"/>
            <w:shd w:val="clear" w:color="auto" w:fill="auto"/>
          </w:tcPr>
          <w:p w14:paraId="2F8213C3" w14:textId="7D3DDAE3" w:rsidR="003D112C" w:rsidRPr="003D112C" w:rsidRDefault="003D112C" w:rsidP="00343090">
            <w:pPr>
              <w:shd w:val="clear" w:color="auto" w:fill="FFFFFF" w:themeFill="background1"/>
              <w:rPr>
                <w:rFonts w:ascii="Calibri" w:eastAsia="Calibri" w:hAnsi="Calibri"/>
                <w:sz w:val="22"/>
                <w:szCs w:val="22"/>
              </w:rPr>
            </w:pPr>
            <w:r w:rsidRPr="003D112C">
              <w:rPr>
                <w:rFonts w:eastAsia="Calibri"/>
                <w:sz w:val="22"/>
                <w:szCs w:val="22"/>
              </w:rPr>
              <w:t>●</w:t>
            </w:r>
            <w:r w:rsidRPr="003D112C">
              <w:rPr>
                <w:rFonts w:ascii="Calibri" w:eastAsia="Calibri" w:hAnsi="Calibri"/>
                <w:sz w:val="22"/>
                <w:szCs w:val="22"/>
              </w:rPr>
              <w:t xml:space="preserve">Program engagement </w:t>
            </w:r>
          </w:p>
          <w:p w14:paraId="2C3CEDEB" w14:textId="77777777" w:rsidR="003D112C" w:rsidRPr="003D112C" w:rsidRDefault="003D112C" w:rsidP="00343090">
            <w:pPr>
              <w:shd w:val="clear" w:color="auto" w:fill="FFFFFF" w:themeFill="background1"/>
              <w:rPr>
                <w:rFonts w:ascii="Calibri" w:eastAsia="Calibri" w:hAnsi="Calibri"/>
                <w:sz w:val="22"/>
                <w:szCs w:val="22"/>
              </w:rPr>
            </w:pPr>
            <w:r w:rsidRPr="003D112C">
              <w:rPr>
                <w:rFonts w:eastAsia="Calibri"/>
                <w:sz w:val="22"/>
                <w:szCs w:val="22"/>
              </w:rPr>
              <w:t>●</w:t>
            </w:r>
            <w:r w:rsidRPr="003D112C">
              <w:rPr>
                <w:rFonts w:ascii="Calibri" w:eastAsia="Calibri" w:hAnsi="Calibri"/>
                <w:sz w:val="22"/>
                <w:szCs w:val="22"/>
              </w:rPr>
              <w:t>Value of learning coping skills</w:t>
            </w:r>
          </w:p>
          <w:p w14:paraId="38800E30" w14:textId="77777777" w:rsidR="003D112C" w:rsidRPr="003D112C" w:rsidRDefault="003D112C" w:rsidP="00343090">
            <w:pPr>
              <w:shd w:val="clear" w:color="auto" w:fill="FFFFFF" w:themeFill="background1"/>
              <w:rPr>
                <w:rFonts w:ascii="Calibri" w:eastAsia="Calibri" w:hAnsi="Calibri"/>
                <w:sz w:val="22"/>
                <w:szCs w:val="22"/>
              </w:rPr>
            </w:pPr>
            <w:r w:rsidRPr="003D112C">
              <w:rPr>
                <w:rFonts w:eastAsia="Calibri"/>
                <w:sz w:val="22"/>
                <w:szCs w:val="22"/>
              </w:rPr>
              <w:t>●</w:t>
            </w:r>
            <w:r w:rsidRPr="003D112C">
              <w:rPr>
                <w:rFonts w:ascii="Calibri" w:eastAsia="Calibri" w:hAnsi="Calibri"/>
                <w:sz w:val="22"/>
                <w:szCs w:val="22"/>
              </w:rPr>
              <w:t>Normalising concerns/fears</w:t>
            </w:r>
          </w:p>
          <w:p w14:paraId="23AD1BA9" w14:textId="77777777" w:rsidR="003D112C" w:rsidRPr="003D112C" w:rsidRDefault="003D112C" w:rsidP="00343090">
            <w:pPr>
              <w:shd w:val="clear" w:color="auto" w:fill="FFFFFF" w:themeFill="background1"/>
              <w:rPr>
                <w:rFonts w:ascii="Calibri" w:eastAsia="Calibri" w:hAnsi="Calibri"/>
                <w:sz w:val="22"/>
                <w:szCs w:val="22"/>
              </w:rPr>
            </w:pPr>
            <w:r w:rsidRPr="003D112C">
              <w:rPr>
                <w:rFonts w:eastAsia="Calibri"/>
                <w:sz w:val="22"/>
                <w:szCs w:val="22"/>
              </w:rPr>
              <w:t>●</w:t>
            </w:r>
            <w:r w:rsidRPr="003D112C">
              <w:rPr>
                <w:rFonts w:ascii="Calibri" w:eastAsia="Calibri" w:hAnsi="Calibri"/>
                <w:sz w:val="22"/>
                <w:szCs w:val="22"/>
              </w:rPr>
              <w:t>Importance of building structure and positive events back into life</w:t>
            </w:r>
          </w:p>
        </w:tc>
        <w:tc>
          <w:tcPr>
            <w:tcW w:w="4810" w:type="dxa"/>
            <w:shd w:val="clear" w:color="auto" w:fill="auto"/>
          </w:tcPr>
          <w:p w14:paraId="430ADC2A" w14:textId="77777777" w:rsidR="003D112C" w:rsidRPr="003D112C" w:rsidRDefault="003D112C" w:rsidP="00343090">
            <w:pPr>
              <w:shd w:val="clear" w:color="auto" w:fill="FFFFFF" w:themeFill="background1"/>
              <w:rPr>
                <w:rFonts w:ascii="Calibri" w:eastAsia="Calibri" w:hAnsi="Calibri"/>
                <w:i/>
                <w:sz w:val="22"/>
                <w:szCs w:val="22"/>
              </w:rPr>
            </w:pPr>
            <w:r w:rsidRPr="003D112C">
              <w:rPr>
                <w:rFonts w:ascii="Calibri" w:eastAsia="Calibri" w:hAnsi="Calibri"/>
                <w:i/>
                <w:sz w:val="22"/>
                <w:szCs w:val="22"/>
              </w:rPr>
              <w:t>Common experiences of parents during &amp; after their child’s cancer. What ‘survivor’, ‘cure’ and ‘getting back to normal’ means.  Regaining balance after cancer: employment, finances, healthy lifestyle, stress management.</w:t>
            </w:r>
          </w:p>
        </w:tc>
      </w:tr>
      <w:tr w:rsidR="003D112C" w:rsidRPr="003D112C" w14:paraId="395407F2" w14:textId="77777777" w:rsidTr="003D112C">
        <w:trPr>
          <w:trHeight w:val="1015"/>
        </w:trPr>
        <w:tc>
          <w:tcPr>
            <w:tcW w:w="1909" w:type="dxa"/>
            <w:shd w:val="clear" w:color="auto" w:fill="auto"/>
          </w:tcPr>
          <w:p w14:paraId="14B7DAC8" w14:textId="29C7B901" w:rsidR="003D112C" w:rsidRPr="003D112C" w:rsidRDefault="003D112C" w:rsidP="00343090">
            <w:pPr>
              <w:shd w:val="clear" w:color="auto" w:fill="FFFFFF" w:themeFill="background1"/>
              <w:rPr>
                <w:rFonts w:ascii="Calibri" w:eastAsia="Calibri" w:hAnsi="Calibri"/>
                <w:bCs/>
                <w:sz w:val="22"/>
                <w:szCs w:val="22"/>
              </w:rPr>
            </w:pPr>
            <w:r w:rsidRPr="003D112C">
              <w:rPr>
                <w:rFonts w:ascii="Calibri" w:eastAsia="Calibri" w:hAnsi="Calibri"/>
                <w:bCs/>
                <w:sz w:val="22"/>
                <w:szCs w:val="22"/>
              </w:rPr>
              <w:t>b) APPRAISAL (unhelpful thinking styles)</w:t>
            </w:r>
          </w:p>
        </w:tc>
        <w:tc>
          <w:tcPr>
            <w:tcW w:w="3671" w:type="dxa"/>
          </w:tcPr>
          <w:p w14:paraId="318899AB" w14:textId="3BDF9449" w:rsidR="003D112C" w:rsidRPr="003D112C" w:rsidRDefault="003D112C" w:rsidP="00343090">
            <w:pPr>
              <w:shd w:val="clear" w:color="auto" w:fill="FFFFFF" w:themeFill="background1"/>
              <w:rPr>
                <w:rFonts w:eastAsia="Calibri"/>
                <w:sz w:val="22"/>
                <w:szCs w:val="22"/>
              </w:rPr>
            </w:pPr>
            <w:r w:rsidRPr="003D112C">
              <w:rPr>
                <w:rFonts w:eastAsia="Calibri"/>
                <w:sz w:val="22"/>
                <w:szCs w:val="22"/>
              </w:rPr>
              <w:t>“How has cancer changed the way I think?”</w:t>
            </w:r>
          </w:p>
        </w:tc>
        <w:tc>
          <w:tcPr>
            <w:tcW w:w="3671" w:type="dxa"/>
            <w:shd w:val="clear" w:color="auto" w:fill="auto"/>
          </w:tcPr>
          <w:p w14:paraId="6C50F1FC" w14:textId="4E73ACBA" w:rsidR="003D112C" w:rsidRPr="003D112C" w:rsidRDefault="003D112C" w:rsidP="00343090">
            <w:pPr>
              <w:shd w:val="clear" w:color="auto" w:fill="FFFFFF" w:themeFill="background1"/>
              <w:rPr>
                <w:rFonts w:ascii="Calibri" w:eastAsia="Calibri" w:hAnsi="Calibri"/>
                <w:sz w:val="22"/>
                <w:szCs w:val="22"/>
              </w:rPr>
            </w:pPr>
            <w:r w:rsidRPr="003D112C">
              <w:rPr>
                <w:rFonts w:eastAsia="Calibri"/>
                <w:sz w:val="22"/>
                <w:szCs w:val="22"/>
              </w:rPr>
              <w:t>●</w:t>
            </w:r>
            <w:r w:rsidRPr="003D112C">
              <w:rPr>
                <w:rFonts w:ascii="Calibri" w:eastAsia="Calibri" w:hAnsi="Calibri"/>
                <w:sz w:val="22"/>
                <w:szCs w:val="22"/>
              </w:rPr>
              <w:t>‘ABC model’</w:t>
            </w:r>
            <w:r w:rsidRPr="003D112C">
              <w:rPr>
                <w:rFonts w:ascii="Calibri" w:eastAsia="Calibri" w:hAnsi="Calibri"/>
                <w:sz w:val="22"/>
                <w:szCs w:val="22"/>
              </w:rPr>
              <w:fldChar w:fldCharType="begin"/>
            </w:r>
            <w:r w:rsidR="007873C4">
              <w:rPr>
                <w:rFonts w:ascii="Calibri" w:eastAsia="Calibri" w:hAnsi="Calibri"/>
                <w:sz w:val="22"/>
                <w:szCs w:val="22"/>
              </w:rPr>
              <w:instrText xml:space="preserve"> ADDIN EN.CITE &lt;EndNote&gt;&lt;Cite&gt;&lt;Author&gt;Butler&lt;/Author&gt;&lt;Year&gt;2006&lt;/Year&gt;&lt;RecNum&gt;30&lt;/RecNum&gt;&lt;DisplayText&gt;(16)&lt;/DisplayText&gt;&lt;record&gt;&lt;rec-number&gt;30&lt;/rec-number&gt;&lt;foreign-keys&gt;&lt;key app="EN" db-id="0a0v22felrdz0leawfuvdz5o05xwfptfr2rd" timestamp="1515639391"&gt;30&lt;/key&gt;&lt;/foreign-keys&gt;&lt;ref-type name="Journal Article"&gt;17&lt;/ref-type&gt;&lt;contributors&gt;&lt;authors&gt;&lt;author&gt;Butler, Andrew C.&lt;/author&gt;&lt;author&gt;Chapman, Jason E.&lt;/author&gt;&lt;author&gt;Forman, Evan M.&lt;/author&gt;&lt;author&gt;Beck, Aaron T.&lt;/author&gt;&lt;/authors&gt;&lt;/contributors&gt;&lt;titles&gt;&lt;title&gt;The empirical status of cognitive-behavioral therapy: A review of meta-analyses&lt;/title&gt;&lt;secondary-title&gt;Clinical Psychology Review&lt;/secondary-title&gt;&lt;/titles&gt;&lt;periodical&gt;&lt;full-title&gt;Clinical Psychology Review&lt;/full-title&gt;&lt;/periodical&gt;&lt;pages&gt;17-31&lt;/pages&gt;&lt;volume&gt;26&lt;/volume&gt;&lt;number&gt;1&lt;/number&gt;&lt;dates&gt;&lt;year&gt;2006&lt;/year&gt;&lt;/dates&gt;&lt;isbn&gt;0272-7358&lt;/isbn&gt;&lt;urls&gt;&lt;related-urls&gt;&lt;url&gt;http://www.sciencedirect.com/science/article/pii/S0272735805001005&lt;/url&gt;&lt;/related-urls&gt;&lt;/urls&gt;&lt;electronic-resource-num&gt;10.1016/j.cpr.2005.07.003&lt;/electronic-resource-num&gt;&lt;/record&gt;&lt;/Cite&gt;&lt;/EndNote&gt;</w:instrText>
            </w:r>
            <w:r w:rsidRPr="003D112C">
              <w:rPr>
                <w:rFonts w:ascii="Calibri" w:eastAsia="Calibri" w:hAnsi="Calibri"/>
                <w:sz w:val="22"/>
                <w:szCs w:val="22"/>
              </w:rPr>
              <w:fldChar w:fldCharType="separate"/>
            </w:r>
            <w:r w:rsidR="007873C4">
              <w:rPr>
                <w:rFonts w:ascii="Calibri" w:eastAsia="Calibri" w:hAnsi="Calibri"/>
                <w:noProof/>
                <w:sz w:val="22"/>
                <w:szCs w:val="22"/>
              </w:rPr>
              <w:t>(16)</w:t>
            </w:r>
            <w:r w:rsidRPr="003D112C">
              <w:rPr>
                <w:rFonts w:ascii="Calibri" w:eastAsia="Calibri" w:hAnsi="Calibri"/>
                <w:sz w:val="22"/>
                <w:szCs w:val="22"/>
              </w:rPr>
              <w:fldChar w:fldCharType="end"/>
            </w:r>
            <w:r w:rsidRPr="003D112C">
              <w:rPr>
                <w:rFonts w:ascii="Calibri" w:eastAsia="Calibri" w:hAnsi="Calibri"/>
                <w:sz w:val="22"/>
                <w:szCs w:val="22"/>
              </w:rPr>
              <w:t xml:space="preserve">- impact of thoughts on feelings/responses to difficult situations </w:t>
            </w:r>
          </w:p>
          <w:p w14:paraId="78604DC0" w14:textId="77777777" w:rsidR="003D112C" w:rsidRPr="003D112C" w:rsidRDefault="003D112C" w:rsidP="00343090">
            <w:pPr>
              <w:shd w:val="clear" w:color="auto" w:fill="FFFFFF" w:themeFill="background1"/>
              <w:rPr>
                <w:rFonts w:ascii="Calibri" w:eastAsia="Calibri" w:hAnsi="Calibri"/>
                <w:sz w:val="22"/>
                <w:szCs w:val="22"/>
              </w:rPr>
            </w:pPr>
            <w:r w:rsidRPr="003D112C">
              <w:rPr>
                <w:rFonts w:eastAsia="Calibri"/>
                <w:sz w:val="22"/>
                <w:szCs w:val="22"/>
              </w:rPr>
              <w:t>●</w:t>
            </w:r>
            <w:r w:rsidRPr="003D112C">
              <w:rPr>
                <w:rFonts w:ascii="Calibri" w:eastAsia="Calibri" w:hAnsi="Calibri"/>
                <w:sz w:val="22"/>
                <w:szCs w:val="22"/>
              </w:rPr>
              <w:t xml:space="preserve"> Use of cognitive challenging to manage unhelpful thoughts</w:t>
            </w:r>
          </w:p>
        </w:tc>
        <w:tc>
          <w:tcPr>
            <w:tcW w:w="4810" w:type="dxa"/>
            <w:shd w:val="clear" w:color="auto" w:fill="auto"/>
          </w:tcPr>
          <w:p w14:paraId="2193ACAC" w14:textId="77777777" w:rsidR="003D112C" w:rsidRPr="003D112C" w:rsidRDefault="003D112C" w:rsidP="00343090">
            <w:pPr>
              <w:shd w:val="clear" w:color="auto" w:fill="FFFFFF" w:themeFill="background1"/>
              <w:rPr>
                <w:rFonts w:ascii="Calibri" w:eastAsia="Calibri" w:hAnsi="Calibri"/>
                <w:i/>
                <w:sz w:val="22"/>
                <w:szCs w:val="22"/>
              </w:rPr>
            </w:pPr>
            <w:r w:rsidRPr="003D112C">
              <w:rPr>
                <w:rFonts w:ascii="Calibri" w:eastAsia="Calibri" w:hAnsi="Calibri"/>
                <w:i/>
                <w:sz w:val="22"/>
                <w:szCs w:val="22"/>
              </w:rPr>
              <w:t>Thoughts and feelings after cancer: ongoing worries about child’s health, family finances, relationships</w:t>
            </w:r>
          </w:p>
        </w:tc>
      </w:tr>
      <w:tr w:rsidR="003D112C" w:rsidRPr="003D112C" w14:paraId="1BCA0B4C" w14:textId="77777777" w:rsidTr="003D112C">
        <w:trPr>
          <w:trHeight w:val="812"/>
        </w:trPr>
        <w:tc>
          <w:tcPr>
            <w:tcW w:w="1909" w:type="dxa"/>
            <w:shd w:val="clear" w:color="auto" w:fill="auto"/>
          </w:tcPr>
          <w:p w14:paraId="67C19100" w14:textId="2369D221" w:rsidR="003D112C" w:rsidRPr="003D112C" w:rsidRDefault="003D112C" w:rsidP="00343090">
            <w:pPr>
              <w:shd w:val="clear" w:color="auto" w:fill="FFFFFF" w:themeFill="background1"/>
              <w:rPr>
                <w:rFonts w:ascii="Calibri" w:eastAsia="Calibri" w:hAnsi="Calibri"/>
                <w:bCs/>
                <w:sz w:val="22"/>
                <w:szCs w:val="22"/>
              </w:rPr>
            </w:pPr>
            <w:r w:rsidRPr="003D112C">
              <w:rPr>
                <w:rFonts w:ascii="Calibri" w:eastAsia="Calibri" w:hAnsi="Calibri"/>
                <w:bCs/>
                <w:sz w:val="22"/>
                <w:szCs w:val="22"/>
              </w:rPr>
              <w:t>c) MINDFULNESS AND DISENGAGEMENT</w:t>
            </w:r>
          </w:p>
        </w:tc>
        <w:tc>
          <w:tcPr>
            <w:tcW w:w="3671" w:type="dxa"/>
          </w:tcPr>
          <w:p w14:paraId="10B317EC" w14:textId="435EDD69" w:rsidR="003D112C" w:rsidRPr="003D112C" w:rsidRDefault="003D112C" w:rsidP="00343090">
            <w:pPr>
              <w:shd w:val="clear" w:color="auto" w:fill="FFFFFF" w:themeFill="background1"/>
              <w:rPr>
                <w:rFonts w:eastAsia="Calibri"/>
                <w:sz w:val="22"/>
                <w:szCs w:val="22"/>
              </w:rPr>
            </w:pPr>
            <w:r w:rsidRPr="003D112C">
              <w:rPr>
                <w:rFonts w:eastAsia="Calibri"/>
                <w:sz w:val="22"/>
                <w:szCs w:val="22"/>
              </w:rPr>
              <w:t>“Out of your head and back into life”</w:t>
            </w:r>
          </w:p>
        </w:tc>
        <w:tc>
          <w:tcPr>
            <w:tcW w:w="3671" w:type="dxa"/>
            <w:shd w:val="clear" w:color="auto" w:fill="auto"/>
          </w:tcPr>
          <w:p w14:paraId="07E48EC9" w14:textId="607C0405" w:rsidR="003D112C" w:rsidRPr="003D112C" w:rsidRDefault="003D112C" w:rsidP="00343090">
            <w:pPr>
              <w:shd w:val="clear" w:color="auto" w:fill="FFFFFF" w:themeFill="background1"/>
              <w:rPr>
                <w:rFonts w:ascii="Calibri" w:eastAsia="Calibri" w:hAnsi="Calibri"/>
                <w:sz w:val="22"/>
                <w:szCs w:val="22"/>
              </w:rPr>
            </w:pPr>
            <w:r w:rsidRPr="003D112C">
              <w:rPr>
                <w:rFonts w:eastAsia="Calibri"/>
                <w:sz w:val="22"/>
                <w:szCs w:val="22"/>
              </w:rPr>
              <w:t>●</w:t>
            </w:r>
            <w:r w:rsidRPr="003D112C">
              <w:rPr>
                <w:rFonts w:ascii="Calibri" w:eastAsia="Calibri" w:hAnsi="Calibri"/>
                <w:sz w:val="22"/>
                <w:szCs w:val="22"/>
              </w:rPr>
              <w:t xml:space="preserve">Use of acceptance and mindfulness strategies to manage ‘bigger’ existential thoughts and worries  </w:t>
            </w:r>
          </w:p>
          <w:p w14:paraId="66466A11" w14:textId="77777777" w:rsidR="003D112C" w:rsidRPr="003D112C" w:rsidRDefault="003D112C" w:rsidP="00343090">
            <w:pPr>
              <w:shd w:val="clear" w:color="auto" w:fill="FFFFFF" w:themeFill="background1"/>
              <w:rPr>
                <w:rFonts w:ascii="Calibri" w:eastAsia="Calibri" w:hAnsi="Calibri"/>
                <w:sz w:val="22"/>
                <w:szCs w:val="22"/>
              </w:rPr>
            </w:pPr>
          </w:p>
        </w:tc>
        <w:tc>
          <w:tcPr>
            <w:tcW w:w="4810" w:type="dxa"/>
            <w:shd w:val="clear" w:color="auto" w:fill="auto"/>
          </w:tcPr>
          <w:p w14:paraId="365FFF18" w14:textId="77777777" w:rsidR="003D112C" w:rsidRPr="003D112C" w:rsidRDefault="003D112C" w:rsidP="00343090">
            <w:pPr>
              <w:shd w:val="clear" w:color="auto" w:fill="FFFFFF" w:themeFill="background1"/>
              <w:rPr>
                <w:rFonts w:ascii="Calibri" w:eastAsia="Calibri" w:hAnsi="Calibri"/>
                <w:i/>
                <w:sz w:val="22"/>
                <w:szCs w:val="22"/>
              </w:rPr>
            </w:pPr>
            <w:r w:rsidRPr="003D112C">
              <w:rPr>
                <w:rFonts w:ascii="Calibri" w:eastAsia="Calibri" w:hAnsi="Calibri"/>
                <w:i/>
                <w:sz w:val="22"/>
                <w:szCs w:val="22"/>
              </w:rPr>
              <w:t xml:space="preserve">Existential thoughts about death and dying, fear of recurrence, distressing memories </w:t>
            </w:r>
          </w:p>
        </w:tc>
      </w:tr>
      <w:tr w:rsidR="003D112C" w:rsidRPr="003D112C" w14:paraId="36BF205C" w14:textId="77777777" w:rsidTr="003D112C">
        <w:trPr>
          <w:trHeight w:val="1015"/>
        </w:trPr>
        <w:tc>
          <w:tcPr>
            <w:tcW w:w="1909" w:type="dxa"/>
            <w:shd w:val="clear" w:color="auto" w:fill="auto"/>
          </w:tcPr>
          <w:p w14:paraId="31201257" w14:textId="2B8CF540" w:rsidR="003D112C" w:rsidRPr="003D112C" w:rsidRDefault="003D112C" w:rsidP="00343090">
            <w:pPr>
              <w:shd w:val="clear" w:color="auto" w:fill="FFFFFF" w:themeFill="background1"/>
              <w:rPr>
                <w:rFonts w:ascii="Calibri" w:eastAsia="Calibri" w:hAnsi="Calibri"/>
                <w:bCs/>
                <w:sz w:val="22"/>
                <w:szCs w:val="22"/>
              </w:rPr>
            </w:pPr>
            <w:r w:rsidRPr="003D112C">
              <w:rPr>
                <w:rFonts w:ascii="Calibri" w:eastAsia="Calibri" w:hAnsi="Calibri"/>
                <w:bCs/>
                <w:sz w:val="22"/>
                <w:szCs w:val="22"/>
              </w:rPr>
              <w:t>d) SOCIAL SUPPORT (assertiveness)</w:t>
            </w:r>
          </w:p>
        </w:tc>
        <w:tc>
          <w:tcPr>
            <w:tcW w:w="3671" w:type="dxa"/>
          </w:tcPr>
          <w:p w14:paraId="1F85F8CE" w14:textId="3906486A" w:rsidR="003D112C" w:rsidRPr="003D112C" w:rsidRDefault="003D112C" w:rsidP="00343090">
            <w:pPr>
              <w:shd w:val="clear" w:color="auto" w:fill="FFFFFF" w:themeFill="background1"/>
              <w:rPr>
                <w:rFonts w:eastAsia="Calibri"/>
                <w:sz w:val="22"/>
                <w:szCs w:val="22"/>
              </w:rPr>
            </w:pPr>
            <w:r w:rsidRPr="003D112C">
              <w:rPr>
                <w:rFonts w:eastAsia="Calibri"/>
                <w:sz w:val="22"/>
                <w:szCs w:val="22"/>
              </w:rPr>
              <w:t>“Looking forward”</w:t>
            </w:r>
          </w:p>
        </w:tc>
        <w:tc>
          <w:tcPr>
            <w:tcW w:w="3671" w:type="dxa"/>
            <w:shd w:val="clear" w:color="auto" w:fill="auto"/>
          </w:tcPr>
          <w:p w14:paraId="366C6222" w14:textId="41A985FC" w:rsidR="003D112C" w:rsidRPr="003D112C" w:rsidRDefault="003D112C" w:rsidP="00343090">
            <w:pPr>
              <w:shd w:val="clear" w:color="auto" w:fill="FFFFFF" w:themeFill="background1"/>
              <w:rPr>
                <w:rFonts w:ascii="Calibri" w:hAnsi="Calibri"/>
                <w:sz w:val="22"/>
                <w:szCs w:val="22"/>
              </w:rPr>
            </w:pPr>
            <w:r w:rsidRPr="003D112C">
              <w:rPr>
                <w:rFonts w:eastAsia="Calibri"/>
                <w:sz w:val="22"/>
                <w:szCs w:val="22"/>
              </w:rPr>
              <w:t>●</w:t>
            </w:r>
            <w:r w:rsidRPr="003D112C">
              <w:rPr>
                <w:rFonts w:ascii="Calibri" w:eastAsia="Calibri" w:hAnsi="Calibri"/>
                <w:sz w:val="22"/>
                <w:szCs w:val="22"/>
              </w:rPr>
              <w:t>I</w:t>
            </w:r>
            <w:r w:rsidRPr="003D112C">
              <w:rPr>
                <w:rFonts w:ascii="Calibri" w:hAnsi="Calibri"/>
                <w:sz w:val="22"/>
                <w:szCs w:val="22"/>
              </w:rPr>
              <w:t>dentify difficulties in relationships and communication ‘traps’</w:t>
            </w:r>
          </w:p>
          <w:p w14:paraId="76FD739C" w14:textId="77777777" w:rsidR="003D112C" w:rsidRPr="003D112C" w:rsidRDefault="003D112C" w:rsidP="00343090">
            <w:pPr>
              <w:shd w:val="clear" w:color="auto" w:fill="FFFFFF" w:themeFill="background1"/>
              <w:rPr>
                <w:rFonts w:ascii="Calibri" w:eastAsia="Calibri" w:hAnsi="Calibri"/>
                <w:sz w:val="22"/>
                <w:szCs w:val="22"/>
              </w:rPr>
            </w:pPr>
            <w:r w:rsidRPr="003D112C">
              <w:rPr>
                <w:rFonts w:eastAsia="Calibri"/>
                <w:sz w:val="22"/>
                <w:szCs w:val="22"/>
              </w:rPr>
              <w:t>●</w:t>
            </w:r>
            <w:r w:rsidRPr="003D112C">
              <w:rPr>
                <w:rFonts w:ascii="Calibri" w:eastAsia="Calibri" w:hAnsi="Calibri"/>
                <w:sz w:val="22"/>
                <w:szCs w:val="22"/>
              </w:rPr>
              <w:t>Use of assertiveness skills and cognitive challenging to move toward valued relationship goals</w:t>
            </w:r>
            <w:r w:rsidRPr="003D112C">
              <w:rPr>
                <w:rFonts w:eastAsia="Calibri"/>
                <w:sz w:val="22"/>
                <w:szCs w:val="22"/>
              </w:rPr>
              <w:t xml:space="preserve"> </w:t>
            </w:r>
          </w:p>
        </w:tc>
        <w:tc>
          <w:tcPr>
            <w:tcW w:w="4810" w:type="dxa"/>
            <w:shd w:val="clear" w:color="auto" w:fill="auto"/>
          </w:tcPr>
          <w:p w14:paraId="74492FE3" w14:textId="77777777" w:rsidR="003D112C" w:rsidRPr="003D112C" w:rsidRDefault="003D112C" w:rsidP="00343090">
            <w:pPr>
              <w:shd w:val="clear" w:color="auto" w:fill="FFFFFF" w:themeFill="background1"/>
              <w:rPr>
                <w:rFonts w:ascii="Calibri" w:eastAsia="Calibri" w:hAnsi="Calibri"/>
                <w:i/>
                <w:sz w:val="22"/>
                <w:szCs w:val="22"/>
              </w:rPr>
            </w:pPr>
            <w:r w:rsidRPr="003D112C">
              <w:rPr>
                <w:rFonts w:ascii="Calibri" w:eastAsia="Calibri" w:hAnsi="Calibri"/>
                <w:i/>
                <w:sz w:val="22"/>
                <w:szCs w:val="22"/>
              </w:rPr>
              <w:t>Reconnecting with friends and partner; how to talk about cancer. Skills to navigate difficult family/social situations post-cancer.</w:t>
            </w:r>
          </w:p>
        </w:tc>
      </w:tr>
      <w:tr w:rsidR="003D112C" w:rsidRPr="005B21CE" w14:paraId="0BEA5550" w14:textId="77777777" w:rsidTr="003D112C">
        <w:trPr>
          <w:trHeight w:val="319"/>
        </w:trPr>
        <w:tc>
          <w:tcPr>
            <w:tcW w:w="1909" w:type="dxa"/>
            <w:shd w:val="clear" w:color="auto" w:fill="auto"/>
          </w:tcPr>
          <w:p w14:paraId="5D493DDD" w14:textId="4F7D2839" w:rsidR="003D112C" w:rsidRPr="003D112C" w:rsidRDefault="003D112C" w:rsidP="00343090">
            <w:pPr>
              <w:shd w:val="clear" w:color="auto" w:fill="FFFFFF" w:themeFill="background1"/>
              <w:rPr>
                <w:rFonts w:ascii="Calibri" w:eastAsia="Calibri" w:hAnsi="Calibri"/>
                <w:bCs/>
                <w:sz w:val="22"/>
                <w:szCs w:val="22"/>
              </w:rPr>
            </w:pPr>
            <w:r w:rsidRPr="003D112C">
              <w:rPr>
                <w:rFonts w:ascii="Calibri" w:eastAsia="Calibri" w:hAnsi="Calibri"/>
                <w:bCs/>
                <w:sz w:val="22"/>
                <w:szCs w:val="22"/>
              </w:rPr>
              <w:t>e) BOOSTER SESSION</w:t>
            </w:r>
          </w:p>
        </w:tc>
        <w:tc>
          <w:tcPr>
            <w:tcW w:w="3671" w:type="dxa"/>
          </w:tcPr>
          <w:p w14:paraId="22144E69" w14:textId="77777777" w:rsidR="003D112C" w:rsidRPr="003D112C" w:rsidRDefault="003D112C" w:rsidP="00343090">
            <w:pPr>
              <w:shd w:val="clear" w:color="auto" w:fill="FFFFFF" w:themeFill="background1"/>
              <w:rPr>
                <w:rFonts w:eastAsia="Calibri"/>
                <w:sz w:val="22"/>
                <w:szCs w:val="22"/>
              </w:rPr>
            </w:pPr>
          </w:p>
        </w:tc>
        <w:tc>
          <w:tcPr>
            <w:tcW w:w="3671" w:type="dxa"/>
            <w:shd w:val="clear" w:color="auto" w:fill="auto"/>
          </w:tcPr>
          <w:p w14:paraId="5DD73C52" w14:textId="71A6ABA8" w:rsidR="003D112C" w:rsidRPr="003D112C" w:rsidRDefault="003D112C" w:rsidP="00343090">
            <w:pPr>
              <w:shd w:val="clear" w:color="auto" w:fill="FFFFFF" w:themeFill="background1"/>
              <w:rPr>
                <w:rFonts w:ascii="Calibri" w:eastAsia="Calibri" w:hAnsi="Calibri"/>
                <w:sz w:val="22"/>
                <w:szCs w:val="22"/>
              </w:rPr>
            </w:pPr>
            <w:r w:rsidRPr="003D112C">
              <w:rPr>
                <w:rFonts w:eastAsia="Calibri"/>
                <w:sz w:val="22"/>
                <w:szCs w:val="22"/>
              </w:rPr>
              <w:t>●</w:t>
            </w:r>
            <w:r w:rsidRPr="003D112C">
              <w:rPr>
                <w:rFonts w:ascii="Calibri" w:eastAsia="Calibri" w:hAnsi="Calibri"/>
                <w:sz w:val="22"/>
                <w:szCs w:val="22"/>
              </w:rPr>
              <w:t xml:space="preserve">Recap goals, progress made so far  </w:t>
            </w:r>
            <w:r w:rsidRPr="003D112C">
              <w:rPr>
                <w:rFonts w:eastAsia="Calibri"/>
                <w:sz w:val="22"/>
                <w:szCs w:val="22"/>
              </w:rPr>
              <w:t>●</w:t>
            </w:r>
            <w:r w:rsidRPr="003D112C">
              <w:rPr>
                <w:rFonts w:ascii="Calibri" w:eastAsia="Calibri" w:hAnsi="Calibri"/>
                <w:sz w:val="22"/>
                <w:szCs w:val="22"/>
              </w:rPr>
              <w:t xml:space="preserve">Problem solve challenges </w:t>
            </w:r>
          </w:p>
        </w:tc>
        <w:tc>
          <w:tcPr>
            <w:tcW w:w="4810" w:type="dxa"/>
            <w:shd w:val="clear" w:color="auto" w:fill="auto"/>
          </w:tcPr>
          <w:p w14:paraId="25320B5A" w14:textId="77777777" w:rsidR="003D112C" w:rsidRPr="005B21CE" w:rsidRDefault="003D112C" w:rsidP="00343090">
            <w:pPr>
              <w:shd w:val="clear" w:color="auto" w:fill="FFFFFF" w:themeFill="background1"/>
              <w:rPr>
                <w:rFonts w:ascii="Calibri" w:eastAsia="Calibri" w:hAnsi="Calibri"/>
                <w:i/>
                <w:sz w:val="22"/>
                <w:szCs w:val="22"/>
              </w:rPr>
            </w:pPr>
            <w:r w:rsidRPr="003D112C">
              <w:rPr>
                <w:rFonts w:ascii="Calibri" w:eastAsia="Calibri" w:hAnsi="Calibri"/>
                <w:i/>
                <w:sz w:val="22"/>
                <w:szCs w:val="22"/>
              </w:rPr>
              <w:t>How has life after cancer changed? Skills refresher. New goals.</w:t>
            </w:r>
          </w:p>
        </w:tc>
      </w:tr>
    </w:tbl>
    <w:p w14:paraId="3B203688" w14:textId="77777777" w:rsidR="003C4FB3" w:rsidRPr="005B21CE" w:rsidRDefault="003C4FB3" w:rsidP="00111BDC">
      <w:pPr>
        <w:contextualSpacing/>
        <w:rPr>
          <w:rFonts w:ascii="Calibri" w:hAnsi="Calibri"/>
          <w:color w:val="000000"/>
          <w:sz w:val="22"/>
          <w:szCs w:val="22"/>
        </w:rPr>
        <w:sectPr w:rsidR="003C4FB3" w:rsidRPr="005B21CE" w:rsidSect="00111BDC">
          <w:pgSz w:w="16840" w:h="11907" w:orient="landscape" w:code="9"/>
          <w:pgMar w:top="1418" w:right="1418" w:bottom="1418" w:left="1418" w:header="561" w:footer="720" w:gutter="0"/>
          <w:cols w:space="720"/>
          <w:docGrid w:linePitch="326"/>
        </w:sectPr>
      </w:pPr>
    </w:p>
    <w:p w14:paraId="0D7F4AA4" w14:textId="0AF63D38" w:rsidR="00111BDC" w:rsidRDefault="00111BDC" w:rsidP="00D3545D">
      <w:pPr>
        <w:pStyle w:val="Heading2"/>
      </w:pPr>
      <w:bookmarkStart w:id="19" w:name="_Toc30699874"/>
      <w:r w:rsidRPr="005B21CE">
        <w:lastRenderedPageBreak/>
        <w:t>Procedure</w:t>
      </w:r>
      <w:bookmarkEnd w:id="19"/>
    </w:p>
    <w:p w14:paraId="5506CFDF" w14:textId="77777777" w:rsidR="009C4C1B" w:rsidRDefault="009C4C1B" w:rsidP="009C4C1B">
      <w:pPr>
        <w:rPr>
          <w:lang w:val="en-US"/>
        </w:rPr>
      </w:pPr>
    </w:p>
    <w:p w14:paraId="01617190" w14:textId="5F62DA39" w:rsidR="009C4C1B" w:rsidRPr="009C4C1B" w:rsidRDefault="009C4C1B" w:rsidP="009C4C1B">
      <w:pPr>
        <w:rPr>
          <w:lang w:val="en-US"/>
        </w:rPr>
      </w:pPr>
      <w:r>
        <w:rPr>
          <w:lang w:val="en-US"/>
        </w:rPr>
        <w:t>See Figure 1 for additional detail on participant flow throughout the course of the Cascade intervention.</w:t>
      </w:r>
    </w:p>
    <w:p w14:paraId="1BB7251D" w14:textId="77777777" w:rsidR="00357C8B" w:rsidRDefault="00357C8B" w:rsidP="00343090">
      <w:pPr>
        <w:pStyle w:val="Heading3"/>
        <w:numPr>
          <w:ilvl w:val="2"/>
          <w:numId w:val="1"/>
        </w:numPr>
        <w:shd w:val="clear" w:color="auto" w:fill="FFFFFF" w:themeFill="background1"/>
      </w:pPr>
      <w:bookmarkStart w:id="20" w:name="_Toc30699875"/>
      <w:r>
        <w:t>Advertising and recruitment</w:t>
      </w:r>
      <w:bookmarkEnd w:id="20"/>
    </w:p>
    <w:p w14:paraId="3917D85E" w14:textId="77777777" w:rsidR="00C21955" w:rsidRPr="00C21955" w:rsidRDefault="00C21955" w:rsidP="00C21955"/>
    <w:p w14:paraId="0FFAC189" w14:textId="09BDE4FF" w:rsidR="00357C8B" w:rsidRDefault="00357C8B" w:rsidP="00343090">
      <w:pPr>
        <w:shd w:val="clear" w:color="auto" w:fill="FFFFFF" w:themeFill="background1"/>
      </w:pPr>
      <w:r w:rsidRPr="00324B92">
        <w:t xml:space="preserve">The Cascade program will be advertised on various platforms; for example, on the official website or Facebook page of the community organisation and via targeted emails to consumers. Interested consumers will be mailed or emailed an information package. Referrals may also be received from counselling staff within the community organisation and staff from other relevant clinical services around Australia. </w:t>
      </w:r>
    </w:p>
    <w:p w14:paraId="21DF61D7" w14:textId="77777777" w:rsidR="00357C8B" w:rsidRDefault="00357C8B" w:rsidP="00343090">
      <w:pPr>
        <w:pStyle w:val="Heading3"/>
        <w:numPr>
          <w:ilvl w:val="2"/>
          <w:numId w:val="1"/>
        </w:numPr>
        <w:shd w:val="clear" w:color="auto" w:fill="FFFFFF" w:themeFill="background1"/>
      </w:pPr>
      <w:bookmarkStart w:id="21" w:name="_Toc30699876"/>
      <w:r>
        <w:t>Consent</w:t>
      </w:r>
      <w:bookmarkEnd w:id="21"/>
    </w:p>
    <w:p w14:paraId="62D44DD6" w14:textId="77777777" w:rsidR="00C21955" w:rsidRPr="00C21955" w:rsidRDefault="00C21955" w:rsidP="00C21955"/>
    <w:p w14:paraId="11B92A02" w14:textId="77777777" w:rsidR="00357C8B" w:rsidRDefault="00357C8B" w:rsidP="00343090">
      <w:pPr>
        <w:shd w:val="clear" w:color="auto" w:fill="FFFFFF" w:themeFill="background1"/>
      </w:pPr>
      <w:r w:rsidRPr="00324B92">
        <w:t xml:space="preserve">Informed consent will be obtained from all participants prior to participation in the program. Consent will be obtained in the form of a completed online consent form delivered via </w:t>
      </w:r>
      <w:proofErr w:type="spellStart"/>
      <w:r w:rsidRPr="00324B92">
        <w:t>Qualtrics</w:t>
      </w:r>
      <w:proofErr w:type="spellEnd"/>
      <w:r w:rsidRPr="00324B92">
        <w:t>.</w:t>
      </w:r>
    </w:p>
    <w:p w14:paraId="078D4B59" w14:textId="77777777" w:rsidR="00357C8B" w:rsidRDefault="00357C8B" w:rsidP="00343090">
      <w:pPr>
        <w:pStyle w:val="Heading3"/>
        <w:numPr>
          <w:ilvl w:val="2"/>
          <w:numId w:val="1"/>
        </w:numPr>
        <w:shd w:val="clear" w:color="auto" w:fill="FFFFFF" w:themeFill="background1"/>
      </w:pPr>
      <w:bookmarkStart w:id="22" w:name="_Toc30699877"/>
      <w:r>
        <w:t>Intake</w:t>
      </w:r>
      <w:bookmarkEnd w:id="22"/>
    </w:p>
    <w:p w14:paraId="05BAF3B8" w14:textId="77777777" w:rsidR="00C21955" w:rsidRPr="00C21955" w:rsidRDefault="00C21955" w:rsidP="00C21955"/>
    <w:p w14:paraId="529046C9" w14:textId="77777777" w:rsidR="00357C8B" w:rsidRPr="00324B92" w:rsidRDefault="00357C8B" w:rsidP="00343090">
      <w:pPr>
        <w:shd w:val="clear" w:color="auto" w:fill="FFFFFF" w:themeFill="background1"/>
      </w:pPr>
      <w:r w:rsidRPr="00324B92">
        <w:t>Parent participants will complete a brief telephone intake call with a facilitator at the community site. The purpose of the intake call is to confirm eligibility, obtain consumer details, assess risk, and obtain the details of a trusted healthcare professional and of another support-person if relevant</w:t>
      </w:r>
    </w:p>
    <w:p w14:paraId="03F8625E" w14:textId="77777777" w:rsidR="00357C8B" w:rsidRDefault="00357C8B" w:rsidP="00343090">
      <w:pPr>
        <w:pStyle w:val="Heading3"/>
        <w:numPr>
          <w:ilvl w:val="2"/>
          <w:numId w:val="1"/>
        </w:numPr>
        <w:shd w:val="clear" w:color="auto" w:fill="FFFFFF" w:themeFill="background1"/>
      </w:pPr>
      <w:bookmarkStart w:id="23" w:name="_Toc30699878"/>
      <w:r>
        <w:t>Introduction session</w:t>
      </w:r>
      <w:bookmarkEnd w:id="23"/>
    </w:p>
    <w:p w14:paraId="70249FAD" w14:textId="77777777" w:rsidR="00C21955" w:rsidRPr="00C21955" w:rsidRDefault="00C21955" w:rsidP="00C21955"/>
    <w:p w14:paraId="6AE25F5A" w14:textId="77777777" w:rsidR="00357C8B" w:rsidRDefault="00357C8B" w:rsidP="00343090">
      <w:pPr>
        <w:shd w:val="clear" w:color="auto" w:fill="FFFFFF" w:themeFill="background1"/>
      </w:pPr>
      <w:r w:rsidRPr="00324B92">
        <w:t>After group allocation parent participants will complete a one-on-one online video-call introduction session with the group facilitator. This will take approximately 20 minutes. The purpose of this session is to introduce participants to the software program, allow the facilitator to build rapport, and provide an opportunity for the facilitator to communicate confidentiality and privacy guidelines to the parent participants. This session will also provide an opportunity for the participant to set personalised goals for the program.</w:t>
      </w:r>
    </w:p>
    <w:p w14:paraId="0970EA2C" w14:textId="77777777" w:rsidR="00357C8B" w:rsidRDefault="00357C8B" w:rsidP="00357C8B">
      <w:pPr>
        <w:pStyle w:val="Heading3"/>
        <w:numPr>
          <w:ilvl w:val="2"/>
          <w:numId w:val="1"/>
        </w:numPr>
      </w:pPr>
      <w:bookmarkStart w:id="24" w:name="_Toc30699879"/>
      <w:r>
        <w:t>Treatment</w:t>
      </w:r>
      <w:bookmarkEnd w:id="24"/>
    </w:p>
    <w:p w14:paraId="480E94C7" w14:textId="77777777" w:rsidR="00C21955" w:rsidRPr="00C21955" w:rsidRDefault="00C21955" w:rsidP="00C21955"/>
    <w:p w14:paraId="4BD451CE" w14:textId="41701FEA" w:rsidR="00357C8B" w:rsidRPr="005B21CE" w:rsidRDefault="00357C8B" w:rsidP="009C4C1B">
      <w:pPr>
        <w:pStyle w:val="ListParagraph"/>
        <w:widowControl w:val="0"/>
        <w:ind w:left="0"/>
        <w:rPr>
          <w:sz w:val="22"/>
          <w:szCs w:val="22"/>
        </w:rPr>
      </w:pPr>
      <w:r w:rsidRPr="00324B92">
        <w:t>Following the introductory session, parents will complete four weekly online group sessions, with each focussing on a specific module</w:t>
      </w:r>
      <w:r>
        <w:t>.</w:t>
      </w:r>
      <w:r w:rsidRPr="00324B92">
        <w:t xml:space="preserve"> Each 90-minute module focusses on applying CBT techniques to areas of concern specific to parents of child and AYA cancer survivors as identified by our extensive pilot work</w:t>
      </w:r>
      <w:r w:rsidR="00AD11DF">
        <w:fldChar w:fldCharType="begin">
          <w:fldData xml:space="preserve">PEVuZE5vdGU+PENpdGU+PEF1dGhvcj5XYWtlZmllbGQ8L0F1dGhvcj48WWVhcj4yMDE2PC9ZZWFy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</w:fldData>
        </w:fldChar>
      </w:r>
      <w:r w:rsidR="007873C4">
        <w:instrText xml:space="preserve"> ADDIN EN.CITE </w:instrText>
      </w:r>
      <w:r w:rsidR="007873C4">
        <w:fldChar w:fldCharType="begin">
          <w:fldData xml:space="preserve">PEVuZE5vdGU+PENpdGU+PEF1dGhvcj5XYWtlZmllbGQ8L0F1dGhvcj48WWVhcj4yMDE2PC9ZZWFy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</w:fldData>
        </w:fldChar>
      </w:r>
      <w:r w:rsidR="007873C4">
        <w:instrText xml:space="preserve"> ADDIN EN.CITE.DATA </w:instrText>
      </w:r>
      <w:r w:rsidR="007873C4">
        <w:fldChar w:fldCharType="end"/>
      </w:r>
      <w:r w:rsidR="00AD11DF">
        <w:fldChar w:fldCharType="separate"/>
      </w:r>
      <w:r w:rsidR="007873C4">
        <w:rPr>
          <w:noProof/>
        </w:rPr>
        <w:t>(12)</w:t>
      </w:r>
      <w:r w:rsidR="00AD11DF">
        <w:fldChar w:fldCharType="end"/>
      </w:r>
      <w:r w:rsidRPr="008027BE">
        <w:t xml:space="preserve">. Module content is outlined comprehensively in </w:t>
      </w:r>
      <w:r w:rsidRPr="003D112C">
        <w:rPr>
          <w:b/>
        </w:rPr>
        <w:t>TABLE</w:t>
      </w:r>
      <w:r w:rsidR="003D112C" w:rsidRPr="003D112C">
        <w:rPr>
          <w:b/>
        </w:rPr>
        <w:t xml:space="preserve"> 1</w:t>
      </w:r>
      <w:r w:rsidRPr="003D112C">
        <w:rPr>
          <w:b/>
        </w:rPr>
        <w:t>.</w:t>
      </w:r>
      <w:r w:rsidRPr="008027BE">
        <w:t xml:space="preserve"> T</w:t>
      </w:r>
      <w:r w:rsidR="00AD11DF">
        <w:t>ailored supportive counselling</w:t>
      </w:r>
      <w:r w:rsidR="00AD11DF">
        <w:fldChar w:fldCharType="begin"/>
      </w:r>
      <w:r w:rsidR="007873C4">
        <w:instrText xml:space="preserve"> ADDIN EN.CITE &lt;EndNote&gt;&lt;Cite&gt;&lt;Author&gt;Geldard&lt;/Author&gt;&lt;Year&gt;2009&lt;/Year&gt;&lt;RecNum&gt;67&lt;/RecNum&gt;&lt;DisplayText&gt;(17)&lt;/DisplayText&gt;&lt;record&gt;&lt;rec-number&gt;67&lt;/rec-number&gt;&lt;foreign-keys&gt;&lt;key app="EN" db-id="rer0axfpar5twtesev65dzaesdfsw9zezere" timestamp="1572835048"&gt;67&lt;/key&gt;&lt;/foreign-keys&gt;&lt;ref-type name="Book"&gt;6&lt;/ref-type&gt;&lt;contributors&gt;&lt;authors&gt;&lt;author&gt;Geldard, Kathryn&lt;/author&gt;&lt;author&gt;Geldard, David&lt;/author&gt;&lt;/authors&gt;&lt;/contributors&gt;&lt;titles&gt;&lt;title&gt;Counselling adolescents: The proactive approach for young people&lt;/title&gt;&lt;/titles&gt;&lt;dates&gt;&lt;year&gt;2009&lt;/year&gt;&lt;/dates&gt;&lt;publisher&gt;Sage&lt;/publisher&gt;&lt;isbn&gt;1446241904&lt;/isbn&gt;&lt;urls&gt;&lt;/urls&gt;&lt;/record&gt;&lt;/Cite&gt;&lt;/EndNote&gt;</w:instrText>
      </w:r>
      <w:r w:rsidR="00AD11DF">
        <w:fldChar w:fldCharType="separate"/>
      </w:r>
      <w:r w:rsidR="007873C4">
        <w:rPr>
          <w:noProof/>
        </w:rPr>
        <w:t>(17)</w:t>
      </w:r>
      <w:r w:rsidR="00AD11DF">
        <w:fldChar w:fldCharType="end"/>
      </w:r>
      <w:r w:rsidRPr="008027BE">
        <w:t xml:space="preserve"> is used in all Cascade sessions, and involves empathic listening to normalise the range of parent experiences and promote peer discussion/support. Home practice is encouraged for parent participants, with practice exercises and examples in the provided manual.</w:t>
      </w:r>
    </w:p>
    <w:p w14:paraId="2B53320A" w14:textId="77777777" w:rsidR="00357C8B" w:rsidRDefault="00357C8B" w:rsidP="00357C8B"/>
    <w:p w14:paraId="31B37A2F" w14:textId="77777777" w:rsidR="00357C8B" w:rsidRDefault="00357C8B" w:rsidP="00357C8B">
      <w:pPr>
        <w:pStyle w:val="Heading3"/>
        <w:numPr>
          <w:ilvl w:val="2"/>
          <w:numId w:val="1"/>
        </w:numPr>
      </w:pPr>
      <w:bookmarkStart w:id="25" w:name="_Toc30699880"/>
      <w:r>
        <w:t>Booster session</w:t>
      </w:r>
      <w:bookmarkEnd w:id="25"/>
    </w:p>
    <w:p w14:paraId="726E638B" w14:textId="77777777" w:rsidR="00C21955" w:rsidRPr="00C21955" w:rsidRDefault="00C21955" w:rsidP="00C21955"/>
    <w:p w14:paraId="4D631AAA" w14:textId="77777777" w:rsidR="00357C8B" w:rsidRDefault="00357C8B" w:rsidP="009C4C1B">
      <w:r w:rsidRPr="00327DF5">
        <w:t>One week after the end of Module 4, parent participants will complete a one-on-one booster session with their group facilitator to review and consolidate skills learnt across the program, receive additional input from the facilitator and discuss how to apply these skills to new challenges that may have arisen since finishing their program. The facilitator will also follow up with the goal outlined by the parent participant in the initial introduction session. Participants will complete a second questionnaire (Q2) one to four weeks after completion of the booster session. The booster session will take 10-60 minutes.</w:t>
      </w:r>
    </w:p>
    <w:p w14:paraId="1095B042" w14:textId="77777777" w:rsidR="00111BDC" w:rsidRDefault="00111BDC" w:rsidP="00111BDC">
      <w:pPr>
        <w:rPr>
          <w:b/>
          <w:sz w:val="36"/>
          <w:szCs w:val="36"/>
        </w:rPr>
      </w:pPr>
    </w:p>
    <w:p w14:paraId="66711C1D" w14:textId="3F9DF72E" w:rsidR="009C4C1B" w:rsidRPr="005B21CE" w:rsidRDefault="009C4C1B" w:rsidP="00111BDC">
      <w:pPr>
        <w:rPr>
          <w:b/>
          <w:sz w:val="36"/>
          <w:szCs w:val="36"/>
        </w:rPr>
      </w:pPr>
      <w:r>
        <w:rPr>
          <w:b/>
          <w:noProof/>
          <w:sz w:val="36"/>
          <w:szCs w:val="36"/>
        </w:rPr>
        <w:lastRenderedPageBreak/>
        <w:drawing>
          <wp:inline distT="0" distB="0" distL="0" distR="0" wp14:anchorId="2A20822B" wp14:editId="4020053F">
            <wp:extent cx="5270500" cy="7161530"/>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scade participant flowchart.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7161530"/>
                    </a:xfrm>
                    <a:prstGeom prst="rect">
                      <a:avLst/>
                    </a:prstGeom>
                  </pic:spPr>
                </pic:pic>
              </a:graphicData>
            </a:graphic>
          </wp:inline>
        </w:drawing>
      </w:r>
    </w:p>
    <w:p w14:paraId="51FBB0F0" w14:textId="6477A37E" w:rsidR="00F71130" w:rsidRPr="005B21CE" w:rsidRDefault="009C4C1B" w:rsidP="009C4C1B">
      <w:r>
        <w:t>F</w:t>
      </w:r>
      <w:r w:rsidR="00F71130" w:rsidRPr="005B21CE">
        <w:t xml:space="preserve">igure </w:t>
      </w:r>
      <w:r>
        <w:t>1</w:t>
      </w:r>
      <w:r w:rsidR="00F71130" w:rsidRPr="005B21CE">
        <w:t xml:space="preserve">. Flow of </w:t>
      </w:r>
      <w:r>
        <w:t>parent participants</w:t>
      </w:r>
      <w:r w:rsidR="00F71130" w:rsidRPr="005B21CE">
        <w:t xml:space="preserve"> through the </w:t>
      </w:r>
      <w:r w:rsidR="00095C92" w:rsidRPr="005B21CE">
        <w:t xml:space="preserve">Cascade </w:t>
      </w:r>
      <w:r w:rsidR="00F71130" w:rsidRPr="005B21CE">
        <w:t>implementation study.</w:t>
      </w:r>
    </w:p>
    <w:p w14:paraId="4731474E" w14:textId="71F5CDCB" w:rsidR="00111BDC" w:rsidRPr="005B21CE" w:rsidRDefault="009C4C1B" w:rsidP="009C4C1B">
      <w:r>
        <w:br w:type="page"/>
      </w:r>
    </w:p>
    <w:p w14:paraId="44B79742" w14:textId="590B2FA6" w:rsidR="00111BDC" w:rsidRPr="000366D2" w:rsidRDefault="00111BDC" w:rsidP="000366D2">
      <w:pPr>
        <w:pStyle w:val="Heading2"/>
      </w:pPr>
      <w:bookmarkStart w:id="26" w:name="_Toc30699881"/>
      <w:r w:rsidRPr="000366D2">
        <w:lastRenderedPageBreak/>
        <w:t>Outcome measures</w:t>
      </w:r>
      <w:bookmarkEnd w:id="26"/>
      <w:r w:rsidRPr="000366D2">
        <w:t xml:space="preserve"> </w:t>
      </w:r>
    </w:p>
    <w:p w14:paraId="52328795" w14:textId="6559F862" w:rsidR="00111BDC" w:rsidRDefault="00111BDC" w:rsidP="00260B13">
      <w:pPr>
        <w:pStyle w:val="Heading3"/>
        <w:numPr>
          <w:ilvl w:val="2"/>
          <w:numId w:val="1"/>
        </w:numPr>
      </w:pPr>
      <w:bookmarkStart w:id="27" w:name="_Toc30699882"/>
      <w:r w:rsidRPr="000366D2">
        <w:t>Assessment of program efficacy</w:t>
      </w:r>
      <w:bookmarkEnd w:id="27"/>
      <w:r w:rsidRPr="000366D2">
        <w:t xml:space="preserve"> </w:t>
      </w:r>
    </w:p>
    <w:p w14:paraId="7BF3E790" w14:textId="77777777" w:rsidR="009C4C1B" w:rsidRPr="009C4C1B" w:rsidRDefault="009C4C1B" w:rsidP="009C4C1B"/>
    <w:p w14:paraId="400CB31F" w14:textId="3340AD08" w:rsidR="00111BDC" w:rsidRPr="000366D2" w:rsidRDefault="00E41C23" w:rsidP="009C4C1B">
      <w:r w:rsidRPr="000366D2">
        <w:t>Parent</w:t>
      </w:r>
      <w:r w:rsidR="00111BDC" w:rsidRPr="000366D2">
        <w:t xml:space="preserve"> participants will complete a battery of validated measures</w:t>
      </w:r>
      <w:r w:rsidR="008506BD" w:rsidRPr="000366D2">
        <w:t xml:space="preserve"> to assess coping and intervention outcomes</w:t>
      </w:r>
      <w:r w:rsidR="00111BDC" w:rsidRPr="000366D2">
        <w:t xml:space="preserve"> at </w:t>
      </w:r>
      <w:r w:rsidRPr="000366D2">
        <w:t>two time points – at baseline (T1), and after completion of the intervention</w:t>
      </w:r>
      <w:r w:rsidR="00111BDC" w:rsidRPr="000366D2">
        <w:t xml:space="preserve"> (T2)</w:t>
      </w:r>
      <w:r w:rsidRPr="000366D2">
        <w:t>.</w:t>
      </w:r>
      <w:r w:rsidR="0014617D" w:rsidRPr="000366D2">
        <w:t xml:space="preserve"> See details below.</w:t>
      </w:r>
    </w:p>
    <w:p w14:paraId="7685A4FE" w14:textId="77777777" w:rsidR="009C70CB" w:rsidRPr="000366D2" w:rsidRDefault="009C70CB" w:rsidP="00260B13">
      <w:pPr>
        <w:rPr>
          <w:b/>
          <w:sz w:val="22"/>
          <w:szCs w:val="22"/>
        </w:rPr>
      </w:pPr>
    </w:p>
    <w:p w14:paraId="6739BCE2" w14:textId="77777777" w:rsidR="009C4C1B" w:rsidRDefault="009C4C1B" w:rsidP="009C4C1B">
      <w:pPr>
        <w:rPr>
          <w:rFonts w:eastAsiaTheme="minorHAnsi"/>
          <w:b/>
          <w:u w:val="single"/>
          <w:lang w:eastAsia="en-US"/>
        </w:rPr>
      </w:pPr>
      <w:r w:rsidRPr="009C4C1B">
        <w:rPr>
          <w:rFonts w:eastAsiaTheme="minorHAnsi"/>
          <w:b/>
          <w:u w:val="single"/>
          <w:lang w:eastAsia="en-US"/>
        </w:rPr>
        <w:t>Questionnaire 1 only</w:t>
      </w:r>
    </w:p>
    <w:p w14:paraId="0755A6FD" w14:textId="77777777" w:rsidR="009C4C1B" w:rsidRPr="009C4C1B" w:rsidRDefault="009C4C1B" w:rsidP="009C4C1B">
      <w:pPr>
        <w:rPr>
          <w:rFonts w:eastAsiaTheme="minorHAnsi"/>
          <w:b/>
          <w:u w:val="single"/>
          <w:lang w:eastAsia="en-US"/>
        </w:rPr>
      </w:pPr>
    </w:p>
    <w:p w14:paraId="2D100E82" w14:textId="77777777" w:rsidR="009C4C1B" w:rsidRPr="009C4C1B" w:rsidRDefault="009C4C1B" w:rsidP="009C4C1B">
      <w:pPr>
        <w:pStyle w:val="ListParagraph"/>
        <w:numPr>
          <w:ilvl w:val="0"/>
          <w:numId w:val="43"/>
        </w:numPr>
        <w:rPr>
          <w:rFonts w:eastAsiaTheme="minorHAnsi"/>
          <w:b/>
          <w:lang w:eastAsia="en-US"/>
        </w:rPr>
      </w:pPr>
      <w:r w:rsidRPr="009C4C1B">
        <w:rPr>
          <w:rFonts w:eastAsiaTheme="minorHAnsi"/>
          <w:b/>
          <w:lang w:eastAsia="en-US"/>
        </w:rPr>
        <w:t>Consent for use of quotes</w:t>
      </w:r>
    </w:p>
    <w:p w14:paraId="5C0953FC" w14:textId="77777777" w:rsidR="009C4C1B" w:rsidRPr="009C4C1B" w:rsidRDefault="009C4C1B" w:rsidP="009C4C1B">
      <w:pPr>
        <w:pStyle w:val="ListParagraph"/>
        <w:rPr>
          <w:rFonts w:eastAsiaTheme="minorHAnsi"/>
          <w:lang w:eastAsia="en-US"/>
        </w:rPr>
      </w:pPr>
      <w:r w:rsidRPr="009C4C1B">
        <w:rPr>
          <w:rFonts w:eastAsiaTheme="minorHAnsi"/>
          <w:lang w:eastAsia="en-US"/>
        </w:rPr>
        <w:t>Question requesting use of unidentified quotes from questionnaire responses to provide further insight into program strengths and barriers to use.</w:t>
      </w:r>
    </w:p>
    <w:p w14:paraId="6CE7E4AD" w14:textId="77777777" w:rsidR="009C4C1B" w:rsidRPr="009C4C1B" w:rsidRDefault="009C4C1B" w:rsidP="009C4C1B">
      <w:pPr>
        <w:pStyle w:val="ListParagraph"/>
        <w:numPr>
          <w:ilvl w:val="0"/>
          <w:numId w:val="43"/>
        </w:numPr>
        <w:rPr>
          <w:rFonts w:eastAsiaTheme="minorHAnsi"/>
          <w:b/>
          <w:lang w:eastAsia="en-US"/>
        </w:rPr>
      </w:pPr>
      <w:r w:rsidRPr="009C4C1B">
        <w:rPr>
          <w:rFonts w:eastAsiaTheme="minorHAnsi"/>
          <w:b/>
          <w:lang w:eastAsia="en-US"/>
        </w:rPr>
        <w:t>Demographic data</w:t>
      </w:r>
    </w:p>
    <w:p w14:paraId="11341C8F" w14:textId="7F1D7269" w:rsidR="009C4C1B" w:rsidRPr="009C4C1B" w:rsidRDefault="009C4C1B" w:rsidP="009C4C1B">
      <w:pPr>
        <w:pStyle w:val="ListParagraph"/>
        <w:rPr>
          <w:rFonts w:eastAsiaTheme="minorHAnsi"/>
          <w:lang w:eastAsia="en-US"/>
        </w:rPr>
      </w:pPr>
      <w:r w:rsidRPr="009C4C1B">
        <w:rPr>
          <w:rFonts w:eastAsiaTheme="minorHAnsi"/>
          <w:lang w:eastAsia="en-US"/>
        </w:rPr>
        <w:t>Information on age, sex, education, employment status, family structure, cancer diagnosis, and treatment regimen will be collected using standardized items.</w:t>
      </w:r>
    </w:p>
    <w:p w14:paraId="27BB115E" w14:textId="77777777" w:rsidR="009C4C1B" w:rsidRPr="009C4C1B" w:rsidRDefault="009C4C1B" w:rsidP="009C4C1B">
      <w:pPr>
        <w:spacing w:after="160" w:line="259" w:lineRule="auto"/>
        <w:ind w:left="1080"/>
        <w:contextualSpacing/>
        <w:rPr>
          <w:rFonts w:asciiTheme="minorHAnsi" w:eastAsiaTheme="minorHAnsi" w:hAnsiTheme="minorHAnsi" w:cstheme="minorBidi"/>
          <w:sz w:val="22"/>
          <w:szCs w:val="22"/>
          <w:lang w:eastAsia="en-US"/>
        </w:rPr>
      </w:pPr>
    </w:p>
    <w:p w14:paraId="173850CD" w14:textId="77777777" w:rsidR="009C4C1B" w:rsidRDefault="009C4C1B" w:rsidP="009C4C1B">
      <w:pPr>
        <w:rPr>
          <w:rFonts w:eastAsiaTheme="minorHAnsi"/>
          <w:b/>
          <w:u w:val="single"/>
          <w:lang w:eastAsia="en-US"/>
        </w:rPr>
      </w:pPr>
      <w:r w:rsidRPr="009C4C1B">
        <w:rPr>
          <w:rFonts w:eastAsiaTheme="minorHAnsi"/>
          <w:b/>
          <w:u w:val="single"/>
          <w:lang w:eastAsia="en-US"/>
        </w:rPr>
        <w:t xml:space="preserve">Questionnaire 1 and 2 </w:t>
      </w:r>
    </w:p>
    <w:p w14:paraId="3ECADB8E" w14:textId="77777777" w:rsidR="009C4C1B" w:rsidRPr="009C4C1B" w:rsidRDefault="009C4C1B" w:rsidP="009C4C1B">
      <w:pPr>
        <w:rPr>
          <w:rFonts w:eastAsiaTheme="minorHAnsi"/>
          <w:b/>
          <w:u w:val="single"/>
          <w:lang w:eastAsia="en-US"/>
        </w:rPr>
      </w:pPr>
    </w:p>
    <w:p w14:paraId="66807A73" w14:textId="6B5BC635" w:rsidR="009C4C1B" w:rsidRPr="009C4C1B" w:rsidRDefault="009C4C1B" w:rsidP="009C4C1B">
      <w:pPr>
        <w:pStyle w:val="ListParagraph"/>
        <w:numPr>
          <w:ilvl w:val="0"/>
          <w:numId w:val="44"/>
        </w:numPr>
        <w:rPr>
          <w:rFonts w:eastAsiaTheme="minorHAnsi"/>
          <w:b/>
          <w:lang w:eastAsia="en-US"/>
        </w:rPr>
      </w:pPr>
      <w:r w:rsidRPr="009C4C1B">
        <w:rPr>
          <w:rFonts w:eastAsiaTheme="minorHAnsi"/>
          <w:b/>
          <w:lang w:eastAsia="en-US"/>
        </w:rPr>
        <w:t>Emotion Regulation Questionnaire (ERQ</w:t>
      </w:r>
      <w:proofErr w:type="gramStart"/>
      <w:r w:rsidRPr="009C4C1B">
        <w:rPr>
          <w:rFonts w:eastAsiaTheme="minorHAnsi"/>
          <w:b/>
          <w:lang w:eastAsia="en-US"/>
        </w:rPr>
        <w:t>)</w:t>
      </w:r>
      <w:proofErr w:type="gramEnd"/>
      <w:r w:rsidRPr="009C4C1B">
        <w:rPr>
          <w:rFonts w:eastAsiaTheme="minorHAnsi"/>
          <w:b/>
          <w:lang w:eastAsia="en-US"/>
        </w:rPr>
        <w:br/>
      </w:r>
      <w:r w:rsidRPr="009C4C1B">
        <w:rPr>
          <w:rFonts w:eastAsiaTheme="minorHAnsi"/>
          <w:lang w:eastAsia="en-US"/>
        </w:rPr>
        <w:t>The ERQ is a brief 10-item scale designed to measure respondents’ tendency to regulate their emotions. Emotion regulation “strategies” are divided into two subsets: Cognitive Reappraisal, where individuals construe a situation in a way that alters its emotional impact; and Expressive Suppression, whereby individuals suppress ongoing emotion-expressive behaviour.</w:t>
      </w:r>
      <w:r w:rsidRPr="009C4C1B">
        <w:rPr>
          <w:rFonts w:eastAsiaTheme="minorHAnsi"/>
          <w:vertAlign w:val="superscript"/>
          <w:lang w:eastAsia="en-US"/>
        </w:rPr>
        <w:t xml:space="preserve"> </w:t>
      </w:r>
      <w:r w:rsidRPr="009C4C1B">
        <w:rPr>
          <w:rFonts w:eastAsiaTheme="minorHAnsi"/>
          <w:lang w:eastAsia="en-US"/>
        </w:rPr>
        <w:t xml:space="preserve">Participants respond on a seven-point Likert scale (1-7, with 1 representing strongly disagree, and 7 representing strongly agree) </w:t>
      </w:r>
      <w:r w:rsidRPr="009C4C1B">
        <w:rPr>
          <w:rFonts w:eastAsiaTheme="minorHAnsi"/>
          <w:lang w:eastAsia="en-US"/>
        </w:rPr>
        <w:fldChar w:fldCharType="begin"/>
      </w:r>
      <w:r w:rsidRPr="009C4C1B">
        <w:rPr>
          <w:rFonts w:eastAsiaTheme="minorHAnsi"/>
          <w:lang w:eastAsia="en-US"/>
        </w:rPr>
        <w:instrText xml:space="preserve"> ADDIN EN.CITE &lt;EndNote&gt;&lt;Cite&gt;&lt;Author&gt;Gross&lt;/Author&gt;&lt;Year&gt;2003&lt;/Year&gt;&lt;RecNum&gt;95&lt;/RecNum&gt;&lt;DisplayText&gt;(18)&lt;/DisplayText&gt;&lt;record&gt;&lt;rec-number&gt;95&lt;/rec-number&gt;&lt;foreign-keys&gt;&lt;key app="EN" db-id="rer0axfpar5twtesev65dzaesdfsw9zezere" timestamp="1579759913"&gt;95&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 Pers Soc Psychol&lt;/secondary-title&gt;&lt;/titles&gt;&lt;periodical&gt;&lt;full-title&gt;J Pers Soc Psychol&lt;/full-title&gt;&lt;/periodical&gt;&lt;pages&gt;348-62&lt;/pages&gt;&lt;volume&gt;85&lt;/volume&gt;&lt;number&gt;2&lt;/number&gt;&lt;edition&gt;2003/08/15&lt;/edi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Pr="009C4C1B">
        <w:rPr>
          <w:rFonts w:eastAsiaTheme="minorHAnsi"/>
          <w:lang w:eastAsia="en-US"/>
        </w:rPr>
        <w:fldChar w:fldCharType="separate"/>
      </w:r>
      <w:r w:rsidRPr="009C4C1B">
        <w:rPr>
          <w:rFonts w:eastAsiaTheme="minorHAnsi"/>
          <w:noProof/>
          <w:lang w:eastAsia="en-US"/>
        </w:rPr>
        <w:t>(18)</w:t>
      </w:r>
      <w:r w:rsidRPr="009C4C1B">
        <w:rPr>
          <w:rFonts w:eastAsiaTheme="minorHAnsi"/>
          <w:lang w:eastAsia="en-US"/>
        </w:rPr>
        <w:fldChar w:fldCharType="end"/>
      </w:r>
      <w:r w:rsidRPr="009C4C1B">
        <w:rPr>
          <w:rFonts w:eastAsiaTheme="minorHAnsi"/>
          <w:lang w:eastAsia="en-US"/>
        </w:rPr>
        <w:t>.</w:t>
      </w:r>
    </w:p>
    <w:p w14:paraId="69E66D89" w14:textId="77777777" w:rsidR="009C4C1B" w:rsidRPr="009C4C1B" w:rsidRDefault="009C4C1B" w:rsidP="009C4C1B">
      <w:pPr>
        <w:pStyle w:val="ListParagraph"/>
        <w:numPr>
          <w:ilvl w:val="0"/>
          <w:numId w:val="44"/>
        </w:numPr>
        <w:rPr>
          <w:rFonts w:eastAsiaTheme="minorHAnsi"/>
          <w:b/>
          <w:lang w:eastAsia="en-US"/>
        </w:rPr>
      </w:pPr>
      <w:r w:rsidRPr="009C4C1B">
        <w:rPr>
          <w:rFonts w:eastAsiaTheme="minorHAnsi"/>
          <w:b/>
          <w:lang w:eastAsia="en-US"/>
        </w:rPr>
        <w:t>Coping Self-Efficacy Scale (CSES)</w:t>
      </w:r>
    </w:p>
    <w:p w14:paraId="4804FFDA" w14:textId="36E0168C" w:rsidR="009C4C1B" w:rsidRPr="009C4C1B" w:rsidRDefault="009C4C1B" w:rsidP="009C4C1B">
      <w:pPr>
        <w:pStyle w:val="ListParagraph"/>
        <w:rPr>
          <w:rFonts w:eastAsiaTheme="minorHAnsi"/>
          <w:b/>
          <w:lang w:eastAsia="en-US"/>
        </w:rPr>
      </w:pPr>
      <w:r w:rsidRPr="009C4C1B">
        <w:rPr>
          <w:rFonts w:eastAsiaTheme="minorHAnsi"/>
          <w:lang w:eastAsia="en-US"/>
        </w:rPr>
        <w:t>The CSES is a 13-item measure of respondents’ self-</w:t>
      </w:r>
      <w:proofErr w:type="spellStart"/>
      <w:r w:rsidRPr="009C4C1B">
        <w:rPr>
          <w:rFonts w:eastAsiaTheme="minorHAnsi"/>
          <w:lang w:eastAsia="en-US"/>
        </w:rPr>
        <w:t>percieved</w:t>
      </w:r>
      <w:proofErr w:type="spellEnd"/>
      <w:r w:rsidRPr="009C4C1B">
        <w:rPr>
          <w:rFonts w:eastAsiaTheme="minorHAnsi"/>
          <w:lang w:eastAsia="en-US"/>
        </w:rPr>
        <w:t xml:space="preserve"> ability to cope effectively with life challenges. This measure has been validated as a means of assessing changes in coping over the course of an intervention.</w:t>
      </w:r>
      <w:r w:rsidRPr="009C4C1B">
        <w:rPr>
          <w:rFonts w:eastAsiaTheme="minorHAnsi"/>
          <w:vertAlign w:val="superscript"/>
          <w:lang w:eastAsia="en-US"/>
        </w:rPr>
        <w:t>7</w:t>
      </w:r>
      <w:r w:rsidRPr="009C4C1B">
        <w:rPr>
          <w:rFonts w:eastAsiaTheme="minorHAnsi"/>
          <w:lang w:eastAsia="en-US"/>
        </w:rPr>
        <w:t xml:space="preserve"> </w:t>
      </w:r>
      <w:proofErr w:type="gramStart"/>
      <w:r w:rsidRPr="009C4C1B">
        <w:rPr>
          <w:rFonts w:eastAsiaTheme="minorHAnsi"/>
          <w:lang w:eastAsia="en-US"/>
        </w:rPr>
        <w:t>Coping</w:t>
      </w:r>
      <w:proofErr w:type="gramEnd"/>
      <w:r w:rsidRPr="009C4C1B">
        <w:rPr>
          <w:rFonts w:eastAsiaTheme="minorHAnsi"/>
          <w:lang w:eastAsia="en-US"/>
        </w:rPr>
        <w:t xml:space="preserve"> behaviours are divided into three subsets: Use problem focussed coping, stop unpleasant emotions and thoughts, and get support from friends and family. Participants respond on an 11-point Likert scale (0-10), where 0 represents ‘cannot do at all’, 5 represents ‘moderately certain can do’, and 10 represents ‘certain can do’ </w:t>
      </w:r>
      <w:r w:rsidRPr="009C4C1B">
        <w:rPr>
          <w:rFonts w:eastAsiaTheme="minorHAnsi"/>
          <w:lang w:eastAsia="en-US"/>
        </w:rPr>
        <w:fldChar w:fldCharType="begin"/>
      </w:r>
      <w:r w:rsidRPr="009C4C1B">
        <w:rPr>
          <w:rFonts w:eastAsiaTheme="minorHAnsi"/>
          <w:lang w:eastAsia="en-US"/>
        </w:rPr>
        <w:instrText xml:space="preserve"> ADDIN EN.CITE &lt;EndNote&gt;&lt;Cite&gt;&lt;Author&gt;Chesney&lt;/Author&gt;&lt;Year&gt;2006&lt;/Year&gt;&lt;RecNum&gt;86&lt;/RecNum&gt;&lt;DisplayText&gt;(19)&lt;/DisplayText&gt;&lt;record&gt;&lt;rec-number&gt;86&lt;/rec-number&gt;&lt;foreign-keys&gt;&lt;key app="EN" db-id="rer0axfpar5twtesev65dzaesdfsw9zezere" timestamp="1578467946"&gt;86&lt;/key&gt;&lt;/foreign-keys&gt;&lt;ref-type name="Journal Article"&gt;17&lt;/ref-type&gt;&lt;contributors&gt;&lt;authors&gt;&lt;author&gt;Chesney, M. A.&lt;/author&gt;&lt;author&gt;Neilands, T. B.&lt;/author&gt;&lt;author&gt;Chambers, D. B.&lt;/author&gt;&lt;author&gt;Taylor, J. M.&lt;/author&gt;&lt;author&gt;Folkman, S.&lt;/author&gt;&lt;/authors&gt;&lt;/contributors&gt;&lt;auth-address&gt;National Center for Complementary and Alternative Medicine, National Institutes of Health, Bethesda, MD 20892-2182, USA. chesneym@mail.nih.gov&lt;/auth-address&gt;&lt;titles&gt;&lt;title&gt;A validity and reliability study of the coping self-efficacy scale&lt;/title&gt;&lt;secondary-title&gt;Br J Health Psychol&lt;/secondary-title&gt;&lt;/titles&gt;&lt;periodical&gt;&lt;full-title&gt;Br J Health Psychol&lt;/full-title&gt;&lt;/periodical&gt;&lt;pages&gt;421-37&lt;/pages&gt;&lt;volume&gt;11&lt;/volume&gt;&lt;number&gt;Pt 3&lt;/number&gt;&lt;edition&gt;2006/07/28&lt;/edition&gt;&lt;keywords&gt;&lt;keyword&gt;*Adaptation, Psychological&lt;/keyword&gt;&lt;keyword&gt;Adult&lt;/keyword&gt;&lt;keyword&gt;Aged&lt;/keyword&gt;&lt;keyword&gt;Demography&lt;/keyword&gt;&lt;keyword&gt;Factor Analysis, Statistical&lt;/keyword&gt;&lt;keyword&gt;HIV Seropositivity/epidemiology/psychology&lt;/keyword&gt;&lt;keyword&gt;Homosexuality, Male/psychology/statistics &amp;amp; numerical data&lt;/keyword&gt;&lt;keyword&gt;Humans&lt;/keyword&gt;&lt;keyword&gt;Male&lt;/keyword&gt;&lt;keyword&gt;Middle Aged&lt;/keyword&gt;&lt;keyword&gt;Psychometrics/statistics &amp;amp; numerical data&lt;/keyword&gt;&lt;keyword&gt;Reproducibility of Results&lt;/keyword&gt;&lt;keyword&gt;*Self Efficacy&lt;/keyword&gt;&lt;keyword&gt;Social Support&lt;/keyword&gt;&lt;keyword&gt;*Surveys and Questionnaires&lt;/keyword&gt;&lt;/keywords&gt;&lt;dates&gt;&lt;year&gt;2006&lt;/year&gt;&lt;pub-dates&gt;&lt;date&gt;Sep&lt;/date&gt;&lt;/pub-dates&gt;&lt;/dates&gt;&lt;isbn&gt;1359-107X (Print)&amp;#xD;1359-107X (Linking)&lt;/isbn&gt;&lt;accession-num&gt;16870053&lt;/accession-num&gt;&lt;urls&gt;&lt;related-urls&gt;&lt;url&gt;https://www.ncbi.nlm.nih.gov/pubmed/16870053&lt;/url&gt;&lt;/related-urls&gt;&lt;/urls&gt;&lt;custom2&gt;PMC1602207&lt;/custom2&gt;&lt;electronic-resource-num&gt;10.1348/135910705X53155&lt;/electronic-resource-num&gt;&lt;/record&gt;&lt;/Cite&gt;&lt;/EndNote&gt;</w:instrText>
      </w:r>
      <w:r w:rsidRPr="009C4C1B">
        <w:rPr>
          <w:rFonts w:eastAsiaTheme="minorHAnsi"/>
          <w:lang w:eastAsia="en-US"/>
        </w:rPr>
        <w:fldChar w:fldCharType="separate"/>
      </w:r>
      <w:r w:rsidRPr="009C4C1B">
        <w:rPr>
          <w:rFonts w:eastAsiaTheme="minorHAnsi"/>
          <w:noProof/>
          <w:lang w:eastAsia="en-US"/>
        </w:rPr>
        <w:t>(19)</w:t>
      </w:r>
      <w:r w:rsidRPr="009C4C1B">
        <w:rPr>
          <w:rFonts w:eastAsiaTheme="minorHAnsi"/>
          <w:lang w:eastAsia="en-US"/>
        </w:rPr>
        <w:fldChar w:fldCharType="end"/>
      </w:r>
      <w:r w:rsidRPr="009C4C1B">
        <w:rPr>
          <w:rFonts w:eastAsiaTheme="minorHAnsi"/>
          <w:lang w:eastAsia="en-US"/>
        </w:rPr>
        <w:t>.</w:t>
      </w:r>
    </w:p>
    <w:p w14:paraId="02D83B4C" w14:textId="77777777" w:rsidR="009C4C1B" w:rsidRPr="009C4C1B" w:rsidRDefault="009C4C1B" w:rsidP="009C4C1B">
      <w:pPr>
        <w:pStyle w:val="ListParagraph"/>
        <w:numPr>
          <w:ilvl w:val="0"/>
          <w:numId w:val="44"/>
        </w:numPr>
        <w:rPr>
          <w:rFonts w:eastAsiaTheme="minorHAnsi"/>
          <w:b/>
          <w:lang w:eastAsia="en-US"/>
        </w:rPr>
      </w:pPr>
      <w:r w:rsidRPr="009C4C1B">
        <w:rPr>
          <w:rFonts w:eastAsiaTheme="minorHAnsi"/>
          <w:b/>
          <w:lang w:eastAsia="en-US"/>
        </w:rPr>
        <w:t>Modified Cancer Peer Support Scale (</w:t>
      </w:r>
      <w:proofErr w:type="spellStart"/>
      <w:r w:rsidRPr="009C4C1B">
        <w:rPr>
          <w:rFonts w:eastAsiaTheme="minorHAnsi"/>
          <w:b/>
          <w:lang w:eastAsia="en-US"/>
        </w:rPr>
        <w:t>CaPSS</w:t>
      </w:r>
      <w:proofErr w:type="spellEnd"/>
      <w:r w:rsidRPr="009C4C1B">
        <w:rPr>
          <w:rFonts w:eastAsiaTheme="minorHAnsi"/>
          <w:b/>
          <w:lang w:eastAsia="en-US"/>
        </w:rPr>
        <w:t>)</w:t>
      </w:r>
    </w:p>
    <w:p w14:paraId="3C6771B5" w14:textId="1DA115DA" w:rsidR="009C4C1B" w:rsidRPr="009C4C1B" w:rsidRDefault="009C4C1B" w:rsidP="009C4C1B">
      <w:pPr>
        <w:pStyle w:val="ListParagraph"/>
        <w:rPr>
          <w:rFonts w:eastAsiaTheme="minorHAnsi"/>
          <w:lang w:eastAsia="en-US"/>
        </w:rPr>
      </w:pPr>
      <w:r w:rsidRPr="009C4C1B">
        <w:rPr>
          <w:rFonts w:eastAsiaTheme="minorHAnsi"/>
          <w:lang w:eastAsia="en-US"/>
        </w:rPr>
        <w:t xml:space="preserve">The </w:t>
      </w:r>
      <w:proofErr w:type="spellStart"/>
      <w:r w:rsidRPr="009C4C1B">
        <w:rPr>
          <w:rFonts w:eastAsiaTheme="minorHAnsi"/>
          <w:lang w:eastAsia="en-US"/>
        </w:rPr>
        <w:t>CaPSS</w:t>
      </w:r>
      <w:proofErr w:type="spellEnd"/>
      <w:r w:rsidRPr="009C4C1B">
        <w:rPr>
          <w:rFonts w:eastAsiaTheme="minorHAnsi"/>
          <w:lang w:eastAsia="en-US"/>
        </w:rPr>
        <w:t xml:space="preserve"> is a brief 11 item scale originally designed to measure the quality of peer support experienced by adolescents living with cancer. We will use a version of the scale modified with permission to assess the quality of peer support experienced by parents of adolescents and young adults living with cancer. To this end, the original questionnaire will be modified with the sentence stem “When I think about my interactions with parents of young people who have been diagnosed with cancer I feel…” Participants respond on a five-point Likert scale (i.e. none of the time, a little of the time, some of the time, most of the time, and all of the time) </w:t>
      </w:r>
      <w:r w:rsidRPr="009C4C1B">
        <w:rPr>
          <w:rFonts w:eastAsiaTheme="minorHAnsi"/>
          <w:lang w:eastAsia="en-US"/>
        </w:rPr>
        <w:fldChar w:fldCharType="begin"/>
      </w:r>
      <w:r w:rsidRPr="009C4C1B">
        <w:rPr>
          <w:rFonts w:eastAsiaTheme="minorHAnsi"/>
          <w:lang w:eastAsia="en-US"/>
        </w:rPr>
        <w:instrText xml:space="preserve"> ADDIN EN.CITE &lt;EndNote&gt;&lt;Cite&gt;&lt;Author&gt;Patterson&lt;/Author&gt;&lt;Year&gt;2018&lt;/Year&gt;&lt;RecNum&gt;75&lt;/RecNum&gt;&lt;DisplayText&gt;(20)&lt;/DisplayText&gt;&lt;record&gt;&lt;rec-number&gt;75&lt;/rec-number&gt;&lt;foreign-keys&gt;&lt;key app="EN" db-id="rer0axfpar5twtesev65dzaesdfsw9zezere" timestamp="1572835354"&gt;75&lt;/key&gt;&lt;/foreign-keys&gt;&lt;ref-type name="Journal Article"&gt;17&lt;/ref-type&gt;&lt;contributors&gt;&lt;authors&gt;&lt;author&gt;Patterson, Pandora&lt;/author&gt;&lt;author&gt;McDonald, Fiona&lt;/author&gt;&lt;author&gt;Tindle, Richard&lt;/author&gt;&lt;author&gt;Kelly</w:instrText>
      </w:r>
      <w:r w:rsidRPr="009C4C1B">
        <w:rPr>
          <w:rFonts w:ascii="Cambria Math" w:eastAsiaTheme="minorHAnsi" w:hAnsi="Cambria Math" w:cs="Cambria Math"/>
          <w:lang w:eastAsia="en-US"/>
        </w:rPr>
        <w:instrText>‐</w:instrText>
      </w:r>
      <w:r w:rsidRPr="009C4C1B">
        <w:rPr>
          <w:rFonts w:eastAsiaTheme="minorHAnsi"/>
          <w:lang w:eastAsia="en-US"/>
        </w:rPr>
        <w:instrText>Dalgety, Elizabeth&lt;/author&gt;&lt;author&gt;Zebrack, Brad&lt;/author&gt;&lt;author&gt;Costa, Daniel&lt;/author&gt;&lt;/authors&gt;&lt;/contributors&gt;&lt;titles&gt;&lt;title&gt;The development and preliminary evaluation of the cancer peer support scale in adolescents living with cancer&lt;/title&gt;&lt;secondary-title&gt;Psycho</w:instrText>
      </w:r>
      <w:r w:rsidRPr="009C4C1B">
        <w:rPr>
          <w:rFonts w:ascii="Cambria Math" w:eastAsiaTheme="minorHAnsi" w:hAnsi="Cambria Math" w:cs="Cambria Math"/>
          <w:lang w:eastAsia="en-US"/>
        </w:rPr>
        <w:instrText>‐</w:instrText>
      </w:r>
      <w:r w:rsidRPr="009C4C1B">
        <w:rPr>
          <w:rFonts w:eastAsiaTheme="minorHAnsi"/>
          <w:lang w:eastAsia="en-US"/>
        </w:rPr>
        <w:instrText>Oncology&lt;/secondary-title&gt;&lt;/titles&gt;&lt;periodical&gt;&lt;full-title&gt;Psycho</w:instrText>
      </w:r>
      <w:r w:rsidRPr="009C4C1B">
        <w:rPr>
          <w:rFonts w:ascii="Cambria Math" w:eastAsiaTheme="minorHAnsi" w:hAnsi="Cambria Math" w:cs="Cambria Math"/>
          <w:lang w:eastAsia="en-US"/>
        </w:rPr>
        <w:instrText>‐</w:instrText>
      </w:r>
      <w:r w:rsidRPr="009C4C1B">
        <w:rPr>
          <w:rFonts w:eastAsiaTheme="minorHAnsi"/>
          <w:lang w:eastAsia="en-US"/>
        </w:rPr>
        <w:instrText>Oncology&lt;/full-title&gt;&lt;/periodical&gt;&lt;pages&gt;2865-2868&lt;/pages&gt;&lt;volume&gt;27&lt;/volume&gt;&lt;number&gt;12&lt;/number&gt;&lt;dates&gt;&lt;year&gt;2018&lt;/year&gt;&lt;/dates&gt;&lt;isbn&gt;1057-9249&lt;/isbn&gt;&lt;urls&gt;&lt;/urls&gt;&lt;/record&gt;&lt;/Cite&gt;&lt;/EndNote&gt;</w:instrText>
      </w:r>
      <w:r w:rsidRPr="009C4C1B">
        <w:rPr>
          <w:rFonts w:eastAsiaTheme="minorHAnsi"/>
          <w:lang w:eastAsia="en-US"/>
        </w:rPr>
        <w:fldChar w:fldCharType="separate"/>
      </w:r>
      <w:r w:rsidRPr="009C4C1B">
        <w:rPr>
          <w:rFonts w:eastAsiaTheme="minorHAnsi"/>
          <w:noProof/>
          <w:lang w:eastAsia="en-US"/>
        </w:rPr>
        <w:t>(20)</w:t>
      </w:r>
      <w:r w:rsidRPr="009C4C1B">
        <w:rPr>
          <w:rFonts w:eastAsiaTheme="minorHAnsi"/>
          <w:lang w:eastAsia="en-US"/>
        </w:rPr>
        <w:fldChar w:fldCharType="end"/>
      </w:r>
      <w:r w:rsidRPr="009C4C1B">
        <w:rPr>
          <w:rFonts w:eastAsiaTheme="minorHAnsi"/>
          <w:lang w:eastAsia="en-US"/>
        </w:rPr>
        <w:t>.</w:t>
      </w:r>
      <w:r w:rsidRPr="009C4C1B">
        <w:rPr>
          <w:rFonts w:eastAsiaTheme="minorHAnsi"/>
          <w:vertAlign w:val="superscript"/>
          <w:lang w:eastAsia="en-US"/>
        </w:rPr>
        <w:t xml:space="preserve"> </w:t>
      </w:r>
    </w:p>
    <w:p w14:paraId="6781EED7" w14:textId="77777777" w:rsidR="009C4C1B" w:rsidRPr="009C4C1B" w:rsidRDefault="009C4C1B" w:rsidP="009C4C1B">
      <w:pPr>
        <w:pStyle w:val="ListParagraph"/>
        <w:numPr>
          <w:ilvl w:val="0"/>
          <w:numId w:val="44"/>
        </w:numPr>
        <w:rPr>
          <w:rFonts w:eastAsiaTheme="minorHAnsi"/>
          <w:b/>
          <w:lang w:eastAsia="en-US"/>
        </w:rPr>
      </w:pPr>
      <w:r w:rsidRPr="009C4C1B">
        <w:rPr>
          <w:rFonts w:eastAsiaTheme="minorHAnsi"/>
          <w:b/>
          <w:lang w:eastAsia="en-US"/>
        </w:rPr>
        <w:t>Kessler Psychological Distress Scale</w:t>
      </w:r>
    </w:p>
    <w:p w14:paraId="7EB4A6E3" w14:textId="39FF04EA" w:rsidR="009C4C1B" w:rsidRPr="009C4C1B" w:rsidRDefault="009C4C1B" w:rsidP="009C4C1B">
      <w:pPr>
        <w:pStyle w:val="ListParagraph"/>
        <w:rPr>
          <w:rFonts w:eastAsiaTheme="minorHAnsi"/>
          <w:lang w:eastAsia="en-US"/>
        </w:rPr>
      </w:pPr>
      <w:r w:rsidRPr="009C4C1B">
        <w:rPr>
          <w:rFonts w:eastAsiaTheme="minorHAnsi"/>
          <w:lang w:eastAsia="en-US"/>
        </w:rPr>
        <w:t>The K10 is a widely used, 10-item assessment of psychological distress recommended as an Australian Federal Government mental health measure.</w:t>
      </w:r>
      <w:r w:rsidRPr="009C4C1B">
        <w:rPr>
          <w:rFonts w:eastAsiaTheme="minorHAnsi"/>
          <w:vertAlign w:val="superscript"/>
          <w:lang w:eastAsia="en-US"/>
        </w:rPr>
        <w:t xml:space="preserve"> </w:t>
      </w:r>
      <w:r w:rsidRPr="009C4C1B">
        <w:rPr>
          <w:rFonts w:eastAsiaTheme="minorHAnsi"/>
          <w:lang w:eastAsia="en-US"/>
        </w:rPr>
        <w:t xml:space="preserve">Participants respond on a five-point Likert scale (i.e. None of the time, a little of the time, some of the time, most of the time, all of the time) </w:t>
      </w:r>
      <w:r w:rsidRPr="009C4C1B">
        <w:rPr>
          <w:rFonts w:eastAsiaTheme="minorHAnsi"/>
          <w:lang w:eastAsia="en-US"/>
        </w:rPr>
        <w:fldChar w:fldCharType="begin"/>
      </w:r>
      <w:r w:rsidRPr="009C4C1B">
        <w:rPr>
          <w:rFonts w:eastAsiaTheme="minorHAnsi"/>
          <w:lang w:eastAsia="en-US"/>
        </w:rPr>
        <w:instrText xml:space="preserve"> ADDIN EN.CITE &lt;EndNote&gt;&lt;Cite&gt;&lt;Author&gt;Kessler&lt;/Author&gt;&lt;Year&gt;2002&lt;/Year&gt;&lt;RecNum&gt;80&lt;/RecNum&gt;&lt;DisplayText&gt;(21)&lt;/DisplayText&gt;&lt;record&gt;&lt;rec-number&gt;80&lt;/rec-number&gt;&lt;foreign-keys&gt;&lt;key app="EN" db-id="rer0axfpar5twtesev65dzaesdfsw9zezere" timestamp="1578466324"&gt;80&lt;/key&gt;&lt;/foreign-keys&gt;&lt;ref-type name="Journal Article"&gt;17&lt;/ref-type&gt;&lt;contributors&gt;&lt;authors&gt;&lt;author&gt;Kessler, R. C.&lt;/author&gt;&lt;author&gt;Andrews, G.&lt;/author&gt;&lt;author&gt;Colpe, L. J.&lt;/author&gt;&lt;author&gt;Hiripi, E.&lt;/author&gt;&lt;author&gt;Mroczek, D. K.&lt;/author&gt;&lt;author&gt;Normand, S. L.&lt;/author&gt;&lt;author&gt;Walters, E. E.&lt;/author&gt;&lt;author&gt;Zaslavsky, A. M.&lt;/author&gt;&lt;/authors&gt;&lt;/contributors&gt;&lt;auth-address&gt;Department of Health Care Policy, Harvard Medical School, Boston, MA 02115, USA.&lt;/auth-address&gt;&lt;titles&gt;&lt;title&gt;Short screening scales to monitor population prevalences and trends in non-specific psychological distress&lt;/title&gt;&lt;secondary-title&gt;Psychol Med&lt;/secondary-title&gt;&lt;/titles&gt;&lt;periodical&gt;&lt;full-title&gt;Psychol Med&lt;/full-title&gt;&lt;/periodical&gt;&lt;pages&gt;959-76&lt;/pages&gt;&lt;volume&gt;32&lt;/volume&gt;&lt;number&gt;6&lt;/number&gt;&lt;edition&gt;2002/09/07&lt;/edition&gt;&lt;keywords&gt;&lt;keyword&gt;Adult&lt;/keyword&gt;&lt;keyword&gt;Female&lt;/keyword&gt;&lt;keyword&gt;Humans&lt;/keyword&gt;&lt;keyword&gt;Male&lt;/keyword&gt;&lt;keyword&gt;Mental Disorders/diagnosis/epidemiology&lt;/keyword&gt;&lt;keyword&gt;Pilot Projects&lt;/keyword&gt;&lt;keyword&gt;Prevalence&lt;/keyword&gt;&lt;keyword&gt;Psychometrics&lt;/keyword&gt;&lt;keyword&gt;ROC Curve&lt;/keyword&gt;&lt;keyword&gt;Reproducibility of Results&lt;/keyword&gt;&lt;keyword&gt;Stress, Psychological/*diagnosis/*epidemiology&lt;/keyword&gt;&lt;keyword&gt;Surveys and Questionnaires/*standards&lt;/keyword&gt;&lt;keyword&gt;United States/epidemiology&lt;/keyword&gt;&lt;/keywords&gt;&lt;dates&gt;&lt;year&gt;2002&lt;/year&gt;&lt;pub-dates&gt;&lt;date&gt;Aug&lt;/date&gt;&lt;/pub-dates&gt;&lt;/dates&gt;&lt;isbn&gt;0033-2917 (Print)&amp;#xD;0033-2917 (Linking)&lt;/isbn&gt;&lt;accession-num&gt;12214795&lt;/accession-num&gt;&lt;urls&gt;&lt;related-urls&gt;&lt;url&gt;https://www.ncbi.nlm.nih.gov/pubmed/12214795&lt;/url&gt;&lt;/related-urls&gt;&lt;/urls&gt;&lt;electronic-resource-num&gt;10.1017/s0033291702006074&lt;/electronic-resource-num&gt;&lt;/record&gt;&lt;/Cite&gt;&lt;/EndNote&gt;</w:instrText>
      </w:r>
      <w:r w:rsidRPr="009C4C1B">
        <w:rPr>
          <w:rFonts w:eastAsiaTheme="minorHAnsi"/>
          <w:lang w:eastAsia="en-US"/>
        </w:rPr>
        <w:fldChar w:fldCharType="separate"/>
      </w:r>
      <w:r w:rsidRPr="009C4C1B">
        <w:rPr>
          <w:rFonts w:eastAsiaTheme="minorHAnsi"/>
          <w:noProof/>
          <w:lang w:eastAsia="en-US"/>
        </w:rPr>
        <w:t>(21)</w:t>
      </w:r>
      <w:r w:rsidRPr="009C4C1B">
        <w:rPr>
          <w:rFonts w:eastAsiaTheme="minorHAnsi"/>
          <w:lang w:eastAsia="en-US"/>
        </w:rPr>
        <w:fldChar w:fldCharType="end"/>
      </w:r>
      <w:r w:rsidRPr="009C4C1B">
        <w:rPr>
          <w:rFonts w:eastAsiaTheme="minorHAnsi"/>
          <w:lang w:eastAsia="en-US"/>
        </w:rPr>
        <w:t>.</w:t>
      </w:r>
    </w:p>
    <w:p w14:paraId="73734B2C" w14:textId="77777777" w:rsidR="009C4C1B" w:rsidRPr="009C4C1B" w:rsidRDefault="009C4C1B" w:rsidP="009C4C1B">
      <w:pPr>
        <w:pStyle w:val="ListParagraph"/>
        <w:numPr>
          <w:ilvl w:val="0"/>
          <w:numId w:val="44"/>
        </w:numPr>
        <w:rPr>
          <w:rFonts w:eastAsiaTheme="minorHAnsi"/>
          <w:b/>
          <w:lang w:eastAsia="en-US"/>
        </w:rPr>
      </w:pPr>
      <w:r w:rsidRPr="009C4C1B">
        <w:rPr>
          <w:rFonts w:eastAsiaTheme="minorHAnsi"/>
          <w:b/>
          <w:lang w:eastAsia="en-US"/>
        </w:rPr>
        <w:t>Emotion thermometers</w:t>
      </w:r>
    </w:p>
    <w:p w14:paraId="2917C8CD" w14:textId="4780B83E" w:rsidR="009C4C1B" w:rsidRPr="009C4C1B" w:rsidRDefault="009C4C1B" w:rsidP="009C4C1B">
      <w:pPr>
        <w:pStyle w:val="ListParagraph"/>
        <w:rPr>
          <w:rFonts w:eastAsiaTheme="minorHAnsi"/>
          <w:lang w:eastAsia="en-US"/>
        </w:rPr>
      </w:pPr>
      <w:r w:rsidRPr="009C4C1B">
        <w:rPr>
          <w:rFonts w:eastAsiaTheme="minorHAnsi"/>
          <w:lang w:eastAsia="en-US"/>
        </w:rPr>
        <w:t xml:space="preserve">Participants respond on an 11 point Likert scale (0-10) presented in a visual thermometer format </w:t>
      </w:r>
      <w:r w:rsidRPr="009C4C1B">
        <w:rPr>
          <w:rFonts w:eastAsiaTheme="minorHAnsi"/>
          <w:lang w:eastAsia="en-US"/>
        </w:rPr>
        <w:fldChar w:fldCharType="begin"/>
      </w:r>
      <w:r w:rsidRPr="009C4C1B">
        <w:rPr>
          <w:rFonts w:eastAsiaTheme="minorHAnsi"/>
          <w:lang w:eastAsia="en-US"/>
        </w:rPr>
        <w:instrText xml:space="preserve"> ADDIN EN.CITE &lt;EndNote&gt;&lt;Cite&gt;&lt;Author&gt;Mitchell&lt;/Author&gt;&lt;Year&gt;2010&lt;/Year&gt;&lt;RecNum&gt;91&lt;/RecNum&gt;&lt;DisplayText&gt;(22)&lt;/DisplayText&gt;&lt;record&gt;&lt;rec-number&gt;91&lt;/rec-number&gt;&lt;foreign-keys&gt;&lt;key app="EN" db-id="rer0axfpar5twtesev65dzaesdfsw9zezere" timestamp="1579759708"&gt;91&lt;/key&gt;&lt;/foreign-keys&gt;&lt;ref-type name="Journal Article"&gt;17&lt;/ref-type&gt;&lt;contributors&gt;&lt;authors&gt;&lt;author&gt;Mitchell, A. J.&lt;/author&gt;&lt;author&gt;Baker-Glenn, E. A.&lt;/author&gt;&lt;author&gt;Granger, L.&lt;/author&gt;&lt;author&gt;Symonds, P.&lt;/author&gt;&lt;/authors&gt;&lt;/contributors&gt;&lt;auth-address&gt;Department of Cancer and Molecular Medicine, Leicester Royal Infirmary, Leicester LE1 5WW, UK. alex.mitchell@leicspart.nhs.uk&lt;/auth-address&gt;&lt;titles&gt;&lt;title&gt;Can the Distress Thermometer be improved by additional mood domains? Part I. Initial validation of the Emotion Thermometers tool&lt;/title&gt;&lt;secondary-title&gt;Psychooncology&lt;/secondary-title&gt;&lt;/titles&gt;&lt;periodical&gt;&lt;full-title&gt;Psychooncology&lt;/full-title&gt;&lt;/periodical&gt;&lt;pages&gt;125-33&lt;/pages&gt;&lt;volume&gt;19&lt;/volume&gt;&lt;number&gt;2&lt;/number&gt;&lt;edition&gt;2009/03/20&lt;/edition&gt;&lt;keywords&gt;&lt;keyword&gt;*Affect&lt;/keyword&gt;&lt;keyword&gt;Anger&lt;/keyword&gt;&lt;keyword&gt;Anxiety Disorders/diagnosis/psychology&lt;/keyword&gt;&lt;keyword&gt;Depressive Disorder, Major/*diagnosis/epidemiology/*etiology&lt;/keyword&gt;&lt;keyword&gt;Diagnostic and Statistical Manual of Mental Disorders&lt;/keyword&gt;&lt;keyword&gt;Female&lt;/keyword&gt;&lt;keyword&gt;Humans&lt;/keyword&gt;&lt;keyword&gt;Male&lt;/keyword&gt;&lt;keyword&gt;Middle Aged&lt;/keyword&gt;&lt;keyword&gt;Neoplasms/epidemiology/*psychology&lt;/keyword&gt;&lt;keyword&gt;Predictive Value of Tests&lt;/keyword&gt;&lt;keyword&gt;Prevalence&lt;/keyword&gt;&lt;keyword&gt;Reproducibility of Results&lt;/keyword&gt;&lt;keyword&gt;Severity of Illness Index&lt;/keyword&gt;&lt;keyword&gt;*Surveys and Questionnaires&lt;/keyword&gt;&lt;keyword&gt;Visual Perception&lt;/keyword&gt;&lt;/keywords&gt;&lt;dates&gt;&lt;year&gt;2010&lt;/year&gt;&lt;pub-dates&gt;&lt;date&gt;Feb&lt;/date&gt;&lt;/pub-dates&gt;&lt;/dates&gt;&lt;isbn&gt;1099-1611 (Electronic)&amp;#xD;1057-9249 (Linking)&lt;/isbn&gt;&lt;accession-num&gt;19296462&lt;/accession-num&gt;&lt;urls&gt;&lt;related-urls&gt;&lt;url&gt;https://www.ncbi.nlm.nih.gov/pubmed/19296462&lt;/url&gt;&lt;/related-urls&gt;&lt;/urls&gt;&lt;electronic-resource-num&gt;10.1002/pon.1523&lt;/electronic-resource-num&gt;&lt;/record&gt;&lt;/Cite&gt;&lt;/EndNote&gt;</w:instrText>
      </w:r>
      <w:r w:rsidRPr="009C4C1B">
        <w:rPr>
          <w:rFonts w:eastAsiaTheme="minorHAnsi"/>
          <w:lang w:eastAsia="en-US"/>
        </w:rPr>
        <w:fldChar w:fldCharType="separate"/>
      </w:r>
      <w:r w:rsidRPr="009C4C1B">
        <w:rPr>
          <w:rFonts w:eastAsiaTheme="minorHAnsi"/>
          <w:noProof/>
          <w:lang w:eastAsia="en-US"/>
        </w:rPr>
        <w:t>(22)</w:t>
      </w:r>
      <w:r w:rsidRPr="009C4C1B">
        <w:rPr>
          <w:rFonts w:eastAsiaTheme="minorHAnsi"/>
          <w:lang w:eastAsia="en-US"/>
        </w:rPr>
        <w:fldChar w:fldCharType="end"/>
      </w:r>
      <w:r w:rsidRPr="009C4C1B">
        <w:rPr>
          <w:rFonts w:eastAsiaTheme="minorHAnsi"/>
          <w:lang w:eastAsia="en-US"/>
        </w:rPr>
        <w:t>.</w:t>
      </w:r>
    </w:p>
    <w:p w14:paraId="107F3705" w14:textId="77777777" w:rsidR="009C4C1B" w:rsidRPr="009C4C1B" w:rsidRDefault="009C4C1B" w:rsidP="009C4C1B">
      <w:pPr>
        <w:pStyle w:val="ListParagraph"/>
        <w:numPr>
          <w:ilvl w:val="0"/>
          <w:numId w:val="44"/>
        </w:numPr>
        <w:rPr>
          <w:rFonts w:eastAsiaTheme="minorHAnsi"/>
          <w:b/>
          <w:lang w:eastAsia="en-US"/>
        </w:rPr>
      </w:pPr>
      <w:r w:rsidRPr="009C4C1B">
        <w:rPr>
          <w:rFonts w:eastAsiaTheme="minorHAnsi"/>
          <w:b/>
          <w:lang w:eastAsia="en-US"/>
        </w:rPr>
        <w:t>Cognitive-behavioural therapy skills acquisition and use:</w:t>
      </w:r>
    </w:p>
    <w:p w14:paraId="7B6E666C" w14:textId="77777777" w:rsidR="009C4C1B" w:rsidRPr="009C4C1B" w:rsidRDefault="009C4C1B" w:rsidP="009C4C1B">
      <w:pPr>
        <w:pStyle w:val="ListParagraph"/>
        <w:rPr>
          <w:rFonts w:eastAsiaTheme="minorHAnsi"/>
          <w:lang w:eastAsia="en-US"/>
        </w:rPr>
      </w:pPr>
      <w:r w:rsidRPr="009C4C1B">
        <w:rPr>
          <w:rFonts w:eastAsiaTheme="minorHAnsi"/>
          <w:lang w:eastAsia="en-US"/>
        </w:rPr>
        <w:t xml:space="preserve">Ten purposively designed items that assess participants’ self-efficacy using a number of cognitive and/or behavioural coping skills, and whether they have used these skills since finishing their online group. Items question participants on their performance of CBT-related skills/activity. For each item, participants indicate whether they feel like they could complete the skill/activity (yes/no), and whether they actually performed the skill/activity (not at all/a little/a lot). </w:t>
      </w:r>
    </w:p>
    <w:p w14:paraId="555C327F" w14:textId="77777777" w:rsidR="009C4C1B" w:rsidRPr="009C4C1B" w:rsidRDefault="009C4C1B" w:rsidP="009C4C1B">
      <w:pPr>
        <w:pStyle w:val="ListParagraph"/>
        <w:numPr>
          <w:ilvl w:val="0"/>
          <w:numId w:val="44"/>
        </w:numPr>
        <w:rPr>
          <w:rFonts w:eastAsiaTheme="minorHAnsi"/>
          <w:b/>
          <w:lang w:eastAsia="en-US"/>
        </w:rPr>
      </w:pPr>
      <w:r w:rsidRPr="009C4C1B">
        <w:rPr>
          <w:rFonts w:eastAsiaTheme="minorHAnsi"/>
          <w:b/>
          <w:lang w:eastAsia="en-US"/>
        </w:rPr>
        <w:t>Brief Cope</w:t>
      </w:r>
    </w:p>
    <w:p w14:paraId="4D0A1651" w14:textId="15BD21B2" w:rsidR="009C4C1B" w:rsidRPr="009C4C1B" w:rsidRDefault="009C4C1B" w:rsidP="009C4C1B">
      <w:pPr>
        <w:pStyle w:val="ListParagraph"/>
        <w:rPr>
          <w:rFonts w:eastAsiaTheme="minorHAnsi"/>
          <w:b/>
          <w:lang w:eastAsia="en-US"/>
        </w:rPr>
      </w:pPr>
      <w:r w:rsidRPr="009C4C1B">
        <w:rPr>
          <w:rFonts w:eastAsiaTheme="minorHAnsi"/>
          <w:lang w:eastAsia="en-US"/>
        </w:rPr>
        <w:lastRenderedPageBreak/>
        <w:t>A shortened version of the COPE scale, designed to assess several responses known to be relevant to effective and ineffective coping.</w:t>
      </w:r>
      <w:r w:rsidRPr="009C4C1B">
        <w:rPr>
          <w:rFonts w:eastAsiaTheme="minorHAnsi"/>
          <w:vertAlign w:val="superscript"/>
          <w:lang w:eastAsia="en-US"/>
        </w:rPr>
        <w:t>3</w:t>
      </w:r>
      <w:r w:rsidRPr="009C4C1B">
        <w:rPr>
          <w:rFonts w:eastAsiaTheme="minorHAnsi"/>
          <w:lang w:eastAsia="en-US"/>
        </w:rPr>
        <w:t xml:space="preserve"> Participants respond to 18 items on a four-point Likert scale (i.e. I haven’t been doing this at all/I’ve been doing this a little bit/I’ve been doing this a medium amount/I’ve been doing this a lot)</w:t>
      </w:r>
      <w:r w:rsidRPr="009C4C1B">
        <w:rPr>
          <w:rFonts w:eastAsiaTheme="minorHAnsi"/>
          <w:lang w:eastAsia="en-US"/>
        </w:rPr>
        <w:fldChar w:fldCharType="begin"/>
      </w:r>
      <w:r w:rsidRPr="009C4C1B">
        <w:rPr>
          <w:rFonts w:eastAsiaTheme="minorHAnsi"/>
          <w:lang w:eastAsia="en-US"/>
        </w:rPr>
        <w:instrText xml:space="preserve"> ADDIN EN.CITE &lt;EndNote&gt;&lt;Cite&gt;&lt;Author&gt;Carver&lt;/Author&gt;&lt;Year&gt;1997&lt;/Year&gt;&lt;RecNum&gt;82&lt;/RecNum&gt;&lt;DisplayText&gt;(23)&lt;/DisplayText&gt;&lt;record&gt;&lt;rec-number&gt;82&lt;/rec-number&gt;&lt;foreign-keys&gt;&lt;key app="EN" db-id="rer0axfpar5twtesev65dzaesdfsw9zezere" timestamp="1578467761"&gt;82&lt;/key&gt;&lt;/foreign-keys&gt;&lt;ref-type name="Journal Article"&gt;17&lt;/ref-type&gt;&lt;contributors&gt;&lt;authors&gt;&lt;author&gt;Carver, C. S.&lt;/author&gt;&lt;/authors&gt;&lt;/contributors&gt;&lt;auth-address&gt;Department of Psychology, University of Miami, Coral Gables, FL, USA. ccarver@umiami.ir.miami.edu&lt;/auth-address&gt;&lt;titles&gt;&lt;title&gt;You want to measure coping but your protocol&amp;apos;s too long: consider the brief COPE&lt;/title&gt;&lt;secondary-title&gt;Int J Behav Med&lt;/secondary-title&gt;&lt;/titles&gt;&lt;periodical&gt;&lt;full-title&gt;Int J Behav Med&lt;/full-title&gt;&lt;/periodical&gt;&lt;pages&gt;92-100&lt;/pages&gt;&lt;volume&gt;4&lt;/volume&gt;&lt;number&gt;1&lt;/number&gt;&lt;edition&gt;1997/01/01&lt;/edition&gt;&lt;dates&gt;&lt;year&gt;1997&lt;/year&gt;&lt;/dates&gt;&lt;isbn&gt;1070-5503 (Print)&amp;#xD;1070-5503 (Linking)&lt;/isbn&gt;&lt;accession-num&gt;16250744&lt;/accession-num&gt;&lt;urls&gt;&lt;related-urls&gt;&lt;url&gt;https://www.ncbi.nlm.nih.gov/pubmed/16250744&lt;/url&gt;&lt;/related-urls&gt;&lt;/urls&gt;&lt;electronic-resource-num&gt;10.1207/s15327558ijbm0401_6&lt;/electronic-resource-num&gt;&lt;/record&gt;&lt;/Cite&gt;&lt;/EndNote&gt;</w:instrText>
      </w:r>
      <w:r w:rsidRPr="009C4C1B">
        <w:rPr>
          <w:rFonts w:eastAsiaTheme="minorHAnsi"/>
          <w:lang w:eastAsia="en-US"/>
        </w:rPr>
        <w:fldChar w:fldCharType="separate"/>
      </w:r>
      <w:r w:rsidRPr="009C4C1B">
        <w:rPr>
          <w:rFonts w:eastAsiaTheme="minorHAnsi"/>
          <w:noProof/>
          <w:lang w:eastAsia="en-US"/>
        </w:rPr>
        <w:t>(23)</w:t>
      </w:r>
      <w:r w:rsidRPr="009C4C1B">
        <w:rPr>
          <w:rFonts w:eastAsiaTheme="minorHAnsi"/>
          <w:lang w:eastAsia="en-US"/>
        </w:rPr>
        <w:fldChar w:fldCharType="end"/>
      </w:r>
      <w:r w:rsidRPr="009C4C1B">
        <w:rPr>
          <w:rFonts w:eastAsiaTheme="minorHAnsi"/>
          <w:lang w:eastAsia="en-US"/>
        </w:rPr>
        <w:t xml:space="preserve"> .</w:t>
      </w:r>
    </w:p>
    <w:p w14:paraId="1706F5A6" w14:textId="77777777" w:rsidR="009C4C1B" w:rsidRPr="009C4C1B" w:rsidRDefault="009C4C1B" w:rsidP="009C4C1B">
      <w:pPr>
        <w:pStyle w:val="ListParagraph"/>
        <w:numPr>
          <w:ilvl w:val="0"/>
          <w:numId w:val="44"/>
        </w:numPr>
        <w:rPr>
          <w:rFonts w:eastAsiaTheme="minorHAnsi"/>
          <w:b/>
          <w:lang w:eastAsia="en-US"/>
        </w:rPr>
      </w:pPr>
      <w:r w:rsidRPr="009C4C1B">
        <w:rPr>
          <w:rFonts w:eastAsiaTheme="minorHAnsi"/>
          <w:b/>
          <w:lang w:eastAsia="en-US"/>
        </w:rPr>
        <w:t xml:space="preserve">Benefit/Burden items </w:t>
      </w:r>
    </w:p>
    <w:p w14:paraId="010A9B14" w14:textId="77777777" w:rsidR="009C4C1B" w:rsidRPr="009C4C1B" w:rsidRDefault="009C4C1B" w:rsidP="009C4C1B">
      <w:pPr>
        <w:pStyle w:val="ListParagraph"/>
        <w:rPr>
          <w:rFonts w:eastAsiaTheme="minorHAnsi"/>
          <w:lang w:eastAsia="en-US"/>
        </w:rPr>
      </w:pPr>
      <w:r w:rsidRPr="009C4C1B">
        <w:rPr>
          <w:rFonts w:eastAsiaTheme="minorHAnsi"/>
          <w:lang w:eastAsia="en-US"/>
        </w:rPr>
        <w:t>Two items to assess the extent to which parent participants found the program beneficial or burdensome. Participants respond on a five-point Likert scale (i.e. not at all, a little bit, somewhat, quite a bit, very much).</w:t>
      </w:r>
    </w:p>
    <w:p w14:paraId="27542520" w14:textId="13FA64AB" w:rsidR="009C4C1B" w:rsidRPr="009C4C1B" w:rsidRDefault="009C4C1B" w:rsidP="009C4C1B">
      <w:pPr>
        <w:pStyle w:val="ListParagraph"/>
        <w:numPr>
          <w:ilvl w:val="0"/>
          <w:numId w:val="44"/>
        </w:numPr>
        <w:rPr>
          <w:rFonts w:eastAsiaTheme="minorHAnsi"/>
          <w:b/>
          <w:u w:val="single"/>
          <w:lang w:eastAsia="en-US"/>
        </w:rPr>
      </w:pPr>
      <w:r w:rsidRPr="009C4C1B">
        <w:rPr>
          <w:rFonts w:eastAsiaTheme="minorHAnsi"/>
          <w:b/>
          <w:lang w:eastAsia="en-US"/>
        </w:rPr>
        <w:t>Participant goals/expectations</w:t>
      </w:r>
      <w:r w:rsidRPr="009C4C1B">
        <w:rPr>
          <w:rFonts w:eastAsiaTheme="minorHAnsi"/>
          <w:b/>
          <w:lang w:eastAsia="en-US"/>
        </w:rPr>
        <w:br/>
      </w:r>
      <w:proofErr w:type="gramStart"/>
      <w:r w:rsidRPr="009C4C1B">
        <w:rPr>
          <w:rFonts w:eastAsiaTheme="minorHAnsi"/>
          <w:lang w:eastAsia="en-US"/>
        </w:rPr>
        <w:t>A</w:t>
      </w:r>
      <w:proofErr w:type="gramEnd"/>
      <w:r w:rsidRPr="009C4C1B">
        <w:rPr>
          <w:rFonts w:eastAsiaTheme="minorHAnsi"/>
          <w:lang w:eastAsia="en-US"/>
        </w:rPr>
        <w:t xml:space="preserve"> series of free-response items where participants outline their personal goals and expectations for the Cascade program.</w:t>
      </w:r>
    </w:p>
    <w:p w14:paraId="0CE656DB" w14:textId="77777777" w:rsidR="009C4C1B" w:rsidRPr="009C4C1B" w:rsidRDefault="009C4C1B" w:rsidP="009C4C1B">
      <w:pPr>
        <w:pStyle w:val="ListParagraph"/>
        <w:rPr>
          <w:rFonts w:eastAsiaTheme="minorHAnsi"/>
          <w:b/>
          <w:u w:val="single"/>
          <w:lang w:eastAsia="en-US"/>
        </w:rPr>
      </w:pPr>
    </w:p>
    <w:p w14:paraId="6221048E" w14:textId="77777777" w:rsidR="009C4C1B" w:rsidRDefault="009C4C1B" w:rsidP="009C4C1B">
      <w:pPr>
        <w:rPr>
          <w:rFonts w:eastAsiaTheme="minorHAnsi"/>
          <w:b/>
          <w:u w:val="single"/>
          <w:lang w:eastAsia="en-US"/>
        </w:rPr>
      </w:pPr>
      <w:r w:rsidRPr="009C4C1B">
        <w:rPr>
          <w:rFonts w:eastAsiaTheme="minorHAnsi"/>
          <w:b/>
          <w:u w:val="single"/>
          <w:lang w:eastAsia="en-US"/>
        </w:rPr>
        <w:t>Questionnaire 2 only</w:t>
      </w:r>
    </w:p>
    <w:p w14:paraId="3D609F44" w14:textId="77777777" w:rsidR="009C4C1B" w:rsidRPr="009C4C1B" w:rsidRDefault="009C4C1B" w:rsidP="009C4C1B">
      <w:pPr>
        <w:rPr>
          <w:rFonts w:eastAsiaTheme="minorHAnsi"/>
          <w:b/>
          <w:u w:val="single"/>
          <w:lang w:eastAsia="en-US"/>
        </w:rPr>
      </w:pPr>
    </w:p>
    <w:p w14:paraId="27B8A3D0" w14:textId="77777777" w:rsidR="009C4C1B" w:rsidRPr="009C4C1B" w:rsidRDefault="009C4C1B" w:rsidP="009C4C1B">
      <w:pPr>
        <w:pStyle w:val="ListParagraph"/>
        <w:numPr>
          <w:ilvl w:val="0"/>
          <w:numId w:val="45"/>
        </w:numPr>
        <w:rPr>
          <w:rFonts w:eastAsiaTheme="minorHAnsi"/>
          <w:b/>
          <w:lang w:eastAsia="en-US"/>
        </w:rPr>
      </w:pPr>
      <w:r w:rsidRPr="009C4C1B">
        <w:rPr>
          <w:rFonts w:eastAsiaTheme="minorHAnsi"/>
          <w:b/>
          <w:lang w:eastAsia="en-US"/>
        </w:rPr>
        <w:t>Working Alliance Inventory – Short Revised (WAI-SR)</w:t>
      </w:r>
    </w:p>
    <w:p w14:paraId="71712F70" w14:textId="17EE4086" w:rsidR="009C4C1B" w:rsidRPr="009C4C1B" w:rsidRDefault="009C4C1B" w:rsidP="009C4C1B">
      <w:pPr>
        <w:pStyle w:val="ListParagraph"/>
        <w:rPr>
          <w:rFonts w:eastAsiaTheme="minorHAnsi"/>
          <w:lang w:eastAsia="en-US"/>
        </w:rPr>
      </w:pPr>
      <w:r w:rsidRPr="009C4C1B">
        <w:rPr>
          <w:rFonts w:eastAsiaTheme="minorHAnsi"/>
          <w:lang w:eastAsia="en-US"/>
        </w:rPr>
        <w:t>The WAI-SR is a 12-item scale that will be included to assess participants’ therapeutic alliance with their online facilitator. We will use a version of the WAI-SR modified to exclude items on the goal subscale, for a total of eight items. Participants respond on a five-point Likert scale (i.e. seldom, sometimes, fairly often, very often, and always</w:t>
      </w:r>
      <w:proofErr w:type="gramStart"/>
      <w:r w:rsidRPr="009C4C1B">
        <w:rPr>
          <w:rFonts w:eastAsiaTheme="minorHAnsi"/>
          <w:lang w:eastAsia="en-US"/>
        </w:rPr>
        <w:t>)</w:t>
      </w:r>
      <w:proofErr w:type="gramEnd"/>
      <w:r w:rsidRPr="009C4C1B">
        <w:rPr>
          <w:rFonts w:eastAsiaTheme="minorHAnsi"/>
          <w:lang w:eastAsia="en-US"/>
        </w:rPr>
        <w:fldChar w:fldCharType="begin">
          <w:fldData xml:space="preserve">PEVuZE5vdGU+PENpdGU+PEF1dGhvcj5NdW5kZXI8L0F1dGhvcj48WWVhcj4yMDEwPC9ZZWFyPjxS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</w:fldData>
        </w:fldChar>
      </w:r>
      <w:r w:rsidRPr="009C4C1B">
        <w:rPr>
          <w:rFonts w:eastAsiaTheme="minorHAnsi"/>
          <w:lang w:eastAsia="en-US"/>
        </w:rPr>
        <w:instrText xml:space="preserve"> ADDIN EN.CITE </w:instrText>
      </w:r>
      <w:r w:rsidRPr="009C4C1B">
        <w:rPr>
          <w:rFonts w:eastAsiaTheme="minorHAnsi"/>
          <w:lang w:eastAsia="en-US"/>
        </w:rPr>
        <w:fldChar w:fldCharType="begin">
          <w:fldData xml:space="preserve">PEVuZE5vdGU+PENpdGU+PEF1dGhvcj5NdW5kZXI8L0F1dGhvcj48WWVhcj4yMDEwPC9ZZWFyPjxS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</w:fldData>
        </w:fldChar>
      </w:r>
      <w:r w:rsidRPr="009C4C1B">
        <w:rPr>
          <w:rFonts w:eastAsiaTheme="minorHAnsi"/>
          <w:lang w:eastAsia="en-US"/>
        </w:rPr>
        <w:instrText xml:space="preserve"> ADDIN EN.CITE.DATA </w:instrText>
      </w:r>
      <w:r>
        <w:rPr>
          <w:rFonts w:eastAsiaTheme="minorHAnsi"/>
          <w:lang w:eastAsia="en-US"/>
        </w:rPr>
      </w:r>
      <w:r w:rsidRPr="009C4C1B">
        <w:rPr>
          <w:rFonts w:eastAsiaTheme="minorHAnsi"/>
          <w:lang w:eastAsia="en-US"/>
        </w:rPr>
        <w:fldChar w:fldCharType="end"/>
      </w:r>
      <w:r w:rsidRPr="009C4C1B">
        <w:rPr>
          <w:rFonts w:eastAsiaTheme="minorHAnsi"/>
          <w:lang w:eastAsia="en-US"/>
        </w:rPr>
        <w:fldChar w:fldCharType="separate"/>
      </w:r>
      <w:r w:rsidRPr="009C4C1B">
        <w:rPr>
          <w:rFonts w:eastAsiaTheme="minorHAnsi"/>
          <w:noProof/>
          <w:lang w:eastAsia="en-US"/>
        </w:rPr>
        <w:t>(24)</w:t>
      </w:r>
      <w:r w:rsidRPr="009C4C1B">
        <w:rPr>
          <w:rFonts w:eastAsiaTheme="minorHAnsi"/>
          <w:lang w:eastAsia="en-US"/>
        </w:rPr>
        <w:fldChar w:fldCharType="end"/>
      </w:r>
      <w:r w:rsidRPr="009C4C1B">
        <w:rPr>
          <w:rFonts w:eastAsiaTheme="minorHAnsi"/>
          <w:lang w:eastAsia="en-US"/>
        </w:rPr>
        <w:t xml:space="preserve"> .</w:t>
      </w:r>
    </w:p>
    <w:p w14:paraId="1E35C377" w14:textId="77777777" w:rsidR="009C4C1B" w:rsidRPr="009C4C1B" w:rsidRDefault="009C4C1B" w:rsidP="009C4C1B">
      <w:pPr>
        <w:pStyle w:val="ListParagraph"/>
        <w:numPr>
          <w:ilvl w:val="0"/>
          <w:numId w:val="45"/>
        </w:numPr>
        <w:rPr>
          <w:rFonts w:eastAsiaTheme="minorHAnsi"/>
          <w:b/>
          <w:lang w:eastAsia="en-US"/>
        </w:rPr>
      </w:pPr>
      <w:r w:rsidRPr="009C4C1B">
        <w:rPr>
          <w:rFonts w:eastAsiaTheme="minorHAnsi"/>
          <w:b/>
          <w:lang w:eastAsia="en-US"/>
        </w:rPr>
        <w:t xml:space="preserve">Changes to health/mental health status: </w:t>
      </w:r>
    </w:p>
    <w:p w14:paraId="0F9875BD" w14:textId="77777777" w:rsidR="009C4C1B" w:rsidRPr="009C4C1B" w:rsidRDefault="009C4C1B" w:rsidP="009C4C1B">
      <w:pPr>
        <w:pStyle w:val="ListParagraph"/>
        <w:rPr>
          <w:rFonts w:eastAsiaTheme="minorHAnsi"/>
          <w:lang w:eastAsia="en-US"/>
        </w:rPr>
      </w:pPr>
      <w:r w:rsidRPr="009C4C1B">
        <w:rPr>
          <w:rFonts w:eastAsiaTheme="minorHAnsi"/>
          <w:lang w:eastAsia="en-US"/>
        </w:rPr>
        <w:t>We purposively developed items to assess any changes to participants’ health/mental health status over the last three months. Parents could endorse as many of the following as are relevant to their family over the last three months: ‘my child has experienced worsening of their health’, ‘I have experienced worsening of my health’, ‘my child has experienced worsening of their psychological wellbeing’, ‘I have experienced worsening of my psychological wellbeing’, and ‘my family has experienced an additional significant stressor’.</w:t>
      </w:r>
    </w:p>
    <w:p w14:paraId="66E98E67" w14:textId="77777777" w:rsidR="009C4C1B" w:rsidRPr="009C4C1B" w:rsidRDefault="009C4C1B" w:rsidP="009C4C1B">
      <w:pPr>
        <w:pStyle w:val="ListParagraph"/>
        <w:numPr>
          <w:ilvl w:val="0"/>
          <w:numId w:val="45"/>
        </w:numPr>
        <w:rPr>
          <w:rFonts w:eastAsiaTheme="minorHAnsi"/>
          <w:b/>
          <w:lang w:eastAsia="en-US"/>
        </w:rPr>
      </w:pPr>
      <w:r w:rsidRPr="009C4C1B">
        <w:rPr>
          <w:rFonts w:eastAsiaTheme="minorHAnsi"/>
          <w:b/>
          <w:lang w:eastAsia="en-US"/>
        </w:rPr>
        <w:t xml:space="preserve">Open ended questions: </w:t>
      </w:r>
    </w:p>
    <w:p w14:paraId="2908EED8" w14:textId="77777777" w:rsidR="009C4C1B" w:rsidRPr="009C4C1B" w:rsidRDefault="009C4C1B" w:rsidP="009C4C1B">
      <w:pPr>
        <w:pStyle w:val="ListParagraph"/>
        <w:rPr>
          <w:rFonts w:eastAsiaTheme="minorHAnsi"/>
          <w:lang w:eastAsia="en-US"/>
        </w:rPr>
      </w:pPr>
      <w:r w:rsidRPr="009C4C1B">
        <w:rPr>
          <w:rFonts w:eastAsiaTheme="minorHAnsi" w:cstheme="minorHAnsi"/>
          <w:lang w:eastAsia="en-US"/>
        </w:rPr>
        <w:t>We will include open-ended questionnaires to obtain qualitative feedback from participants.</w:t>
      </w:r>
    </w:p>
    <w:p w14:paraId="56BF9DBF" w14:textId="77777777" w:rsidR="009C4C1B" w:rsidRPr="009C4C1B" w:rsidRDefault="009C4C1B" w:rsidP="009C4C1B">
      <w:pPr>
        <w:pStyle w:val="ListParagraph"/>
        <w:numPr>
          <w:ilvl w:val="0"/>
          <w:numId w:val="45"/>
        </w:numPr>
        <w:rPr>
          <w:rFonts w:eastAsiaTheme="minorHAnsi"/>
          <w:b/>
          <w:lang w:eastAsia="en-US"/>
        </w:rPr>
      </w:pPr>
      <w:r w:rsidRPr="009C4C1B">
        <w:rPr>
          <w:rFonts w:eastAsiaTheme="minorHAnsi"/>
          <w:b/>
          <w:lang w:eastAsia="en-US"/>
        </w:rPr>
        <w:t>Would you recommend the program to other parents of childhood cancer survivors?</w:t>
      </w:r>
    </w:p>
    <w:p w14:paraId="0E4A80F2" w14:textId="2FE69EA3" w:rsidR="00E41C23" w:rsidRPr="009C4C1B" w:rsidRDefault="009C4C1B" w:rsidP="009C4C1B">
      <w:pPr>
        <w:pStyle w:val="ListParagraph"/>
      </w:pPr>
      <w:r w:rsidRPr="009C4C1B">
        <w:rPr>
          <w:rFonts w:eastAsiaTheme="minorHAnsi"/>
          <w:lang w:eastAsia="en-US"/>
        </w:rPr>
        <w:t>Question asking participants if they would recommend the program to other parents of child, adolescent, or young adult cancer survivors. Participants respond on a five-point Likert scale (extremely unlikely, unlikely, neither likely nor unlikely, likely, extremely likely).</w:t>
      </w:r>
    </w:p>
    <w:p w14:paraId="66CAF37A" w14:textId="1520B3F6" w:rsidR="00111BDC" w:rsidRPr="000366D2" w:rsidRDefault="00111BDC" w:rsidP="00353DB0">
      <w:pPr>
        <w:pStyle w:val="Heading3"/>
        <w:numPr>
          <w:ilvl w:val="2"/>
          <w:numId w:val="1"/>
        </w:numPr>
      </w:pPr>
      <w:bookmarkStart w:id="28" w:name="_Toc30699883"/>
      <w:r w:rsidRPr="000366D2">
        <w:t>Assessment of program implementation</w:t>
      </w:r>
      <w:bookmarkEnd w:id="28"/>
      <w:r w:rsidRPr="000366D2">
        <w:t xml:space="preserve"> </w:t>
      </w:r>
    </w:p>
    <w:p w14:paraId="12EB72D4" w14:textId="77777777" w:rsidR="00111BDC" w:rsidRPr="000366D2" w:rsidRDefault="00111BDC" w:rsidP="00111BDC">
      <w:pPr>
        <w:widowControl w:val="0"/>
        <w:spacing w:line="276" w:lineRule="auto"/>
        <w:contextualSpacing/>
        <w:rPr>
          <w:b/>
          <w:sz w:val="22"/>
          <w:szCs w:val="22"/>
          <w:u w:val="single"/>
        </w:rPr>
      </w:pPr>
    </w:p>
    <w:p w14:paraId="6DA0EAE2" w14:textId="42FDDDA2" w:rsidR="00111BDC" w:rsidRPr="009C4C1B" w:rsidRDefault="00111BDC" w:rsidP="009C4C1B">
      <w:pPr>
        <w:pStyle w:val="ListParagraph"/>
        <w:numPr>
          <w:ilvl w:val="0"/>
          <w:numId w:val="46"/>
        </w:numPr>
        <w:rPr>
          <w:b/>
        </w:rPr>
      </w:pPr>
      <w:r w:rsidRPr="009C4C1B">
        <w:rPr>
          <w:b/>
        </w:rPr>
        <w:t>Impact of training/program delivery on community counselling staff</w:t>
      </w:r>
    </w:p>
    <w:p w14:paraId="612DBBB5" w14:textId="48591E40" w:rsidR="00111BDC" w:rsidRPr="00260B13" w:rsidRDefault="00111BDC" w:rsidP="009C4C1B">
      <w:pPr>
        <w:pStyle w:val="ListParagraph"/>
      </w:pPr>
      <w:r w:rsidRPr="00260B13">
        <w:t>Community counselling staff will complete a brief questionnaire and face-to-face/phone interview with the Recapture Life research team at three time points (before, during and at the completion of the trial), to assess staff perception of the program, confidence in program delivery, and perceived barriers/</w:t>
      </w:r>
      <w:r w:rsidR="00260B13">
        <w:t>facilitators to implementation.</w:t>
      </w:r>
    </w:p>
    <w:p w14:paraId="3286EE83" w14:textId="2DA5965A" w:rsidR="00111BDC" w:rsidRPr="009C4C1B" w:rsidRDefault="00111BDC" w:rsidP="009C4C1B">
      <w:pPr>
        <w:pStyle w:val="ListParagraph"/>
        <w:numPr>
          <w:ilvl w:val="0"/>
          <w:numId w:val="46"/>
        </w:numPr>
        <w:rPr>
          <w:b/>
        </w:rPr>
      </w:pPr>
      <w:r w:rsidRPr="009C4C1B">
        <w:rPr>
          <w:b/>
        </w:rPr>
        <w:t>Participant responsiveness</w:t>
      </w:r>
    </w:p>
    <w:p w14:paraId="5707F03B" w14:textId="77777777" w:rsidR="00856130" w:rsidRDefault="00111BDC" w:rsidP="009C4C1B">
      <w:pPr>
        <w:pStyle w:val="ListParagraph"/>
      </w:pPr>
      <w:r w:rsidRPr="00260B13">
        <w:t xml:space="preserve">Data will be collected on program uptake rates, session attendance, and attrition rates.  </w:t>
      </w:r>
    </w:p>
    <w:p w14:paraId="125B4697" w14:textId="1931642A" w:rsidR="00111BDC" w:rsidRPr="009C4C1B" w:rsidRDefault="00111BDC" w:rsidP="009C4C1B">
      <w:pPr>
        <w:pStyle w:val="ListParagraph"/>
        <w:numPr>
          <w:ilvl w:val="0"/>
          <w:numId w:val="46"/>
        </w:numPr>
        <w:rPr>
          <w:b/>
        </w:rPr>
      </w:pPr>
      <w:r w:rsidRPr="009C4C1B">
        <w:rPr>
          <w:b/>
        </w:rPr>
        <w:t xml:space="preserve">Technical issues </w:t>
      </w:r>
    </w:p>
    <w:p w14:paraId="402DE050" w14:textId="1C0F82D5" w:rsidR="00856130" w:rsidRDefault="000366D2" w:rsidP="009C4C1B">
      <w:pPr>
        <w:pStyle w:val="ListParagraph"/>
      </w:pPr>
      <w:r w:rsidRPr="000366D2">
        <w:t>Technical</w:t>
      </w:r>
      <w:r w:rsidR="00111BDC" w:rsidRPr="000366D2">
        <w:t xml:space="preserve"> issues will be documented in session log completed by community counselling staff after every session. Staff will report factors such as number of technical glitches (relating to audio-visual functioning, internet speed, WebEx program functioning), perceived impact of technical difficulties on the session. </w:t>
      </w:r>
    </w:p>
    <w:p w14:paraId="2A5A8B4B" w14:textId="7C8185E1" w:rsidR="00111BDC" w:rsidRPr="009C4C1B" w:rsidRDefault="00111BDC" w:rsidP="009C4C1B">
      <w:pPr>
        <w:pStyle w:val="ListParagraph"/>
        <w:numPr>
          <w:ilvl w:val="0"/>
          <w:numId w:val="46"/>
        </w:numPr>
        <w:rPr>
          <w:b/>
        </w:rPr>
      </w:pPr>
      <w:r w:rsidRPr="009C4C1B">
        <w:rPr>
          <w:b/>
        </w:rPr>
        <w:t>Intervention fidelity</w:t>
      </w:r>
    </w:p>
    <w:p w14:paraId="6E9E86CC" w14:textId="35220802" w:rsidR="00EB09A2" w:rsidRDefault="00111BDC" w:rsidP="009C4C1B">
      <w:pPr>
        <w:pStyle w:val="ListParagraph"/>
      </w:pPr>
      <w:r w:rsidRPr="000366D2">
        <w:t>Staff will be required to document their adherence to the treatment manual at each session. If deviations from the treatment manual occurred, staff will be asked to make a note of the reasons for dev</w:t>
      </w:r>
      <w:r w:rsidR="0092089F">
        <w:t xml:space="preserve">iation (e.g. not enough time). </w:t>
      </w:r>
      <w:r w:rsidRPr="000366D2">
        <w:t xml:space="preserve"> </w:t>
      </w:r>
    </w:p>
    <w:p w14:paraId="711E5EA6" w14:textId="2E4FA54C" w:rsidR="00111BDC" w:rsidRPr="000366D2" w:rsidRDefault="00EB09A2" w:rsidP="00EB09A2">
      <w:r>
        <w:br w:type="page"/>
      </w:r>
    </w:p>
    <w:p w14:paraId="7CABDD8E" w14:textId="210C3D11" w:rsidR="00856130" w:rsidRPr="009C4C1B" w:rsidRDefault="00856130" w:rsidP="009C4C1B">
      <w:pPr>
        <w:pStyle w:val="ListParagraph"/>
        <w:numPr>
          <w:ilvl w:val="0"/>
          <w:numId w:val="46"/>
        </w:numPr>
        <w:rPr>
          <w:b/>
        </w:rPr>
      </w:pPr>
      <w:r w:rsidRPr="009C4C1B">
        <w:rPr>
          <w:b/>
        </w:rPr>
        <w:lastRenderedPageBreak/>
        <w:t>Financial sustainability</w:t>
      </w:r>
    </w:p>
    <w:p w14:paraId="4D6AFF7E" w14:textId="6DA8BB8C" w:rsidR="00111BDC" w:rsidRPr="005B21CE" w:rsidRDefault="00111BDC" w:rsidP="00EB09A2">
      <w:pPr>
        <w:pStyle w:val="ListParagraph"/>
      </w:pPr>
      <w:r w:rsidRPr="000366D2">
        <w:t xml:space="preserve">Financial sustainability will be evaluated in terms of time (staff time spent preparing for sessions, time spent waiting for participants to log-in, time spent on participant follow-up), and resource costs (e.g. dongle costs, costs of WebEx subscription). </w:t>
      </w:r>
    </w:p>
    <w:p w14:paraId="1CD86A9A" w14:textId="2397398E" w:rsidR="00111BDC" w:rsidRDefault="00111BDC" w:rsidP="00D3545D">
      <w:pPr>
        <w:pStyle w:val="Heading2"/>
      </w:pPr>
      <w:bookmarkStart w:id="29" w:name="_Toc30699884"/>
      <w:r w:rsidRPr="005B21CE">
        <w:t>Study procedure risks</w:t>
      </w:r>
      <w:bookmarkEnd w:id="29"/>
    </w:p>
    <w:p w14:paraId="72D9FDB3" w14:textId="77777777" w:rsidR="009C4C1B" w:rsidRPr="009C4C1B" w:rsidRDefault="009C4C1B" w:rsidP="009C4C1B">
      <w:pPr>
        <w:rPr>
          <w:lang w:val="en-US"/>
        </w:rPr>
      </w:pPr>
    </w:p>
    <w:p w14:paraId="34516B03" w14:textId="41933D9E" w:rsidR="006E626B" w:rsidRPr="008223DC" w:rsidRDefault="006E626B" w:rsidP="009C4C1B">
      <w:r>
        <w:t>The</w:t>
      </w:r>
      <w:r w:rsidRPr="005B21CE">
        <w:t xml:space="preserve"> Cascade</w:t>
      </w:r>
      <w:r>
        <w:t xml:space="preserve"> protocol teaches parent participants </w:t>
      </w:r>
      <w:r w:rsidRPr="005B21CE">
        <w:t>specific coping skills which they can use to manage symptoms of distress</w:t>
      </w:r>
      <w:r>
        <w:t xml:space="preserve"> – we anticipate that parents will experience a reduction in symptoms of distress and an increase in their quality of life</w:t>
      </w:r>
      <w:r w:rsidRPr="005B21CE">
        <w:t xml:space="preserve">. In teaching these skills, and discussing issues related to cancer, however, it is possible that for some participants their distress levels will increase in the short term. Our priority is to support participants to stay safe. In the Recapture Life Phase II randomised </w:t>
      </w:r>
      <w:r w:rsidRPr="008223DC">
        <w:t xml:space="preserve">controlled trial no serious adverse events occurred that were required to be reported to the ethics committee, demonstrating the rigour of our safety management protocol. </w:t>
      </w:r>
      <w:r w:rsidR="00235054" w:rsidRPr="008223DC">
        <w:t>We have considered potential for harm when delivering group-based psychosocial interventions online, and procedures for appropriate risk management in-depth, recently publishing about this in a national psychological journal</w:t>
      </w:r>
      <w:r w:rsidR="0097039B" w:rsidRPr="008223DC">
        <w:t xml:space="preserve"> </w:t>
      </w:r>
      <w:r w:rsidR="00235054" w:rsidRPr="008223DC">
        <w:fldChar w:fldCharType="begin"/>
      </w:r>
      <w:r w:rsidR="009C4C1B">
        <w:instrText xml:space="preserve"> ADDIN EN.CITE &lt;EndNote&gt;&lt;Cite&gt;&lt;Author&gt;Sansom</w:instrText>
      </w:r>
      <w:r w:rsidR="009C4C1B">
        <w:rPr>
          <w:rFonts w:ascii="Cambria Math" w:hAnsi="Cambria Math" w:cs="Cambria Math"/>
        </w:rPr>
        <w:instrText>‐</w:instrText>
      </w:r>
      <w:r w:rsidR="009C4C1B">
        <w:instrText>Daly&lt;/Author&gt;&lt;Year&gt;2015&lt;/Year&gt;&lt;RecNum&gt;69&lt;/RecNum&gt;&lt;DisplayText&gt;(25)&lt;/DisplayText&gt;&lt;record&gt;&lt;rec-number&gt;69&lt;/rec-number&gt;&lt;foreign-keys&gt;&lt;key app="EN" db-id="rer0axfpar5twtesev65dzaesdfsw9zezere" timestamp="1572835116"&gt;69&lt;/key&gt;&lt;/foreign-keys&gt;&lt;ref-type name="Journal Article"&gt;17&lt;/ref-type&gt;&lt;contributors&gt;&lt;authors&gt;&lt;author&gt;Sansom</w:instrText>
      </w:r>
      <w:r w:rsidR="009C4C1B">
        <w:rPr>
          <w:rFonts w:ascii="Cambria Math" w:hAnsi="Cambria Math" w:cs="Cambria Math"/>
        </w:rPr>
        <w:instrText>‐</w:instrText>
      </w:r>
      <w:r w:rsidR="009C4C1B">
        <w:instrText>Daly, Ursula M&lt;/author&gt;&lt;author&gt;Wakefield, Claire E&lt;/author&gt;&lt;author&gt;McGill, Brittany C&lt;/author&gt;&lt;author&gt;Patterson, Pandora&lt;/author&gt;&lt;/authors&gt;&lt;/contributors&gt;&lt;titles&gt;&lt;title&gt;Ethical and clinical challenges delivering group</w:instrText>
      </w:r>
      <w:r w:rsidR="009C4C1B">
        <w:rPr>
          <w:rFonts w:ascii="Cambria Math" w:hAnsi="Cambria Math" w:cs="Cambria Math"/>
        </w:rPr>
        <w:instrText>‐</w:instrText>
      </w:r>
      <w:r w:rsidR="009C4C1B">
        <w:instrText>based cognitive</w:instrText>
      </w:r>
      <w:r w:rsidR="009C4C1B">
        <w:rPr>
          <w:rFonts w:ascii="Cambria Math" w:hAnsi="Cambria Math" w:cs="Cambria Math"/>
        </w:rPr>
        <w:instrText>‐</w:instrText>
      </w:r>
      <w:r w:rsidR="009C4C1B">
        <w:instrText>behavioural therapy to adolescents and young adults with cancer using videoconferencing technology&lt;/title&gt;&lt;secondary-title&gt;Australian Psychologist&lt;/secondary-title&gt;&lt;/titles&gt;&lt;periodical&gt;&lt;full-title&gt;Australian Psychologist&lt;/full-title&gt;&lt;/periodical&gt;&lt;pages&gt;271-278&lt;/pages&gt;&lt;volume&gt;50&lt;/volume&gt;&lt;number&gt;4&lt;/number&gt;&lt;dates&gt;&lt;year&gt;2015&lt;/year&gt;&lt;/dates&gt;&lt;isbn&gt;0005-0067&lt;/isbn&gt;&lt;urls&gt;&lt;/urls&gt;&lt;/record&gt;&lt;/Cite&gt;&lt;/EndNote&gt;</w:instrText>
      </w:r>
      <w:r w:rsidR="00235054" w:rsidRPr="008223DC">
        <w:fldChar w:fldCharType="separate"/>
      </w:r>
      <w:r w:rsidR="009C4C1B">
        <w:rPr>
          <w:noProof/>
        </w:rPr>
        <w:t>(25)</w:t>
      </w:r>
      <w:r w:rsidR="00235054" w:rsidRPr="008223DC">
        <w:fldChar w:fldCharType="end"/>
      </w:r>
      <w:r w:rsidR="00235054" w:rsidRPr="008223DC">
        <w:t xml:space="preserve"> as well as undertaking a review of international best-practice guidelines for the delivery of videoconferencing-based interventions</w:t>
      </w:r>
      <w:r w:rsidR="00BF0F9E">
        <w:t xml:space="preserve"> </w:t>
      </w:r>
      <w:r w:rsidR="00235054" w:rsidRPr="008223DC">
        <w:fldChar w:fldCharType="begin"/>
      </w:r>
      <w:r w:rsidR="009C4C1B">
        <w:instrText xml:space="preserve"> ADDIN EN.CITE &lt;EndNote&gt;&lt;Cite&gt;&lt;Author&gt;Sansom-Daly&lt;/Author&gt;&lt;Year&gt;2016&lt;/Year&gt;&lt;RecNum&gt;70&lt;/RecNum&gt;&lt;DisplayText&gt;(26)&lt;/DisplayText&gt;&lt;record&gt;&lt;rec-number&gt;70&lt;/rec-number&gt;&lt;foreign-keys&gt;&lt;key app="EN" db-id="rer0axfpar5twtesev65dzaesdfsw9zezere" timestamp="1572835155"&gt;70&lt;/key&gt;&lt;/foreign-keys&gt;&lt;ref-type name="Journal Article"&gt;17&lt;/ref-type&gt;&lt;contributors&gt;&lt;authors&gt;&lt;author&gt;Sansom-Daly, Ursula M&lt;/author&gt;&lt;author&gt;Wakefield, Claire E&lt;/author&gt;&lt;author&gt;McGill, Brittany C&lt;/author&gt;&lt;author&gt;Wilson, Helen L&lt;/author&gt;&lt;author&gt;Patterson, Pandora&lt;/author&gt;&lt;/authors&gt;&lt;/contributors&gt;&lt;titles&gt;&lt;title&gt;Consensus among international ethical guidelines for the provision of videoconferencing-based mental health treatments&lt;/title&gt;&lt;secondary-title&gt;JMIR mental health&lt;/secondary-title&gt;&lt;/titles&gt;&lt;periodical&gt;&lt;full-title&gt;JMIR mental health&lt;/full-title&gt;&lt;/periodical&gt;&lt;pages&gt;e17&lt;/pages&gt;&lt;volume&gt;3&lt;/volume&gt;&lt;number&gt;2&lt;/number&gt;&lt;dates&gt;&lt;year&gt;2016&lt;/year&gt;&lt;/dates&gt;&lt;urls&gt;&lt;/urls&gt;&lt;/record&gt;&lt;/Cite&gt;&lt;/EndNote&gt;</w:instrText>
      </w:r>
      <w:r w:rsidR="00235054" w:rsidRPr="008223DC">
        <w:fldChar w:fldCharType="separate"/>
      </w:r>
      <w:r w:rsidR="009C4C1B">
        <w:rPr>
          <w:noProof/>
        </w:rPr>
        <w:t>(26)</w:t>
      </w:r>
      <w:r w:rsidR="00235054" w:rsidRPr="008223DC">
        <w:fldChar w:fldCharType="end"/>
      </w:r>
      <w:r w:rsidR="00235054" w:rsidRPr="008223DC">
        <w:t>.</w:t>
      </w:r>
    </w:p>
    <w:p w14:paraId="46D3542F" w14:textId="77777777" w:rsidR="006E626B" w:rsidRPr="008223DC" w:rsidRDefault="006E626B" w:rsidP="009C4C1B"/>
    <w:p w14:paraId="39B152EA" w14:textId="03E8754C" w:rsidR="00111BDC" w:rsidRDefault="00111BDC" w:rsidP="009C4C1B">
      <w:r w:rsidRPr="005B21CE">
        <w:t xml:space="preserve">All psychosocial risk issues will be managed by the clinical team at the community site in direct consultation with the lead </w:t>
      </w:r>
      <w:r w:rsidR="00F71130" w:rsidRPr="005B21CE">
        <w:t>Cascade</w:t>
      </w:r>
      <w:r w:rsidRPr="005B21CE">
        <w:t xml:space="preserve"> research/clinical team based at the Behavioural Sciences Unit (BSU), Sydney Children’s Hospital. The BSU research team is comprised of several registered clinical psychologists/psychologists experienced in the management of AYA mental health. Throughout the trial each community site’s clinical team will be provided with regular supervision by the lead clinical team from the Sydney Children’s Hospital. It is important to note that the community team will likely have organisation-specific protocols in place for managing and reporting risk of harm which may overlap with the risk management plan detailed below. Discussions will take place between the community team and lead </w:t>
      </w:r>
      <w:r w:rsidR="00416794" w:rsidRPr="005B21CE">
        <w:t>Cascade</w:t>
      </w:r>
      <w:r w:rsidRPr="005B21CE">
        <w:t xml:space="preserve"> research team to streamline risk management plans.</w:t>
      </w:r>
    </w:p>
    <w:p w14:paraId="07E89C49" w14:textId="77777777" w:rsidR="00235054" w:rsidRDefault="00235054" w:rsidP="009C4C1B"/>
    <w:p w14:paraId="62C6A962" w14:textId="45B4E2D8" w:rsidR="00111BDC" w:rsidRDefault="00235054" w:rsidP="009C4C1B">
      <w:r>
        <w:t>Risk management for parent participants will be executed on an ongoing basis throughout the course of the study. If at any stage there are signs of clinically significant distress (as judged by the group facilitator or community organisation staff member managing intake), the group facilitator/intake officer will engage in a risk management procedure dependent on the parent participant’s progress in the Cascade study:</w:t>
      </w:r>
    </w:p>
    <w:p w14:paraId="476F4904" w14:textId="77777777" w:rsidR="00235054" w:rsidRPr="005B21CE" w:rsidRDefault="00235054" w:rsidP="009C4C1B"/>
    <w:p w14:paraId="3FA23625" w14:textId="77777777" w:rsidR="006E626B" w:rsidRPr="009C4C1B" w:rsidRDefault="006E626B" w:rsidP="009C4C1B">
      <w:pPr>
        <w:rPr>
          <w:b/>
          <w:u w:val="single"/>
        </w:rPr>
      </w:pPr>
      <w:r w:rsidRPr="009C4C1B">
        <w:rPr>
          <w:b/>
          <w:u w:val="single"/>
        </w:rPr>
        <w:t>At Recruitment:</w:t>
      </w:r>
    </w:p>
    <w:p w14:paraId="4D040C32" w14:textId="77777777" w:rsidR="006E626B" w:rsidRPr="00235054" w:rsidRDefault="006E626B" w:rsidP="009C4C1B">
      <w:r w:rsidRPr="00235054">
        <w:t>Parents who indicate early that they are currently experiencing serious suicidal intent and/or have a suicidal plan will not be eligible to participate, and will be strongly encouraged to contact their local general practitioner (GP) or other nominated health professional (such as their hospital social worker). These participants will also be provided with the contact details of Lifeline and urged to call these numbers if they feel they are at immediate risk of harm.</w:t>
      </w:r>
    </w:p>
    <w:p w14:paraId="2F54C371" w14:textId="77777777" w:rsidR="006E626B" w:rsidRPr="00235054" w:rsidRDefault="006E626B" w:rsidP="009C4C1B"/>
    <w:p w14:paraId="61DA8164" w14:textId="77777777" w:rsidR="006E626B" w:rsidRPr="00235054" w:rsidRDefault="006E626B" w:rsidP="009C4C1B">
      <w:r w:rsidRPr="00235054">
        <w:t xml:space="preserve">All participants will be informed both in writing (on the information and consent form) and verbally (in the initial intake interview) of steps they can take if they feel emotionally distressed during the trial, including the contact details of the community counselling team, the importance of contacting their own GP, and contact details of emergency services. All applicants who opt-in to participate must also provide contact details for their GP or another health professional, who the community team/research team will only contact if we are sufficiently concerned about the participant (this is explained to participants verbally, and in the Participant Information Sheet; see attachments). We will not contact GPs or other health professionals as a standard protocol otherwise, in order to safeguard participants’ confidentiality. </w:t>
      </w:r>
    </w:p>
    <w:p w14:paraId="16A2D423" w14:textId="77777777" w:rsidR="006E626B" w:rsidRPr="00235054" w:rsidRDefault="006E626B" w:rsidP="009C4C1B"/>
    <w:p w14:paraId="7FB11163" w14:textId="77777777" w:rsidR="006E626B" w:rsidRPr="009C4C1B" w:rsidRDefault="006E626B" w:rsidP="009C4C1B">
      <w:pPr>
        <w:rPr>
          <w:b/>
          <w:u w:val="single"/>
        </w:rPr>
      </w:pPr>
      <w:r w:rsidRPr="009C4C1B">
        <w:rPr>
          <w:b/>
          <w:u w:val="single"/>
        </w:rPr>
        <w:t>During the Trial:</w:t>
      </w:r>
    </w:p>
    <w:p w14:paraId="46F4F887" w14:textId="77777777" w:rsidR="006E626B" w:rsidRPr="00235054" w:rsidRDefault="006E626B" w:rsidP="009C4C1B">
      <w:r w:rsidRPr="00235054">
        <w:t xml:space="preserve">It is possible that in the course of the trial, a participant comes to reveal an increase in distress, and/or suicidal or self-harm risk to a family member. This will not be discussed in-depth during an intervention session but rather if such an issue is raised, the participant will be telephoned privately by the group facilitator to further discuss their concerns. This </w:t>
      </w:r>
      <w:r w:rsidRPr="00235054">
        <w:lastRenderedPageBreak/>
        <w:t>telephone call will take place ideally within 48 hours of determining that a participant is at risk of harm, and within a week at the very most.</w:t>
      </w:r>
    </w:p>
    <w:p w14:paraId="3EEF2CBC" w14:textId="77777777" w:rsidR="006E626B" w:rsidRPr="00235054" w:rsidRDefault="006E626B" w:rsidP="009C4C1B"/>
    <w:p w14:paraId="7893EC07" w14:textId="77777777" w:rsidR="006E626B" w:rsidRPr="009C4C1B" w:rsidRDefault="006E626B" w:rsidP="009C4C1B">
      <w:pPr>
        <w:rPr>
          <w:b/>
          <w:u w:val="single"/>
        </w:rPr>
      </w:pPr>
      <w:r w:rsidRPr="009C4C1B">
        <w:rPr>
          <w:b/>
          <w:u w:val="single"/>
        </w:rPr>
        <w:t>During Completion of Questionnaires:</w:t>
      </w:r>
    </w:p>
    <w:p w14:paraId="5DD2D089" w14:textId="77777777" w:rsidR="006E626B" w:rsidRPr="00235054" w:rsidRDefault="006E626B" w:rsidP="009C4C1B">
      <w:r w:rsidRPr="00235054">
        <w:t xml:space="preserve">Questionnaires assessing symptoms of depression, anxiety and stress, as well as aspects of cancer-related </w:t>
      </w:r>
      <w:proofErr w:type="spellStart"/>
      <w:r w:rsidRPr="00235054">
        <w:t>QoL</w:t>
      </w:r>
      <w:proofErr w:type="spellEnd"/>
      <w:r w:rsidRPr="00235054">
        <w:t>, will be completed prior to participating in Cascade and one week after the completion of the online booster session. Any deterioration in mood or elevated distress reported on these measures will trigger protocols involving contacting the participant to discuss their emotional state (See Appendix 1), and a meeting between the community team and the lead research team to develop and document a management plan. Documentation will be sent to the relevant HREC as it becomes available.</w:t>
      </w:r>
    </w:p>
    <w:p w14:paraId="7B970BAE" w14:textId="77777777" w:rsidR="006E626B" w:rsidRPr="00235054" w:rsidRDefault="006E626B" w:rsidP="009C4C1B"/>
    <w:p w14:paraId="6CA81256" w14:textId="77777777" w:rsidR="006E626B" w:rsidRPr="00235054" w:rsidRDefault="006E626B" w:rsidP="009C4C1B">
      <w:r w:rsidRPr="00235054">
        <w:t xml:space="preserve">Regular meetings will take place between the community site team and the lead research team at the Sydney Children’s Hospital to discuss the progress of each participant and of the overall trial. Dr Lauren Kelada (CI) will monitor overall progress weekly and will take overall responsibility for this trial. All adverse events will be promptly reported to the HREC. </w:t>
      </w:r>
    </w:p>
    <w:p w14:paraId="32A31E14" w14:textId="77777777" w:rsidR="00184673" w:rsidRPr="005B21CE" w:rsidRDefault="00184673"/>
    <w:p w14:paraId="36C5AD1F" w14:textId="263E568A" w:rsidR="00184673" w:rsidRPr="005B21CE" w:rsidRDefault="00285004" w:rsidP="00285004">
      <w:pPr>
        <w:pStyle w:val="Heading1"/>
        <w:rPr>
          <w:lang w:val="en-AU"/>
        </w:rPr>
      </w:pPr>
      <w:bookmarkStart w:id="30" w:name="_Toc30699885"/>
      <w:r w:rsidRPr="005B21CE">
        <w:rPr>
          <w:lang w:val="en-AU"/>
        </w:rPr>
        <w:t>Statistical considerations</w:t>
      </w:r>
      <w:bookmarkEnd w:id="30"/>
    </w:p>
    <w:p w14:paraId="03531AF8" w14:textId="74149104" w:rsidR="00285004" w:rsidRDefault="00285004" w:rsidP="00285004">
      <w:pPr>
        <w:pStyle w:val="Heading2"/>
        <w:rPr>
          <w:lang w:val="en-AU"/>
        </w:rPr>
      </w:pPr>
      <w:bookmarkStart w:id="31" w:name="_Toc30699886"/>
      <w:r w:rsidRPr="005B21CE">
        <w:rPr>
          <w:lang w:val="en-AU"/>
        </w:rPr>
        <w:t>Sample size calculation</w:t>
      </w:r>
      <w:bookmarkEnd w:id="31"/>
    </w:p>
    <w:p w14:paraId="0F3B55F9" w14:textId="77777777" w:rsidR="00343090" w:rsidRPr="00343090" w:rsidRDefault="00343090" w:rsidP="00343090"/>
    <w:p w14:paraId="36A9BBF8" w14:textId="77777777" w:rsidR="006E626B" w:rsidRDefault="006E626B" w:rsidP="006E626B">
      <w:r>
        <w:t>The total target sample size is N=69 parents of child and AYA cancer survivors over our recruitment period. We anticipate that a total of 173 participants will need to be approached (accounting for a response rate of 50% and an attrition rate of 20%, based on previous research by our team.)</w:t>
      </w:r>
    </w:p>
    <w:p w14:paraId="289CF662" w14:textId="77777777" w:rsidR="006E626B" w:rsidRDefault="006E626B" w:rsidP="006E626B"/>
    <w:p w14:paraId="28A4C68C" w14:textId="3FED02E7" w:rsidR="006E626B" w:rsidRDefault="006E626B" w:rsidP="006E626B">
      <w:r>
        <w:t>We will use the Emotion Regulation Questionnaire (ERQ) as a measure of our primary therapeutic outcome – parent use of emotion regulation strategies. The ERQ is a well-established measure consisting of questions that test two independent factors; reappraisal and suppression. Both factors have an estimated test-retest reliabil</w:t>
      </w:r>
      <w:r w:rsidR="007C57D4">
        <w:t>ity of r=0.69 across 3 months</w:t>
      </w:r>
      <w:r w:rsidR="007C57D4">
        <w:fldChar w:fldCharType="begin"/>
      </w:r>
      <w:r w:rsidR="009C4C1B">
        <w:instrText xml:space="preserve"> ADDIN EN.CITE &lt;EndNote&gt;&lt;Cite&gt;&lt;Author&gt;Chesney&lt;/Author&gt;&lt;Year&gt;2006&lt;/Year&gt;&lt;RecNum&gt;86&lt;/RecNum&gt;&lt;DisplayText&gt;(19)&lt;/DisplayText&gt;&lt;record&gt;&lt;rec-number&gt;86&lt;/rec-number&gt;&lt;foreign-keys&gt;&lt;key app="EN" db-id="rer0axfpar5twtesev65dzaesdfsw9zezere" timestamp="1578467946"&gt;86&lt;/key&gt;&lt;/foreign-keys&gt;&lt;ref-type name="Journal Article"&gt;17&lt;/ref-type&gt;&lt;contributors&gt;&lt;authors&gt;&lt;author&gt;Chesney, M. A.&lt;/author&gt;&lt;author&gt;Neilands, T. B.&lt;/author&gt;&lt;author&gt;Chambers, D. B.&lt;/author&gt;&lt;author&gt;Taylor, J. M.&lt;/author&gt;&lt;author&gt;Folkman, S.&lt;/author&gt;&lt;/authors&gt;&lt;/contributors&gt;&lt;auth-address&gt;National Center for Complementary and Alternative Medicine, National Institutes of Health, Bethesda, MD 20892-2182, USA. chesneym@mail.nih.gov&lt;/auth-address&gt;&lt;titles&gt;&lt;title&gt;A validity and reliability study of the coping self-efficacy scale&lt;/title&gt;&lt;secondary-title&gt;Br J Health Psychol&lt;/secondary-title&gt;&lt;/titles&gt;&lt;periodical&gt;&lt;full-title&gt;Br J Health Psychol&lt;/full-title&gt;&lt;/periodical&gt;&lt;pages&gt;421-37&lt;/pages&gt;&lt;volume&gt;11&lt;/volume&gt;&lt;number&gt;Pt 3&lt;/number&gt;&lt;edition&gt;2006/07/28&lt;/edition&gt;&lt;keywords&gt;&lt;keyword&gt;*Adaptation, Psychological&lt;/keyword&gt;&lt;keyword&gt;Adult&lt;/keyword&gt;&lt;keyword&gt;Aged&lt;/keyword&gt;&lt;keyword&gt;Demography&lt;/keyword&gt;&lt;keyword&gt;Factor Analysis, Statistical&lt;/keyword&gt;&lt;keyword&gt;HIV Seropositivity/epidemiology/psychology&lt;/keyword&gt;&lt;keyword&gt;Homosexuality, Male/psychology/statistics &amp;amp; numerical data&lt;/keyword&gt;&lt;keyword&gt;Humans&lt;/keyword&gt;&lt;keyword&gt;Male&lt;/keyword&gt;&lt;keyword&gt;Middle Aged&lt;/keyword&gt;&lt;keyword&gt;Psychometrics/statistics &amp;amp; numerical data&lt;/keyword&gt;&lt;keyword&gt;Reproducibility of Results&lt;/keyword&gt;&lt;keyword&gt;*Self Efficacy&lt;/keyword&gt;&lt;keyword&gt;Social Support&lt;/keyword&gt;&lt;keyword&gt;*Surveys and Questionnaires&lt;/keyword&gt;&lt;/keywords&gt;&lt;dates&gt;&lt;year&gt;2006&lt;/year&gt;&lt;pub-dates&gt;&lt;date&gt;Sep&lt;/date&gt;&lt;/pub-dates&gt;&lt;/dates&gt;&lt;isbn&gt;1359-107X (Print)&amp;#xD;1359-107X (Linking)&lt;/isbn&gt;&lt;accession-num&gt;16870053&lt;/accession-num&gt;&lt;urls&gt;&lt;related-urls&gt;&lt;url&gt;https://www.ncbi.nlm.nih.gov/pubmed/16870053&lt;/url&gt;&lt;/related-urls&gt;&lt;/urls&gt;&lt;custom2&gt;PMC1602207&lt;/custom2&gt;&lt;electronic-resource-num&gt;10.1348/135910705X53155&lt;/electronic-resource-num&gt;&lt;/record&gt;&lt;/Cite&gt;&lt;/EndNote&gt;</w:instrText>
      </w:r>
      <w:r w:rsidR="007C57D4">
        <w:fldChar w:fldCharType="separate"/>
      </w:r>
      <w:r w:rsidR="009C4C1B">
        <w:rPr>
          <w:noProof/>
        </w:rPr>
        <w:t>(19)</w:t>
      </w:r>
      <w:r w:rsidR="007C57D4">
        <w:fldChar w:fldCharType="end"/>
      </w:r>
      <w:r w:rsidR="007C57D4">
        <w:t>.</w:t>
      </w:r>
    </w:p>
    <w:p w14:paraId="5461C47F" w14:textId="77777777" w:rsidR="006E626B" w:rsidRDefault="006E626B" w:rsidP="006E626B"/>
    <w:p w14:paraId="45BC1B98" w14:textId="77777777" w:rsidR="006E626B" w:rsidRDefault="006E626B" w:rsidP="006E626B">
      <w:r>
        <w:t xml:space="preserve">Although the time between Q1 and Q2 of the Cascade is likely to be 1.5 months as opposed to 3 months, we have elected to use r=0.69 as a conservative estimate of the within-individual correlation over the shorter time period. Using a paired t-test with a two-sided significance level of 0.025 separately for each emotion regulation factor, a sample size of N=69 provides &gt;80% power to detect a small change (d=0.3) over the time of the Cascade intervention. The significance level of 0.025 for each test controls the overall type I error rate associated with performing statistical comparisons on the two independent measures at 5%. </w:t>
      </w:r>
    </w:p>
    <w:p w14:paraId="5C7B7FCB" w14:textId="77777777" w:rsidR="006E626B" w:rsidRDefault="006E626B" w:rsidP="006E626B"/>
    <w:p w14:paraId="515006FE" w14:textId="725DF9D6" w:rsidR="00EF75B3" w:rsidRPr="005B21CE" w:rsidRDefault="006E626B" w:rsidP="00EF75B3">
      <w:r>
        <w:t>We estimate that N=20 community staff from community partner sites will be trained to deliver the Cascade program over the whole trial.</w:t>
      </w:r>
    </w:p>
    <w:p w14:paraId="36519D84" w14:textId="7136D86C" w:rsidR="00285004" w:rsidRDefault="00285004" w:rsidP="00285004">
      <w:pPr>
        <w:pStyle w:val="Heading2"/>
        <w:rPr>
          <w:lang w:val="en-AU"/>
        </w:rPr>
      </w:pPr>
      <w:bookmarkStart w:id="32" w:name="_Toc30699887"/>
      <w:r w:rsidRPr="005B21CE">
        <w:rPr>
          <w:lang w:val="en-AU"/>
        </w:rPr>
        <w:t>Analysis plan</w:t>
      </w:r>
      <w:bookmarkEnd w:id="32"/>
    </w:p>
    <w:p w14:paraId="79135D80" w14:textId="77777777" w:rsidR="008B5F50" w:rsidRDefault="008B5F50" w:rsidP="008B5F50"/>
    <w:p w14:paraId="52D9224C" w14:textId="77777777" w:rsidR="009C4C1B" w:rsidRDefault="009C4C1B" w:rsidP="009C4C1B">
      <w:r>
        <w:t xml:space="preserve">The Cascade implementation study has a single-arm pre-post design, with emotion regulation as the primary clinical efficacy outcome.  To evaluate this, we will use a paired-samples t-test to compare participant scores on the ERQ before and after the Cascade intervention. Paired-samples t-tests will similarly be used to examine changes in participant outcomes on the CSES, </w:t>
      </w:r>
      <w:proofErr w:type="spellStart"/>
      <w:r>
        <w:t>CaPSS</w:t>
      </w:r>
      <w:proofErr w:type="spellEnd"/>
      <w:r>
        <w:t xml:space="preserve">, K-10, emotionality (emotion thermometers), coping, and perceived benefit/burden items. </w:t>
      </w:r>
      <w:proofErr w:type="spellStart"/>
      <w:r>
        <w:t>McNemar’s</w:t>
      </w:r>
      <w:proofErr w:type="spellEnd"/>
      <w:r>
        <w:t xml:space="preserve"> test will be used to examine changes in participant CBT skills acquisition and use. Additionally, linear regression models will be used to evaluate whether any secondary outcomes (including working alliance and changes to health/mental health) are associated with change to parent participants’ ERQ scores. Finally, thematic analysis will be performed on participants’ responses to open-ended goal questions.</w:t>
      </w:r>
    </w:p>
    <w:p w14:paraId="0B41FB6B" w14:textId="77777777" w:rsidR="009C4C1B" w:rsidRDefault="009C4C1B" w:rsidP="009C4C1B"/>
    <w:p w14:paraId="6F05ADED" w14:textId="77777777" w:rsidR="009C4C1B" w:rsidRDefault="009C4C1B" w:rsidP="009C4C1B">
      <w:r>
        <w:lastRenderedPageBreak/>
        <w:t>To evaluate the feasibility of the intervention, a combination of qualitative and quantitative measures will be used. Descriptive statistics will be used to characterise factors such as recruitment rates, technical issues per session, time to login, and adherence rates. Thematic analysis will be used on data from session notes to evaluate intervention fidelity. Thematic analysis will also be used to examine organisational factors within community organisations contributing to and hindering successful program implementation. Additionally, an economic analysis will be performed to compare the cost of delivery of the Cascade program by community organisations to the cost of delivery by traditional healthcare outlets.</w:t>
      </w:r>
    </w:p>
    <w:p w14:paraId="195C43BB" w14:textId="77777777" w:rsidR="009C4C1B" w:rsidRDefault="009C4C1B" w:rsidP="009C4C1B"/>
    <w:p w14:paraId="7D6B24EC" w14:textId="33E5A605" w:rsidR="008B5F50" w:rsidRDefault="009C4C1B" w:rsidP="009C4C1B">
      <w:r>
        <w:t xml:space="preserve">Quantitative analyses will include all registered participants, and will employ multiple imputation techniques to account for missing data points </w:t>
      </w:r>
      <w:r>
        <w:fldChar w:fldCharType="begin"/>
      </w:r>
      <w:r>
        <w:instrText xml:space="preserve"> ADDIN EN.CITE &lt;EndNote&gt;&lt;Cite&gt;&lt;Author&gt;Schafer&lt;/Author&gt;&lt;Year&gt;2002&lt;/Year&gt;&lt;RecNum&gt;89&lt;/RecNum&gt;&lt;DisplayText&gt;(27)&lt;/DisplayText&gt;&lt;record&gt;&lt;rec-number&gt;89&lt;/rec-number&gt;&lt;foreign-keys&gt;&lt;key app="EN" db-id="rer0axfpar5twtesev65dzaesdfsw9zezere" timestamp="1579752808"&gt;89&lt;/key&gt;&lt;/foreign-keys&gt;&lt;ref-type name="Journal Article"&gt;17&lt;/ref-type&gt;&lt;contributors&gt;&lt;authors&gt;&lt;author&gt;Schafer, J. L.&lt;/author&gt;&lt;author&gt;Graham, J. W.&lt;/author&gt;&lt;/authors&gt;&lt;/contributors&gt;&lt;auth-address&gt;Department of Statistics and the Methodology Center, Pennsylvania State University, University Park 16802, USA. jls@stat.psu.edu&lt;/auth-address&gt;&lt;titles&gt;&lt;title&gt;Missing data: our view of the state of the art&lt;/title&gt;&lt;secondary-title&gt;Psychol Methods&lt;/secondary-title&gt;&lt;/titles&gt;&lt;periodical&gt;&lt;full-title&gt;Psychol Methods&lt;/full-title&gt;&lt;/periodical&gt;&lt;pages&gt;147-77&lt;/pages&gt;&lt;volume&gt;7&lt;/volume&gt;&lt;number&gt;2&lt;/number&gt;&lt;edition&gt;2002/07/02&lt;/edition&gt;&lt;keywords&gt;&lt;keyword&gt;*Databases as Topic&lt;/keyword&gt;&lt;keyword&gt;Humans&lt;/keyword&gt;&lt;keyword&gt;Models, Theoretical&lt;/keyword&gt;&lt;keyword&gt;Research/*standards&lt;/keyword&gt;&lt;keyword&gt;Software&lt;/keyword&gt;&lt;/keywords&gt;&lt;dates&gt;&lt;year&gt;2002&lt;/year&gt;&lt;pub-dates&gt;&lt;date&gt;Jun&lt;/date&gt;&lt;/pub-dates&gt;&lt;/dates&gt;&lt;isbn&gt;1082-989X (Print)&amp;#xD;1082-989X (Linking)&lt;/isbn&gt;&lt;accession-num&gt;12090408&lt;/accession-num&gt;&lt;urls&gt;&lt;related-urls&gt;&lt;url&gt;https://www.ncbi.nlm.nih.gov/pubmed/12090408&lt;/url&gt;&lt;/related-urls&gt;&lt;/urls&gt;&lt;/record&gt;&lt;/Cite&gt;&lt;/EndNote&gt;</w:instrText>
      </w:r>
      <w:r>
        <w:fldChar w:fldCharType="separate"/>
      </w:r>
      <w:r>
        <w:rPr>
          <w:noProof/>
        </w:rPr>
        <w:t>(27)</w:t>
      </w:r>
      <w:r>
        <w:fldChar w:fldCharType="end"/>
      </w:r>
      <w:r>
        <w:t>. A significance level of 5% will be used for all hypothesis tests. A detailed analysis plan will be for all quantitative outcomes will be finalised prior to beginning analysis.</w:t>
      </w:r>
    </w:p>
    <w:p w14:paraId="173B6D60" w14:textId="56980AFE" w:rsidR="008B5F50" w:rsidRPr="008B5F50" w:rsidRDefault="008B5F50" w:rsidP="008B5F50">
      <w:pPr>
        <w:pStyle w:val="Heading1"/>
      </w:pPr>
      <w:bookmarkStart w:id="33" w:name="_Toc30699888"/>
      <w:r>
        <w:t>Regulatory considerations</w:t>
      </w:r>
      <w:bookmarkEnd w:id="33"/>
    </w:p>
    <w:p w14:paraId="588F5F84" w14:textId="22F178CF" w:rsidR="00184673" w:rsidRDefault="003E64E6" w:rsidP="003E64E6">
      <w:pPr>
        <w:pStyle w:val="Heading2"/>
      </w:pPr>
      <w:bookmarkStart w:id="34" w:name="_Toc30699889"/>
      <w:r>
        <w:t>Compliance with regulatory guidelines</w:t>
      </w:r>
      <w:bookmarkEnd w:id="34"/>
    </w:p>
    <w:p w14:paraId="02AAF086" w14:textId="77777777" w:rsidR="009C4C1B" w:rsidRPr="009C4C1B" w:rsidRDefault="009C4C1B" w:rsidP="009C4C1B">
      <w:pPr>
        <w:rPr>
          <w:lang w:val="en-US"/>
        </w:rPr>
      </w:pPr>
    </w:p>
    <w:p w14:paraId="62990213" w14:textId="3D713BF5" w:rsidR="003E64E6" w:rsidRDefault="003E64E6" w:rsidP="003E64E6">
      <w:pPr>
        <w:rPr>
          <w:lang w:val="en-US"/>
        </w:rPr>
      </w:pPr>
      <w:r>
        <w:rPr>
          <w:lang w:val="en-US"/>
        </w:rPr>
        <w:t>This study will be conducted in compliance with the:</w:t>
      </w:r>
    </w:p>
    <w:p w14:paraId="2FEEC2C7" w14:textId="77777777" w:rsidR="003E64E6" w:rsidRPr="00EB09A2" w:rsidRDefault="003E64E6" w:rsidP="00EB09A2">
      <w:pPr>
        <w:pStyle w:val="ListParagraph"/>
        <w:numPr>
          <w:ilvl w:val="0"/>
          <w:numId w:val="41"/>
        </w:numPr>
        <w:rPr>
          <w:bCs/>
          <w:color w:val="000000"/>
        </w:rPr>
      </w:pPr>
      <w:r w:rsidRPr="00EB09A2">
        <w:rPr>
          <w:bCs/>
          <w:color w:val="000000"/>
        </w:rPr>
        <w:t>National Health and Medical Research Council National Statement on Ethical Conduct in Human Research;</w:t>
      </w:r>
    </w:p>
    <w:p w14:paraId="4993DE7C" w14:textId="48CB1AF4" w:rsidR="009C4C1B" w:rsidRPr="00EB09A2" w:rsidRDefault="009C4C1B" w:rsidP="00EB09A2">
      <w:pPr>
        <w:pStyle w:val="ListParagraph"/>
        <w:numPr>
          <w:ilvl w:val="0"/>
          <w:numId w:val="41"/>
        </w:numPr>
        <w:rPr>
          <w:bCs/>
          <w:color w:val="000000"/>
        </w:rPr>
      </w:pPr>
      <w:r w:rsidRPr="00EB09A2">
        <w:rPr>
          <w:bCs/>
          <w:color w:val="000000"/>
        </w:rPr>
        <w:t>Guidelines under Section 95 of the Privacy Act 1988</w:t>
      </w:r>
    </w:p>
    <w:p w14:paraId="704FCB9F" w14:textId="77777777" w:rsidR="003E64E6" w:rsidRPr="00EB09A2" w:rsidRDefault="003E64E6" w:rsidP="00EB09A2">
      <w:pPr>
        <w:pStyle w:val="ListParagraph"/>
        <w:numPr>
          <w:ilvl w:val="0"/>
          <w:numId w:val="41"/>
        </w:numPr>
        <w:rPr>
          <w:bCs/>
          <w:color w:val="000000"/>
        </w:rPr>
      </w:pPr>
      <w:r w:rsidRPr="00EB09A2">
        <w:rPr>
          <w:bCs/>
          <w:color w:val="000000"/>
        </w:rPr>
        <w:t>Australian Code for the Responsible Conduct of Research;</w:t>
      </w:r>
    </w:p>
    <w:p w14:paraId="7A8F694E" w14:textId="77777777" w:rsidR="003E64E6" w:rsidRPr="00EB09A2" w:rsidRDefault="003E64E6" w:rsidP="00EB09A2">
      <w:pPr>
        <w:pStyle w:val="ListParagraph"/>
        <w:numPr>
          <w:ilvl w:val="0"/>
          <w:numId w:val="41"/>
        </w:numPr>
        <w:rPr>
          <w:bCs/>
          <w:color w:val="000000"/>
        </w:rPr>
      </w:pPr>
      <w:r w:rsidRPr="00EB09A2">
        <w:rPr>
          <w:bCs/>
          <w:color w:val="000000"/>
        </w:rPr>
        <w:t>Declaration of Helsinki.</w:t>
      </w:r>
    </w:p>
    <w:p w14:paraId="5592CB53" w14:textId="39511100" w:rsidR="003E64E6" w:rsidRDefault="003E64E6" w:rsidP="003E64E6">
      <w:pPr>
        <w:pStyle w:val="Heading2"/>
      </w:pPr>
      <w:bookmarkStart w:id="35" w:name="_Toc30699890"/>
      <w:r>
        <w:t>Ethical review</w:t>
      </w:r>
      <w:bookmarkEnd w:id="35"/>
    </w:p>
    <w:p w14:paraId="1FC9255C" w14:textId="77777777" w:rsidR="009C4C1B" w:rsidRPr="009C4C1B" w:rsidRDefault="009C4C1B" w:rsidP="009C4C1B">
      <w:pPr>
        <w:rPr>
          <w:lang w:val="en-US"/>
        </w:rPr>
      </w:pPr>
    </w:p>
    <w:p w14:paraId="2AF401A9" w14:textId="77777777" w:rsidR="003E64E6" w:rsidRPr="003E64E6" w:rsidRDefault="003E64E6" w:rsidP="003E64E6">
      <w:pPr>
        <w:rPr>
          <w:lang w:val="en-US"/>
        </w:rPr>
      </w:pPr>
      <w:r w:rsidRPr="003E64E6">
        <w:rPr>
          <w:lang w:val="en-US"/>
        </w:rPr>
        <w:t xml:space="preserve">Prior to the commencement of the study, the protocol, Informed Consent form, information sheet will be submitted to the Sydney Children’s Hospital Network Human Research Ethics Committee (HREC). </w:t>
      </w:r>
    </w:p>
    <w:p w14:paraId="6DF07866" w14:textId="77777777" w:rsidR="003E64E6" w:rsidRPr="003E64E6" w:rsidRDefault="003E64E6" w:rsidP="003E64E6">
      <w:pPr>
        <w:rPr>
          <w:lang w:val="en-US"/>
        </w:rPr>
      </w:pPr>
    </w:p>
    <w:p w14:paraId="3D47D040" w14:textId="77777777" w:rsidR="003E64E6" w:rsidRPr="003E64E6" w:rsidRDefault="003E64E6" w:rsidP="003E64E6">
      <w:pPr>
        <w:rPr>
          <w:lang w:val="en-US"/>
        </w:rPr>
      </w:pPr>
      <w:r w:rsidRPr="003E64E6">
        <w:rPr>
          <w:lang w:val="en-US"/>
        </w:rPr>
        <w:t xml:space="preserve">During the course of the study, the investigator will submit to the HREC the following:  </w:t>
      </w:r>
    </w:p>
    <w:p w14:paraId="070CF002" w14:textId="03435EF9" w:rsidR="003E64E6" w:rsidRPr="00EB09A2" w:rsidRDefault="00EB09A2" w:rsidP="00EB09A2">
      <w:pPr>
        <w:pStyle w:val="ListParagraph"/>
        <w:numPr>
          <w:ilvl w:val="0"/>
          <w:numId w:val="41"/>
        </w:numPr>
        <w:rPr>
          <w:bCs/>
          <w:color w:val="000000"/>
        </w:rPr>
      </w:pPr>
      <w:r>
        <w:rPr>
          <w:bCs/>
          <w:color w:val="000000"/>
        </w:rPr>
        <w:t>A</w:t>
      </w:r>
      <w:r w:rsidR="003E64E6" w:rsidRPr="00EB09A2">
        <w:rPr>
          <w:bCs/>
          <w:color w:val="000000"/>
        </w:rPr>
        <w:t xml:space="preserve">mendments to the protocol, </w:t>
      </w:r>
    </w:p>
    <w:p w14:paraId="16603E84" w14:textId="671EB522" w:rsidR="003E64E6" w:rsidRPr="00EB09A2" w:rsidRDefault="003E64E6" w:rsidP="00EB09A2">
      <w:pPr>
        <w:pStyle w:val="ListParagraph"/>
        <w:numPr>
          <w:ilvl w:val="0"/>
          <w:numId w:val="41"/>
        </w:numPr>
        <w:rPr>
          <w:bCs/>
          <w:color w:val="000000"/>
        </w:rPr>
      </w:pPr>
      <w:r w:rsidRPr="00EB09A2">
        <w:rPr>
          <w:bCs/>
          <w:color w:val="000000"/>
        </w:rPr>
        <w:t>serious and unexpected adverse events and the outcome,</w:t>
      </w:r>
    </w:p>
    <w:p w14:paraId="054B13DD" w14:textId="249A2C22" w:rsidR="003E64E6" w:rsidRPr="00EB09A2" w:rsidRDefault="003E64E6" w:rsidP="00EB09A2">
      <w:pPr>
        <w:pStyle w:val="ListParagraph"/>
        <w:numPr>
          <w:ilvl w:val="0"/>
          <w:numId w:val="41"/>
        </w:numPr>
        <w:rPr>
          <w:bCs/>
          <w:color w:val="000000"/>
        </w:rPr>
      </w:pPr>
      <w:r w:rsidRPr="00EB09A2">
        <w:rPr>
          <w:bCs/>
          <w:color w:val="000000"/>
        </w:rPr>
        <w:t xml:space="preserve">specific site updates as agreed to by the investigator and respective HREC, and </w:t>
      </w:r>
    </w:p>
    <w:p w14:paraId="2C45CAD2" w14:textId="0E787496" w:rsidR="003E64E6" w:rsidRPr="00EB09A2" w:rsidRDefault="003E64E6" w:rsidP="00EB09A2">
      <w:pPr>
        <w:pStyle w:val="ListParagraph"/>
        <w:numPr>
          <w:ilvl w:val="0"/>
          <w:numId w:val="41"/>
        </w:numPr>
        <w:rPr>
          <w:bCs/>
          <w:color w:val="000000"/>
        </w:rPr>
      </w:pPr>
      <w:proofErr w:type="gramStart"/>
      <w:r w:rsidRPr="00EB09A2">
        <w:rPr>
          <w:bCs/>
          <w:color w:val="000000"/>
        </w:rPr>
        <w:t>any</w:t>
      </w:r>
      <w:proofErr w:type="gramEnd"/>
      <w:r w:rsidRPr="00EB09A2">
        <w:rPr>
          <w:bCs/>
          <w:color w:val="000000"/>
        </w:rPr>
        <w:t xml:space="preserve"> additional information (e.g., unexpected serious adverse events reported by other sites, amendments to the Investigator Brochure, and administrative changes to the protocol).</w:t>
      </w:r>
    </w:p>
    <w:p w14:paraId="0C82A359" w14:textId="77777777" w:rsidR="003E64E6" w:rsidRPr="003E64E6" w:rsidRDefault="003E64E6" w:rsidP="003E64E6">
      <w:pPr>
        <w:rPr>
          <w:lang w:val="en-US"/>
        </w:rPr>
      </w:pPr>
    </w:p>
    <w:p w14:paraId="458C7AD5" w14:textId="60E6EA91" w:rsidR="00C21955" w:rsidRDefault="003E64E6" w:rsidP="003E64E6">
      <w:pPr>
        <w:rPr>
          <w:lang w:val="en-US"/>
        </w:rPr>
      </w:pPr>
      <w:r w:rsidRPr="003E64E6">
        <w:rPr>
          <w:lang w:val="en-US"/>
        </w:rPr>
        <w:t>At the end of the study, the Investigator will inform the HREC in writing that the study has ended and no further activities regarding this protocol will be conducted at the site.</w:t>
      </w:r>
    </w:p>
    <w:p w14:paraId="61AA64B9" w14:textId="40954228" w:rsidR="003E64E6" w:rsidRPr="003E64E6" w:rsidRDefault="00C21955" w:rsidP="003E64E6">
      <w:pPr>
        <w:rPr>
          <w:lang w:val="en-US"/>
        </w:rPr>
      </w:pPr>
      <w:r>
        <w:rPr>
          <w:lang w:val="en-US"/>
        </w:rPr>
        <w:br w:type="page"/>
      </w:r>
    </w:p>
    <w:p w14:paraId="5FF01213" w14:textId="77777777" w:rsidR="00184673" w:rsidRPr="005B21CE" w:rsidRDefault="00184673">
      <w:bookmarkStart w:id="36" w:name="_GoBack"/>
      <w:bookmarkEnd w:id="36"/>
    </w:p>
    <w:p w14:paraId="10DD1AD8" w14:textId="0D5B83F3" w:rsidR="00184673" w:rsidRDefault="00184673" w:rsidP="00A42D58">
      <w:pPr>
        <w:pStyle w:val="Heading1"/>
      </w:pPr>
      <w:r w:rsidRPr="005B21CE">
        <w:t>References</w:t>
      </w:r>
    </w:p>
    <w:p w14:paraId="2761E4FF" w14:textId="77777777" w:rsidR="00A42D58" w:rsidRPr="005B21CE" w:rsidRDefault="00A42D58" w:rsidP="00A42D58">
      <w:pPr>
        <w:jc w:val="center"/>
      </w:pPr>
    </w:p>
    <w:p w14:paraId="6D28DE36" w14:textId="77777777" w:rsidR="009C4C1B" w:rsidRPr="009C4C1B" w:rsidRDefault="007801AC" w:rsidP="009C4C1B">
      <w:pPr>
        <w:pStyle w:val="EndNoteBibliography"/>
      </w:pPr>
      <w:r w:rsidRPr="005B21CE">
        <w:rPr>
          <w:b/>
          <w:sz w:val="40"/>
          <w:szCs w:val="40"/>
        </w:rPr>
        <w:fldChar w:fldCharType="begin"/>
      </w:r>
      <w:r w:rsidRPr="005B21CE">
        <w:rPr>
          <w:b/>
          <w:sz w:val="40"/>
          <w:szCs w:val="40"/>
        </w:rPr>
        <w:instrText xml:space="preserve"> ADDIN EN.REFLIST </w:instrText>
      </w:r>
      <w:r w:rsidRPr="005B21CE">
        <w:rPr>
          <w:b/>
          <w:sz w:val="40"/>
          <w:szCs w:val="40"/>
        </w:rPr>
        <w:fldChar w:fldCharType="separate"/>
      </w:r>
      <w:r w:rsidR="009C4C1B" w:rsidRPr="009C4C1B">
        <w:t>1.</w:t>
      </w:r>
      <w:r w:rsidR="009C4C1B" w:rsidRPr="009C4C1B">
        <w:tab/>
        <w:t>Australian Institute of H, Welfare. Cancer survival and prevalence in Australia: period estimates from 1982 to 2010. Asia Pac J Clin Oncol. 2013;9(1):29-39.</w:t>
      </w:r>
    </w:p>
    <w:p w14:paraId="0F8D4BE4" w14:textId="77777777" w:rsidR="009C4C1B" w:rsidRPr="009C4C1B" w:rsidRDefault="009C4C1B" w:rsidP="009C4C1B">
      <w:pPr>
        <w:pStyle w:val="EndNoteBibliography"/>
      </w:pPr>
      <w:r w:rsidRPr="009C4C1B">
        <w:t>2.</w:t>
      </w:r>
      <w:r w:rsidRPr="009C4C1B">
        <w:tab/>
        <w:t>Valdimarsdottir U, Kreicbergs U, Hauksdottir A, Hunt H, Onelov E, Henter JI, et al. Parents' intellectual and emotional awareness of their child's impending death to cancer: a population-based long-term follow-up study. Lancet Oncol. 2007;8(8):706-14.</w:t>
      </w:r>
    </w:p>
    <w:p w14:paraId="7271B7C4" w14:textId="77777777" w:rsidR="009C4C1B" w:rsidRPr="009C4C1B" w:rsidRDefault="009C4C1B" w:rsidP="009C4C1B">
      <w:pPr>
        <w:pStyle w:val="EndNoteBibliography"/>
      </w:pPr>
      <w:r w:rsidRPr="009C4C1B">
        <w:t>3.</w:t>
      </w:r>
      <w:r w:rsidRPr="009C4C1B">
        <w:tab/>
        <w:t>Wakefield CE, McLoone JK, Butow P, Lenthen K, Cohn RJ. Parental adjustment to the completion of their child's cancer treatment. Pediatric blood &amp; cancer. 2011;56(4):524-31.</w:t>
      </w:r>
    </w:p>
    <w:p w14:paraId="3D40187F" w14:textId="77777777" w:rsidR="009C4C1B" w:rsidRPr="009C4C1B" w:rsidRDefault="009C4C1B" w:rsidP="009C4C1B">
      <w:pPr>
        <w:pStyle w:val="EndNoteBibliography"/>
      </w:pPr>
      <w:r w:rsidRPr="009C4C1B">
        <w:t>4.</w:t>
      </w:r>
      <w:r w:rsidRPr="009C4C1B">
        <w:tab/>
        <w:t>Wijnberg-Williams BJ, Kamps WA, Klip EC, Hoekstra-Weebers JE. Psychological adjustment of parents of pediatric cancer patients revisited: five years later. Psychooncology. 2006;15(1):1-8.</w:t>
      </w:r>
    </w:p>
    <w:p w14:paraId="7EEAC383" w14:textId="77777777" w:rsidR="009C4C1B" w:rsidRPr="009C4C1B" w:rsidRDefault="009C4C1B" w:rsidP="009C4C1B">
      <w:pPr>
        <w:pStyle w:val="EndNoteBibliography"/>
      </w:pPr>
      <w:r w:rsidRPr="009C4C1B">
        <w:t>5.</w:t>
      </w:r>
      <w:r w:rsidRPr="009C4C1B">
        <w:tab/>
        <w:t>Aitken TJ, Hathaway G. Long distance related stressors and coping behaviors in parents of children with cancer. J Pediatr Oncol Nurs. 1993;10(1):3-12.</w:t>
      </w:r>
    </w:p>
    <w:p w14:paraId="3EC92330" w14:textId="77777777" w:rsidR="009C4C1B" w:rsidRPr="009C4C1B" w:rsidRDefault="009C4C1B" w:rsidP="009C4C1B">
      <w:pPr>
        <w:pStyle w:val="EndNoteBibliography"/>
      </w:pPr>
      <w:r w:rsidRPr="009C4C1B">
        <w:t>6.</w:t>
      </w:r>
      <w:r w:rsidRPr="009C4C1B">
        <w:tab/>
        <w:t>Maurice-Stam H, Oort FJ, Last BF, Grootenhuis MA. Emotional functioning of parents of children with cancer: the first five years of continuous remission after the end of treatment. Psychooncology. 2008;17(5):448-59.</w:t>
      </w:r>
    </w:p>
    <w:p w14:paraId="357934E4" w14:textId="77777777" w:rsidR="009C4C1B" w:rsidRPr="009C4C1B" w:rsidRDefault="009C4C1B" w:rsidP="009C4C1B">
      <w:pPr>
        <w:pStyle w:val="EndNoteBibliography"/>
      </w:pPr>
      <w:r w:rsidRPr="009C4C1B">
        <w:t>7.</w:t>
      </w:r>
      <w:r w:rsidRPr="009C4C1B">
        <w:tab/>
        <w:t>Meyler E, Guerin S, Kiernan G, Breatnach F. Review of family-based psychosocial interventions for childhood cancer. J Pediatr Psychol. 2010;35(10):1116-32.</w:t>
      </w:r>
    </w:p>
    <w:p w14:paraId="38D3E021" w14:textId="77777777" w:rsidR="009C4C1B" w:rsidRPr="009C4C1B" w:rsidRDefault="009C4C1B" w:rsidP="009C4C1B">
      <w:pPr>
        <w:pStyle w:val="EndNoteBibliography"/>
      </w:pPr>
      <w:r w:rsidRPr="009C4C1B">
        <w:t>8.</w:t>
      </w:r>
      <w:r w:rsidRPr="009C4C1B">
        <w:tab/>
        <w:t>Morley B, Pirkis J, Naccarella L, Kohn F, Blashki G, Burgess P. Improving access to and outcomes from mental health care in rural Australia. Aust J Rural Health. 2007;15(5):304-12.</w:t>
      </w:r>
    </w:p>
    <w:p w14:paraId="4613D639" w14:textId="77777777" w:rsidR="009C4C1B" w:rsidRPr="009C4C1B" w:rsidRDefault="009C4C1B" w:rsidP="009C4C1B">
      <w:pPr>
        <w:pStyle w:val="EndNoteBibliography"/>
      </w:pPr>
      <w:r w:rsidRPr="009C4C1B">
        <w:t>9.</w:t>
      </w:r>
      <w:r w:rsidRPr="009C4C1B">
        <w:tab/>
        <w:t>Arnold EM. The cessation of cancer treatment as a crisis. Soc Work Health Care. 1999;29(2):21-38.</w:t>
      </w:r>
    </w:p>
    <w:p w14:paraId="6AD5EF33" w14:textId="77777777" w:rsidR="009C4C1B" w:rsidRPr="009C4C1B" w:rsidRDefault="009C4C1B" w:rsidP="009C4C1B">
      <w:pPr>
        <w:pStyle w:val="EndNoteBibliography"/>
      </w:pPr>
      <w:r w:rsidRPr="009C4C1B">
        <w:t>10.</w:t>
      </w:r>
      <w:r w:rsidRPr="009C4C1B">
        <w:tab/>
        <w:t>Bryant J, Boyes A, Jones K, Sanson-Fisher R, Carey M, Fry R. Examining and addressing evidence-practice gaps in cancer care: a systematic review. Implementation Science. 2014;9(1):37.</w:t>
      </w:r>
    </w:p>
    <w:p w14:paraId="26E4CD40" w14:textId="77777777" w:rsidR="009C4C1B" w:rsidRPr="009C4C1B" w:rsidRDefault="009C4C1B" w:rsidP="009C4C1B">
      <w:pPr>
        <w:pStyle w:val="EndNoteBibliography"/>
      </w:pPr>
      <w:r w:rsidRPr="009C4C1B">
        <w:t>11.</w:t>
      </w:r>
      <w:r w:rsidRPr="009C4C1B">
        <w:tab/>
        <w:t>Patterson P, McDonald FE, Orchard P. A new Australian online and phone mental health support service for young people living with cancer. Australasian Psychiatry. 2014;22(2):165-9.</w:t>
      </w:r>
    </w:p>
    <w:p w14:paraId="1697F112" w14:textId="77777777" w:rsidR="009C4C1B" w:rsidRPr="009C4C1B" w:rsidRDefault="009C4C1B" w:rsidP="009C4C1B">
      <w:pPr>
        <w:pStyle w:val="EndNoteBibliography"/>
      </w:pPr>
      <w:r w:rsidRPr="009C4C1B">
        <w:t>12.</w:t>
      </w:r>
      <w:r w:rsidRPr="009C4C1B">
        <w:tab/>
        <w:t>Wakefield CE, Sansom-Daly UM, McGill BC, Ellis SJ, Doolan EL, Robertson EG, et al. Acceptability and feasibility of an e-mental health intervention for parents of childhood cancer survivors: "Cascade". Support Care Cancer. 2016;24(6):2685-94.</w:t>
      </w:r>
    </w:p>
    <w:p w14:paraId="56D1D3AB" w14:textId="77777777" w:rsidR="009C4C1B" w:rsidRPr="009C4C1B" w:rsidRDefault="009C4C1B" w:rsidP="009C4C1B">
      <w:pPr>
        <w:pStyle w:val="EndNoteBibliography"/>
      </w:pPr>
      <w:r w:rsidRPr="009C4C1B">
        <w:t>13.</w:t>
      </w:r>
      <w:r w:rsidRPr="009C4C1B">
        <w:tab/>
        <w:t>Curran GM, Bauer M, Mittman B, Pyne JM, Stetler C. Effectiveness-implementation hybrid designs: combining elements of clinical effectiveness and implementation research to enhance public health impact. Medical care. 2012;50(3):217.</w:t>
      </w:r>
    </w:p>
    <w:p w14:paraId="2DC7B829" w14:textId="77777777" w:rsidR="009C4C1B" w:rsidRPr="009C4C1B" w:rsidRDefault="009C4C1B" w:rsidP="009C4C1B">
      <w:pPr>
        <w:pStyle w:val="EndNoteBibliography"/>
      </w:pPr>
      <w:r w:rsidRPr="009C4C1B">
        <w:t>14.</w:t>
      </w:r>
      <w:r w:rsidRPr="009C4C1B">
        <w:tab/>
        <w:t>Wakefield C, McLoone J, Butow P, Lenthen K, Cohn R. Support after the completion of cancer treatment: perspectives of A ustralian adolescents and their families. European journal of cancer care. 2013;22(4):530-9.</w:t>
      </w:r>
    </w:p>
    <w:p w14:paraId="6ED82290" w14:textId="77777777" w:rsidR="009C4C1B" w:rsidRPr="009C4C1B" w:rsidRDefault="009C4C1B" w:rsidP="009C4C1B">
      <w:pPr>
        <w:pStyle w:val="EndNoteBibliography"/>
      </w:pPr>
      <w:r w:rsidRPr="009C4C1B">
        <w:t>15.</w:t>
      </w:r>
      <w:r w:rsidRPr="009C4C1B">
        <w:tab/>
        <w:t>Nilsen P. Making sense of implementation theories, models and frameworks. Implementation science. 2015;10(1):53.</w:t>
      </w:r>
    </w:p>
    <w:p w14:paraId="7FD41A2D" w14:textId="77777777" w:rsidR="009C4C1B" w:rsidRPr="009C4C1B" w:rsidRDefault="009C4C1B" w:rsidP="009C4C1B">
      <w:pPr>
        <w:pStyle w:val="EndNoteBibliography"/>
      </w:pPr>
      <w:r w:rsidRPr="009C4C1B">
        <w:t>16.</w:t>
      </w:r>
      <w:r w:rsidRPr="009C4C1B">
        <w:tab/>
        <w:t>Butler AC, Chapman JE, Forman EM, Beck AT. The empirical status of cognitive-behavioral therapy: A review of meta-analyses. Clinical Psychology Review. 2006;26(1):17-31.</w:t>
      </w:r>
    </w:p>
    <w:p w14:paraId="4B6A1A6E" w14:textId="77777777" w:rsidR="009C4C1B" w:rsidRPr="009C4C1B" w:rsidRDefault="009C4C1B" w:rsidP="009C4C1B">
      <w:pPr>
        <w:pStyle w:val="EndNoteBibliography"/>
      </w:pPr>
      <w:r w:rsidRPr="009C4C1B">
        <w:t>17.</w:t>
      </w:r>
      <w:r w:rsidRPr="009C4C1B">
        <w:tab/>
        <w:t>Geldard K, Geldard D. Counselling adolescents: The proactive approach for young people: Sage; 2009.</w:t>
      </w:r>
    </w:p>
    <w:p w14:paraId="43A975D9" w14:textId="77777777" w:rsidR="009C4C1B" w:rsidRPr="009C4C1B" w:rsidRDefault="009C4C1B" w:rsidP="009C4C1B">
      <w:pPr>
        <w:pStyle w:val="EndNoteBibliography"/>
      </w:pPr>
      <w:r w:rsidRPr="009C4C1B">
        <w:t>18.</w:t>
      </w:r>
      <w:r w:rsidRPr="009C4C1B">
        <w:tab/>
        <w:t>Gross JJ, John OP. Individual differences in two emotion regulation processes: implications for affect, relationships, and well-being. J Pers Soc Psychol. 2003;85(2):348-62.</w:t>
      </w:r>
    </w:p>
    <w:p w14:paraId="154A7F5C" w14:textId="77777777" w:rsidR="009C4C1B" w:rsidRPr="009C4C1B" w:rsidRDefault="009C4C1B" w:rsidP="009C4C1B">
      <w:pPr>
        <w:pStyle w:val="EndNoteBibliography"/>
      </w:pPr>
      <w:r w:rsidRPr="009C4C1B">
        <w:t>19.</w:t>
      </w:r>
      <w:r w:rsidRPr="009C4C1B">
        <w:tab/>
        <w:t>Chesney MA, Neilands TB, Chambers DB, Taylor JM, Folkman S. A validity and reliability study of the coping self-efficacy scale. Br J Health Psychol. 2006;11(Pt 3):421-37.</w:t>
      </w:r>
    </w:p>
    <w:p w14:paraId="4ECE4B9D" w14:textId="77777777" w:rsidR="009C4C1B" w:rsidRPr="009C4C1B" w:rsidRDefault="009C4C1B" w:rsidP="009C4C1B">
      <w:pPr>
        <w:pStyle w:val="EndNoteBibliography"/>
      </w:pPr>
      <w:r w:rsidRPr="009C4C1B">
        <w:t>20.</w:t>
      </w:r>
      <w:r w:rsidRPr="009C4C1B">
        <w:tab/>
        <w:t>Patterson P, McDonald F, Tindle R, Kelly</w:t>
      </w:r>
      <w:r w:rsidRPr="009C4C1B">
        <w:rPr>
          <w:rFonts w:ascii="Cambria Math" w:hAnsi="Cambria Math" w:cs="Cambria Math"/>
        </w:rPr>
        <w:t>‐</w:t>
      </w:r>
      <w:r w:rsidRPr="009C4C1B">
        <w:t>Dalgety E, Zebrack B, Costa D. The development and preliminary evaluation of the cancer peer support scale in adolescents living with cancer. Psycho</w:t>
      </w:r>
      <w:r w:rsidRPr="009C4C1B">
        <w:rPr>
          <w:rFonts w:ascii="Cambria Math" w:hAnsi="Cambria Math" w:cs="Cambria Math"/>
        </w:rPr>
        <w:t>‐</w:t>
      </w:r>
      <w:r w:rsidRPr="009C4C1B">
        <w:t>Oncology. 2018;27(12):2865-8.</w:t>
      </w:r>
    </w:p>
    <w:p w14:paraId="1802F868" w14:textId="77777777" w:rsidR="009C4C1B" w:rsidRPr="009C4C1B" w:rsidRDefault="009C4C1B" w:rsidP="009C4C1B">
      <w:pPr>
        <w:pStyle w:val="EndNoteBibliography"/>
      </w:pPr>
      <w:r w:rsidRPr="009C4C1B">
        <w:t>21.</w:t>
      </w:r>
      <w:r w:rsidRPr="009C4C1B">
        <w:tab/>
        <w:t>Kessler RC, Andrews G, Colpe LJ, Hiripi E, Mroczek DK, Normand SL, et al. Short screening scales to monitor population prevalences and trends in non-specific psychological distress. Psychol Med. 2002;32(6):959-76.</w:t>
      </w:r>
    </w:p>
    <w:p w14:paraId="6F644FD4" w14:textId="77777777" w:rsidR="009C4C1B" w:rsidRPr="009C4C1B" w:rsidRDefault="009C4C1B" w:rsidP="009C4C1B">
      <w:pPr>
        <w:pStyle w:val="EndNoteBibliography"/>
      </w:pPr>
      <w:r w:rsidRPr="009C4C1B">
        <w:lastRenderedPageBreak/>
        <w:t>22.</w:t>
      </w:r>
      <w:r w:rsidRPr="009C4C1B">
        <w:tab/>
        <w:t>Mitchell AJ, Baker-Glenn EA, Granger L, Symonds P. Can the Distress Thermometer be improved by additional mood domains? Part I. Initial validation of the Emotion Thermometers tool. Psychooncology. 2010;19(2):125-33.</w:t>
      </w:r>
    </w:p>
    <w:p w14:paraId="1419349D" w14:textId="77777777" w:rsidR="009C4C1B" w:rsidRPr="009C4C1B" w:rsidRDefault="009C4C1B" w:rsidP="009C4C1B">
      <w:pPr>
        <w:pStyle w:val="EndNoteBibliography"/>
      </w:pPr>
      <w:r w:rsidRPr="009C4C1B">
        <w:t>23.</w:t>
      </w:r>
      <w:r w:rsidRPr="009C4C1B">
        <w:tab/>
        <w:t>Carver CS. You want to measure coping but your protocol's too long: consider the brief COPE. Int J Behav Med. 1997;4(1):92-100.</w:t>
      </w:r>
    </w:p>
    <w:p w14:paraId="6E577E7C" w14:textId="77777777" w:rsidR="009C4C1B" w:rsidRPr="009C4C1B" w:rsidRDefault="009C4C1B" w:rsidP="009C4C1B">
      <w:pPr>
        <w:pStyle w:val="EndNoteBibliography"/>
      </w:pPr>
      <w:r w:rsidRPr="009C4C1B">
        <w:t>24.</w:t>
      </w:r>
      <w:r w:rsidRPr="009C4C1B">
        <w:tab/>
        <w:t>Munder T, Wilmers F, Leonhart R, Linster HW, Barth J. Working Alliance Inventory-Short Revised (WAI-SR): psychometric properties in outpatients and inpatients. Clin Psychol Psychother. 2010;17(3):231-9.</w:t>
      </w:r>
    </w:p>
    <w:p w14:paraId="757D21D3" w14:textId="77777777" w:rsidR="009C4C1B" w:rsidRPr="009C4C1B" w:rsidRDefault="009C4C1B" w:rsidP="009C4C1B">
      <w:pPr>
        <w:pStyle w:val="EndNoteBibliography"/>
      </w:pPr>
      <w:r w:rsidRPr="009C4C1B">
        <w:t>25.</w:t>
      </w:r>
      <w:r w:rsidRPr="009C4C1B">
        <w:tab/>
        <w:t>Sansom</w:t>
      </w:r>
      <w:r w:rsidRPr="009C4C1B">
        <w:rPr>
          <w:rFonts w:ascii="Cambria Math" w:hAnsi="Cambria Math" w:cs="Cambria Math"/>
        </w:rPr>
        <w:t>‐</w:t>
      </w:r>
      <w:r w:rsidRPr="009C4C1B">
        <w:t>Daly UM, Wakefield CE, McGill BC, Patterson P. Ethical and clinical challenges delivering group</w:t>
      </w:r>
      <w:r w:rsidRPr="009C4C1B">
        <w:rPr>
          <w:rFonts w:ascii="Cambria Math" w:hAnsi="Cambria Math" w:cs="Cambria Math"/>
        </w:rPr>
        <w:t>‐</w:t>
      </w:r>
      <w:r w:rsidRPr="009C4C1B">
        <w:t>based cognitive</w:t>
      </w:r>
      <w:r w:rsidRPr="009C4C1B">
        <w:rPr>
          <w:rFonts w:ascii="Cambria Math" w:hAnsi="Cambria Math" w:cs="Cambria Math"/>
        </w:rPr>
        <w:t>‐</w:t>
      </w:r>
      <w:r w:rsidRPr="009C4C1B">
        <w:t>behavioural therapy to adolescents and young adults with cancer using videoconferencing technology. Australian Psychologist. 2015;50(4):271-8.</w:t>
      </w:r>
    </w:p>
    <w:p w14:paraId="2005CC2A" w14:textId="77777777" w:rsidR="009C4C1B" w:rsidRPr="009C4C1B" w:rsidRDefault="009C4C1B" w:rsidP="009C4C1B">
      <w:pPr>
        <w:pStyle w:val="EndNoteBibliography"/>
      </w:pPr>
      <w:r w:rsidRPr="009C4C1B">
        <w:t>26.</w:t>
      </w:r>
      <w:r w:rsidRPr="009C4C1B">
        <w:tab/>
        <w:t>Sansom-Daly UM, Wakefield CE, McGill BC, Wilson HL, Patterson P. Consensus among international ethical guidelines for the provision of videoconferencing-based mental health treatments. JMIR mental health. 2016;3(2):e17.</w:t>
      </w:r>
    </w:p>
    <w:p w14:paraId="6CE2DE90" w14:textId="787255B4" w:rsidR="00CC42E3" w:rsidRPr="005B21CE" w:rsidRDefault="009C4C1B" w:rsidP="00EB09A2">
      <w:pPr>
        <w:pStyle w:val="EndNoteBibliography"/>
        <w:rPr>
          <w:b/>
          <w:sz w:val="40"/>
          <w:szCs w:val="40"/>
        </w:rPr>
      </w:pPr>
      <w:r w:rsidRPr="009C4C1B">
        <w:t>27.</w:t>
      </w:r>
      <w:r w:rsidRPr="009C4C1B">
        <w:tab/>
        <w:t>Schafer JL, Graham JW. Missing data: our view of the state of the art. Psychol Methods. 2002;7(2):147-77.</w:t>
      </w:r>
      <w:r w:rsidR="007801AC" w:rsidRPr="005B21CE">
        <w:rPr>
          <w:b/>
          <w:sz w:val="40"/>
          <w:szCs w:val="40"/>
        </w:rPr>
        <w:fldChar w:fldCharType="end"/>
      </w:r>
    </w:p>
    <w:sectPr w:rsidR="00CC42E3" w:rsidRPr="005B21CE" w:rsidSect="00E66B6E">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Gadiel Dumlao" w:date="2019-11-06T11:48:00Z" w:initials="GD">
    <w:p w14:paraId="370D356C" w14:textId="36E4041F" w:rsidR="00C21955" w:rsidRDefault="00C21955">
      <w:pPr>
        <w:pStyle w:val="CommentText"/>
      </w:pPr>
      <w:r>
        <w:rPr>
          <w:rStyle w:val="CommentReference"/>
        </w:rPr>
        <w:annotationRef/>
      </w:r>
      <w:r>
        <w:t>I have no idea how to summarise a qualitative analysis – check with Lauren</w:t>
      </w:r>
    </w:p>
  </w:comment>
  <w:comment w:id="18" w:author="Gadiel Dumlao" w:date="2019-11-06T12:29:00Z" w:initials="GD">
    <w:p w14:paraId="1007241D" w14:textId="4EFFBB08" w:rsidR="00C21955" w:rsidRDefault="00C21955">
      <w:pPr>
        <w:pStyle w:val="CommentText"/>
      </w:pPr>
      <w:r>
        <w:rPr>
          <w:rStyle w:val="CommentReference"/>
        </w:rPr>
        <w:annotationRef/>
      </w:r>
      <w:r>
        <w:t xml:space="preserve">Outline what is meant by community </w:t>
      </w:r>
      <w:proofErr w:type="spellStart"/>
      <w:r>
        <w:t>organisaiton</w:t>
      </w:r>
      <w:proofErr w:type="spellEnd"/>
    </w:p>
    <w:p w14:paraId="5004460A" w14:textId="77777777" w:rsidR="00C21955" w:rsidRDefault="00C21955">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0D356C" w15:done="0"/>
  <w15:commentEx w15:paraId="5004460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FC2B3B" w14:textId="77777777" w:rsidR="00C21955" w:rsidRDefault="00C21955">
      <w:r>
        <w:separator/>
      </w:r>
    </w:p>
  </w:endnote>
  <w:endnote w:type="continuationSeparator" w:id="0">
    <w:p w14:paraId="384672C3" w14:textId="77777777" w:rsidR="00C21955" w:rsidRDefault="00C219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829D7A" w14:textId="0BE049CF" w:rsidR="00D72732" w:rsidRPr="00D72732" w:rsidRDefault="00D72732" w:rsidP="00BF0F9E">
    <w:pPr>
      <w:pStyle w:val="Footer"/>
    </w:pPr>
    <w:r w:rsidRPr="00D72732">
      <w:t>Cascade Implementation – Version 1 – Jan 2020</w:t>
    </w:r>
    <w:r w:rsidRPr="00D72732">
      <w:ptab w:relativeTo="margin" w:alignment="center" w:leader="none"/>
    </w:r>
    <w:r w:rsidRPr="00D72732">
      <w:ptab w:relativeTo="margin" w:alignment="right" w:leader="none"/>
    </w:r>
    <w:r w:rsidRPr="00D72732">
      <w:t xml:space="preserve"> </w:t>
    </w:r>
    <w:sdt>
      <w:sdtPr>
        <w:id w:val="-1392035553"/>
        <w:docPartObj>
          <w:docPartGallery w:val="Page Numbers (Bottom of Page)"/>
          <w:docPartUnique/>
        </w:docPartObj>
      </w:sdtPr>
      <w:sdtContent>
        <w:sdt>
          <w:sdtPr>
            <w:id w:val="-1769616900"/>
            <w:docPartObj>
              <w:docPartGallery w:val="Page Numbers (Top of Page)"/>
              <w:docPartUnique/>
            </w:docPartObj>
          </w:sdtPr>
          <w:sdtContent>
            <w:r w:rsidRPr="00D72732">
              <w:t xml:space="preserve">Page </w:t>
            </w:r>
            <w:r w:rsidRPr="00D72732">
              <w:rPr>
                <w:bCs/>
                <w:sz w:val="24"/>
                <w:szCs w:val="24"/>
              </w:rPr>
              <w:fldChar w:fldCharType="begin"/>
            </w:r>
            <w:r w:rsidRPr="00D72732">
              <w:rPr>
                <w:bCs/>
              </w:rPr>
              <w:instrText xml:space="preserve"> PAGE </w:instrText>
            </w:r>
            <w:r w:rsidRPr="00D72732">
              <w:rPr>
                <w:bCs/>
                <w:sz w:val="24"/>
                <w:szCs w:val="24"/>
              </w:rPr>
              <w:fldChar w:fldCharType="separate"/>
            </w:r>
            <w:r w:rsidR="00A42D58">
              <w:rPr>
                <w:bCs/>
                <w:noProof/>
              </w:rPr>
              <w:t>19</w:t>
            </w:r>
            <w:r w:rsidRPr="00D72732">
              <w:rPr>
                <w:bCs/>
                <w:sz w:val="24"/>
                <w:szCs w:val="24"/>
              </w:rPr>
              <w:fldChar w:fldCharType="end"/>
            </w:r>
            <w:r w:rsidRPr="00D72732">
              <w:t xml:space="preserve"> of </w:t>
            </w:r>
            <w:r w:rsidRPr="00D72732">
              <w:rPr>
                <w:bCs/>
                <w:sz w:val="24"/>
                <w:szCs w:val="24"/>
              </w:rPr>
              <w:fldChar w:fldCharType="begin"/>
            </w:r>
            <w:r w:rsidRPr="00D72732">
              <w:rPr>
                <w:bCs/>
              </w:rPr>
              <w:instrText xml:space="preserve"> NUMPAGES  </w:instrText>
            </w:r>
            <w:r w:rsidRPr="00D72732">
              <w:rPr>
                <w:bCs/>
                <w:sz w:val="24"/>
                <w:szCs w:val="24"/>
              </w:rPr>
              <w:fldChar w:fldCharType="separate"/>
            </w:r>
            <w:r w:rsidR="00A42D58">
              <w:rPr>
                <w:bCs/>
                <w:noProof/>
              </w:rPr>
              <w:t>20</w:t>
            </w:r>
            <w:r w:rsidRPr="00D72732">
              <w:rPr>
                <w:bCs/>
                <w:sz w:val="24"/>
                <w:szCs w:val="24"/>
              </w:rPr>
              <w:fldChar w:fldCharType="end"/>
            </w:r>
          </w:sdtContent>
        </w:sdt>
      </w:sdtContent>
    </w:sdt>
  </w:p>
  <w:p w14:paraId="4BFE0146" w14:textId="23B8758E" w:rsidR="00C21955" w:rsidRDefault="00C21955">
    <w:pPr>
      <w:pStyle w:val="Footer"/>
      <w:tabs>
        <w:tab w:val="left" w:pos="3840"/>
        <w:tab w:val="center" w:pos="445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964D83" w14:textId="77777777" w:rsidR="00C21955" w:rsidRDefault="00C21955" w:rsidP="00111BDC">
    <w:pPr>
      <w:pStyle w:val="Footer"/>
      <w:tabs>
        <w:tab w:val="clear" w:pos="4153"/>
        <w:tab w:val="clear" w:pos="8306"/>
        <w:tab w:val="left" w:pos="720"/>
      </w:tabs>
      <w:rPr>
        <w:color w:val="808080"/>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10F4C4" w14:textId="77777777" w:rsidR="00C21955" w:rsidRDefault="00C21955">
      <w:r>
        <w:separator/>
      </w:r>
    </w:p>
  </w:footnote>
  <w:footnote w:type="continuationSeparator" w:id="0">
    <w:p w14:paraId="401E6566" w14:textId="77777777" w:rsidR="00C21955" w:rsidRDefault="00C219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9C385E" w14:textId="77777777" w:rsidR="00C21955" w:rsidRDefault="00C21955">
    <w:pPr>
      <w:pStyle w:val="Header"/>
      <w:framePr w:wrap="around" w:vAnchor="text" w:hAnchor="margin" w:xAlign="right" w:y="1"/>
      <w:rPr>
        <w:rStyle w:val="PageNumber"/>
        <w:rFonts w:eastAsia="Calibri"/>
      </w:rPr>
    </w:pPr>
    <w:r>
      <w:rPr>
        <w:rStyle w:val="PageNumber"/>
        <w:rFonts w:eastAsia="Calibri"/>
      </w:rPr>
      <w:fldChar w:fldCharType="begin"/>
    </w:r>
    <w:r>
      <w:rPr>
        <w:rStyle w:val="PageNumber"/>
        <w:rFonts w:eastAsia="Calibri"/>
      </w:rPr>
      <w:instrText xml:space="preserve">PAGE  </w:instrText>
    </w:r>
    <w:r>
      <w:rPr>
        <w:rStyle w:val="PageNumber"/>
        <w:rFonts w:eastAsia="Calibri"/>
      </w:rPr>
      <w:fldChar w:fldCharType="end"/>
    </w:r>
  </w:p>
  <w:p w14:paraId="042B2167" w14:textId="77777777" w:rsidR="00C21955" w:rsidRDefault="00C21955">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A20B74"/>
    <w:multiLevelType w:val="hybridMultilevel"/>
    <w:tmpl w:val="FFECC1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ECD110E"/>
    <w:multiLevelType w:val="hybridMultilevel"/>
    <w:tmpl w:val="0C9032A6"/>
    <w:lvl w:ilvl="0" w:tplc="0409001B">
      <w:start w:val="1"/>
      <w:numFmt w:val="lowerRoman"/>
      <w:lvlText w:val="%1."/>
      <w:lvlJc w:val="right"/>
      <w:pPr>
        <w:ind w:left="1147" w:hanging="360"/>
      </w:pPr>
    </w:lvl>
    <w:lvl w:ilvl="1" w:tplc="04090019" w:tentative="1">
      <w:start w:val="1"/>
      <w:numFmt w:val="lowerLetter"/>
      <w:lvlText w:val="%2."/>
      <w:lvlJc w:val="left"/>
      <w:pPr>
        <w:ind w:left="1867" w:hanging="360"/>
      </w:pPr>
    </w:lvl>
    <w:lvl w:ilvl="2" w:tplc="0409001B" w:tentative="1">
      <w:start w:val="1"/>
      <w:numFmt w:val="lowerRoman"/>
      <w:lvlText w:val="%3."/>
      <w:lvlJc w:val="right"/>
      <w:pPr>
        <w:ind w:left="2587" w:hanging="180"/>
      </w:pPr>
    </w:lvl>
    <w:lvl w:ilvl="3" w:tplc="0409000F" w:tentative="1">
      <w:start w:val="1"/>
      <w:numFmt w:val="decimal"/>
      <w:lvlText w:val="%4."/>
      <w:lvlJc w:val="left"/>
      <w:pPr>
        <w:ind w:left="3307" w:hanging="360"/>
      </w:pPr>
    </w:lvl>
    <w:lvl w:ilvl="4" w:tplc="04090019" w:tentative="1">
      <w:start w:val="1"/>
      <w:numFmt w:val="lowerLetter"/>
      <w:lvlText w:val="%5."/>
      <w:lvlJc w:val="left"/>
      <w:pPr>
        <w:ind w:left="4027" w:hanging="360"/>
      </w:pPr>
    </w:lvl>
    <w:lvl w:ilvl="5" w:tplc="0409001B" w:tentative="1">
      <w:start w:val="1"/>
      <w:numFmt w:val="lowerRoman"/>
      <w:lvlText w:val="%6."/>
      <w:lvlJc w:val="right"/>
      <w:pPr>
        <w:ind w:left="4747" w:hanging="180"/>
      </w:pPr>
    </w:lvl>
    <w:lvl w:ilvl="6" w:tplc="0409000F" w:tentative="1">
      <w:start w:val="1"/>
      <w:numFmt w:val="decimal"/>
      <w:lvlText w:val="%7."/>
      <w:lvlJc w:val="left"/>
      <w:pPr>
        <w:ind w:left="5467" w:hanging="360"/>
      </w:pPr>
    </w:lvl>
    <w:lvl w:ilvl="7" w:tplc="04090019" w:tentative="1">
      <w:start w:val="1"/>
      <w:numFmt w:val="lowerLetter"/>
      <w:lvlText w:val="%8."/>
      <w:lvlJc w:val="left"/>
      <w:pPr>
        <w:ind w:left="6187" w:hanging="360"/>
      </w:pPr>
    </w:lvl>
    <w:lvl w:ilvl="8" w:tplc="0409001B" w:tentative="1">
      <w:start w:val="1"/>
      <w:numFmt w:val="lowerRoman"/>
      <w:lvlText w:val="%9."/>
      <w:lvlJc w:val="right"/>
      <w:pPr>
        <w:ind w:left="6907" w:hanging="180"/>
      </w:pPr>
    </w:lvl>
  </w:abstractNum>
  <w:abstractNum w:abstractNumId="2" w15:restartNumberingAfterBreak="0">
    <w:nsid w:val="12341ABE"/>
    <w:multiLevelType w:val="hybridMultilevel"/>
    <w:tmpl w:val="58541E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29F13CD"/>
    <w:multiLevelType w:val="hybridMultilevel"/>
    <w:tmpl w:val="8EE200E4"/>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5947F4F"/>
    <w:multiLevelType w:val="hybridMultilevel"/>
    <w:tmpl w:val="4F6AEA0E"/>
    <w:lvl w:ilvl="0" w:tplc="04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1A4E69EC"/>
    <w:multiLevelType w:val="hybridMultilevel"/>
    <w:tmpl w:val="5FC2E92E"/>
    <w:lvl w:ilvl="0" w:tplc="0AF25F40">
      <w:start w:val="1"/>
      <w:numFmt w:val="lowerRoman"/>
      <w:lvlText w:val="%1."/>
      <w:lvlJc w:val="left"/>
      <w:pPr>
        <w:ind w:left="1080" w:hanging="72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B891DD6"/>
    <w:multiLevelType w:val="multilevel"/>
    <w:tmpl w:val="DDE8B996"/>
    <w:lvl w:ilvl="0">
      <w:start w:val="4"/>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C243DFE"/>
    <w:multiLevelType w:val="hybridMultilevel"/>
    <w:tmpl w:val="12DA7E42"/>
    <w:lvl w:ilvl="0" w:tplc="A8DEDBF2">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DD659A3"/>
    <w:multiLevelType w:val="hybridMultilevel"/>
    <w:tmpl w:val="0C9032A6"/>
    <w:lvl w:ilvl="0" w:tplc="0409001B">
      <w:start w:val="1"/>
      <w:numFmt w:val="lowerRoman"/>
      <w:lvlText w:val="%1."/>
      <w:lvlJc w:val="right"/>
      <w:pPr>
        <w:ind w:left="1147" w:hanging="360"/>
      </w:pPr>
    </w:lvl>
    <w:lvl w:ilvl="1" w:tplc="04090019" w:tentative="1">
      <w:start w:val="1"/>
      <w:numFmt w:val="lowerLetter"/>
      <w:lvlText w:val="%2."/>
      <w:lvlJc w:val="left"/>
      <w:pPr>
        <w:ind w:left="1867" w:hanging="360"/>
      </w:pPr>
    </w:lvl>
    <w:lvl w:ilvl="2" w:tplc="0409001B" w:tentative="1">
      <w:start w:val="1"/>
      <w:numFmt w:val="lowerRoman"/>
      <w:lvlText w:val="%3."/>
      <w:lvlJc w:val="right"/>
      <w:pPr>
        <w:ind w:left="2587" w:hanging="180"/>
      </w:pPr>
    </w:lvl>
    <w:lvl w:ilvl="3" w:tplc="0409000F" w:tentative="1">
      <w:start w:val="1"/>
      <w:numFmt w:val="decimal"/>
      <w:lvlText w:val="%4."/>
      <w:lvlJc w:val="left"/>
      <w:pPr>
        <w:ind w:left="3307" w:hanging="360"/>
      </w:pPr>
    </w:lvl>
    <w:lvl w:ilvl="4" w:tplc="04090019" w:tentative="1">
      <w:start w:val="1"/>
      <w:numFmt w:val="lowerLetter"/>
      <w:lvlText w:val="%5."/>
      <w:lvlJc w:val="left"/>
      <w:pPr>
        <w:ind w:left="4027" w:hanging="360"/>
      </w:pPr>
    </w:lvl>
    <w:lvl w:ilvl="5" w:tplc="0409001B" w:tentative="1">
      <w:start w:val="1"/>
      <w:numFmt w:val="lowerRoman"/>
      <w:lvlText w:val="%6."/>
      <w:lvlJc w:val="right"/>
      <w:pPr>
        <w:ind w:left="4747" w:hanging="180"/>
      </w:pPr>
    </w:lvl>
    <w:lvl w:ilvl="6" w:tplc="0409000F" w:tentative="1">
      <w:start w:val="1"/>
      <w:numFmt w:val="decimal"/>
      <w:lvlText w:val="%7."/>
      <w:lvlJc w:val="left"/>
      <w:pPr>
        <w:ind w:left="5467" w:hanging="360"/>
      </w:pPr>
    </w:lvl>
    <w:lvl w:ilvl="7" w:tplc="04090019" w:tentative="1">
      <w:start w:val="1"/>
      <w:numFmt w:val="lowerLetter"/>
      <w:lvlText w:val="%8."/>
      <w:lvlJc w:val="left"/>
      <w:pPr>
        <w:ind w:left="6187" w:hanging="360"/>
      </w:pPr>
    </w:lvl>
    <w:lvl w:ilvl="8" w:tplc="0409001B" w:tentative="1">
      <w:start w:val="1"/>
      <w:numFmt w:val="lowerRoman"/>
      <w:lvlText w:val="%9."/>
      <w:lvlJc w:val="right"/>
      <w:pPr>
        <w:ind w:left="6907" w:hanging="180"/>
      </w:pPr>
    </w:lvl>
  </w:abstractNum>
  <w:abstractNum w:abstractNumId="9" w15:restartNumberingAfterBreak="0">
    <w:nsid w:val="248E0800"/>
    <w:multiLevelType w:val="hybridMultilevel"/>
    <w:tmpl w:val="4BFEE7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9B66F1B"/>
    <w:multiLevelType w:val="hybridMultilevel"/>
    <w:tmpl w:val="7082914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133741"/>
    <w:multiLevelType w:val="hybridMultilevel"/>
    <w:tmpl w:val="912CDC1A"/>
    <w:lvl w:ilvl="0" w:tplc="0C090005">
      <w:start w:val="1"/>
      <w:numFmt w:val="bullet"/>
      <w:lvlText w:val=""/>
      <w:lvlJc w:val="left"/>
      <w:pPr>
        <w:tabs>
          <w:tab w:val="num" w:pos="720"/>
        </w:tabs>
        <w:ind w:left="720" w:hanging="360"/>
      </w:pPr>
      <w:rPr>
        <w:rFonts w:ascii="Wingdings" w:hAnsi="Wingdings" w:cs="Calibri" w:hint="default"/>
      </w:rPr>
    </w:lvl>
    <w:lvl w:ilvl="1" w:tplc="FFFFFFFF">
      <w:start w:val="1"/>
      <w:numFmt w:val="bullet"/>
      <w:pStyle w:val="Achievement"/>
      <w:lvlText w:val=""/>
      <w:legacy w:legacy="1" w:legacySpace="0" w:legacyIndent="240"/>
      <w:lvlJc w:val="left"/>
      <w:pPr>
        <w:ind w:left="1320" w:hanging="240"/>
      </w:pPr>
      <w:rPr>
        <w:rFonts w:ascii="Wingdings" w:hAnsi="Wingdings" w:cs="Calibri" w:hint="default"/>
        <w:sz w:val="12"/>
        <w:szCs w:val="12"/>
      </w:rPr>
    </w:lvl>
    <w:lvl w:ilvl="2" w:tplc="0C090005">
      <w:start w:val="1"/>
      <w:numFmt w:val="bullet"/>
      <w:lvlText w:val=""/>
      <w:lvlJc w:val="left"/>
      <w:pPr>
        <w:tabs>
          <w:tab w:val="num" w:pos="2160"/>
        </w:tabs>
        <w:ind w:left="2160" w:hanging="360"/>
      </w:pPr>
      <w:rPr>
        <w:rFonts w:ascii="Wingdings" w:hAnsi="Wingdings" w:cs="Calibri" w:hint="default"/>
      </w:rPr>
    </w:lvl>
    <w:lvl w:ilvl="3" w:tplc="0C090001">
      <w:start w:val="1"/>
      <w:numFmt w:val="bullet"/>
      <w:lvlText w:val=""/>
      <w:lvlJc w:val="left"/>
      <w:pPr>
        <w:tabs>
          <w:tab w:val="num" w:pos="2880"/>
        </w:tabs>
        <w:ind w:left="2880" w:hanging="360"/>
      </w:pPr>
      <w:rPr>
        <w:rFonts w:ascii="Symbol" w:hAnsi="Symbol" w:cs="Calibri" w:hint="default"/>
      </w:rPr>
    </w:lvl>
    <w:lvl w:ilvl="4" w:tplc="0C090003">
      <w:start w:val="1"/>
      <w:numFmt w:val="bullet"/>
      <w:lvlText w:val="o"/>
      <w:lvlJc w:val="left"/>
      <w:pPr>
        <w:tabs>
          <w:tab w:val="num" w:pos="3600"/>
        </w:tabs>
        <w:ind w:left="3600" w:hanging="360"/>
      </w:pPr>
      <w:rPr>
        <w:rFonts w:ascii="Courier New" w:hAnsi="Courier New" w:cs="Calibri" w:hint="default"/>
      </w:rPr>
    </w:lvl>
    <w:lvl w:ilvl="5" w:tplc="0C090005">
      <w:start w:val="1"/>
      <w:numFmt w:val="bullet"/>
      <w:lvlText w:val=""/>
      <w:lvlJc w:val="left"/>
      <w:pPr>
        <w:tabs>
          <w:tab w:val="num" w:pos="4320"/>
        </w:tabs>
        <w:ind w:left="4320" w:hanging="360"/>
      </w:pPr>
      <w:rPr>
        <w:rFonts w:ascii="Wingdings" w:hAnsi="Wingdings" w:cs="Calibri" w:hint="default"/>
      </w:rPr>
    </w:lvl>
    <w:lvl w:ilvl="6" w:tplc="0C090001">
      <w:start w:val="1"/>
      <w:numFmt w:val="bullet"/>
      <w:lvlText w:val=""/>
      <w:lvlJc w:val="left"/>
      <w:pPr>
        <w:tabs>
          <w:tab w:val="num" w:pos="5040"/>
        </w:tabs>
        <w:ind w:left="5040" w:hanging="360"/>
      </w:pPr>
      <w:rPr>
        <w:rFonts w:ascii="Symbol" w:hAnsi="Symbol" w:cs="Calibri" w:hint="default"/>
      </w:rPr>
    </w:lvl>
    <w:lvl w:ilvl="7" w:tplc="0C090003">
      <w:start w:val="1"/>
      <w:numFmt w:val="bullet"/>
      <w:lvlText w:val="o"/>
      <w:lvlJc w:val="left"/>
      <w:pPr>
        <w:tabs>
          <w:tab w:val="num" w:pos="5760"/>
        </w:tabs>
        <w:ind w:left="5760" w:hanging="360"/>
      </w:pPr>
      <w:rPr>
        <w:rFonts w:ascii="Courier New" w:hAnsi="Courier New" w:cs="Calibri" w:hint="default"/>
      </w:rPr>
    </w:lvl>
    <w:lvl w:ilvl="8" w:tplc="0C090005">
      <w:start w:val="1"/>
      <w:numFmt w:val="bullet"/>
      <w:lvlText w:val=""/>
      <w:lvlJc w:val="left"/>
      <w:pPr>
        <w:tabs>
          <w:tab w:val="num" w:pos="6480"/>
        </w:tabs>
        <w:ind w:left="6480" w:hanging="360"/>
      </w:pPr>
      <w:rPr>
        <w:rFonts w:ascii="Wingdings" w:hAnsi="Wingdings" w:cs="Calibri" w:hint="default"/>
      </w:rPr>
    </w:lvl>
  </w:abstractNum>
  <w:abstractNum w:abstractNumId="12" w15:restartNumberingAfterBreak="0">
    <w:nsid w:val="2F49439B"/>
    <w:multiLevelType w:val="hybridMultilevel"/>
    <w:tmpl w:val="8666749C"/>
    <w:lvl w:ilvl="0" w:tplc="F20C6C48">
      <w:start w:val="1"/>
      <w:numFmt w:val="lowerRoman"/>
      <w:lvlText w:val="%1."/>
      <w:lvlJc w:val="left"/>
      <w:pPr>
        <w:ind w:left="1080" w:hanging="72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0A30905"/>
    <w:multiLevelType w:val="hybridMultilevel"/>
    <w:tmpl w:val="FEB61E70"/>
    <w:lvl w:ilvl="0" w:tplc="1FD46550">
      <w:start w:val="1"/>
      <w:numFmt w:val="lowerRoman"/>
      <w:lvlText w:val="%1."/>
      <w:lvlJc w:val="left"/>
      <w:pPr>
        <w:ind w:left="1080" w:hanging="72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5663C39"/>
    <w:multiLevelType w:val="hybridMultilevel"/>
    <w:tmpl w:val="0942817C"/>
    <w:lvl w:ilvl="0" w:tplc="D5825894">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8F551C8"/>
    <w:multiLevelType w:val="hybridMultilevel"/>
    <w:tmpl w:val="677A31E2"/>
    <w:lvl w:ilvl="0" w:tplc="D5825894">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C4A2707"/>
    <w:multiLevelType w:val="hybridMultilevel"/>
    <w:tmpl w:val="C8367164"/>
    <w:lvl w:ilvl="0" w:tplc="F634DEDA">
      <w:start w:val="1"/>
      <w:numFmt w:val="lowerRoman"/>
      <w:lvlText w:val="%1."/>
      <w:lvlJc w:val="left"/>
      <w:pPr>
        <w:ind w:left="720" w:hanging="360"/>
      </w:pPr>
      <w:rPr>
        <w:rFonts w:hint="default"/>
        <w:b/>
        <w:i w:val="0"/>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0B533CC"/>
    <w:multiLevelType w:val="hybridMultilevel"/>
    <w:tmpl w:val="C8367164"/>
    <w:lvl w:ilvl="0" w:tplc="F634DEDA">
      <w:start w:val="1"/>
      <w:numFmt w:val="lowerRoman"/>
      <w:lvlText w:val="%1."/>
      <w:lvlJc w:val="left"/>
      <w:pPr>
        <w:ind w:left="720" w:hanging="360"/>
      </w:pPr>
      <w:rPr>
        <w:rFonts w:hint="default"/>
        <w:b/>
        <w:i w:val="0"/>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6980527"/>
    <w:multiLevelType w:val="hybridMultilevel"/>
    <w:tmpl w:val="F91EB3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9283CE3"/>
    <w:multiLevelType w:val="hybridMultilevel"/>
    <w:tmpl w:val="F73A2C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9A909F6"/>
    <w:multiLevelType w:val="hybridMultilevel"/>
    <w:tmpl w:val="844A85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49E75DC2"/>
    <w:multiLevelType w:val="hybridMultilevel"/>
    <w:tmpl w:val="99B2ED42"/>
    <w:lvl w:ilvl="0" w:tplc="2F52E2B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A706CD6"/>
    <w:multiLevelType w:val="hybridMultilevel"/>
    <w:tmpl w:val="CDA253DA"/>
    <w:lvl w:ilvl="0" w:tplc="7FE2797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A7B10A5"/>
    <w:multiLevelType w:val="hybridMultilevel"/>
    <w:tmpl w:val="7F44DE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B454AB2"/>
    <w:multiLevelType w:val="hybridMultilevel"/>
    <w:tmpl w:val="0A025A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CA22A15"/>
    <w:multiLevelType w:val="hybridMultilevel"/>
    <w:tmpl w:val="492A62D6"/>
    <w:lvl w:ilvl="0" w:tplc="D5825894">
      <w:numFmt w:val="bullet"/>
      <w:lvlText w:val="•"/>
      <w:lvlJc w:val="left"/>
      <w:pPr>
        <w:ind w:left="1080" w:hanging="360"/>
      </w:pPr>
      <w:rPr>
        <w:rFonts w:ascii="Calibri" w:eastAsia="Times New Roman" w:hAnsi="Calibri" w:cs="Times New Roman"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066264A"/>
    <w:multiLevelType w:val="hybridMultilevel"/>
    <w:tmpl w:val="0EF6561E"/>
    <w:lvl w:ilvl="0" w:tplc="25BE3F6E">
      <w:start w:val="1"/>
      <w:numFmt w:val="lowerRoman"/>
      <w:lvlText w:val="%1."/>
      <w:lvlJc w:val="left"/>
      <w:pPr>
        <w:ind w:left="1080" w:hanging="72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2583C09"/>
    <w:multiLevelType w:val="multilevel"/>
    <w:tmpl w:val="CA1AEEBA"/>
    <w:lvl w:ilvl="0">
      <w:start w:val="1"/>
      <w:numFmt w:val="decimal"/>
      <w:pStyle w:val="Heading1"/>
      <w:lvlText w:val="%1."/>
      <w:lvlJc w:val="left"/>
      <w:pPr>
        <w:tabs>
          <w:tab w:val="num" w:pos="502"/>
        </w:tabs>
        <w:ind w:left="502" w:hanging="360"/>
      </w:pPr>
      <w:rPr>
        <w:rFonts w:hint="default"/>
      </w:rPr>
    </w:lvl>
    <w:lvl w:ilvl="1">
      <w:start w:val="1"/>
      <w:numFmt w:val="decimal"/>
      <w:pStyle w:val="Heading2"/>
      <w:lvlText w:val="%1.%2."/>
      <w:lvlJc w:val="left"/>
      <w:pPr>
        <w:tabs>
          <w:tab w:val="num" w:pos="934"/>
        </w:tabs>
        <w:ind w:left="934" w:hanging="432"/>
      </w:pPr>
      <w:rPr>
        <w:rFonts w:hint="default"/>
        <w:b/>
        <w:i w:val="0"/>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942"/>
        </w:tabs>
        <w:ind w:left="1870" w:hanging="648"/>
      </w:pPr>
      <w:rPr>
        <w:rFonts w:hint="default"/>
      </w:rPr>
    </w:lvl>
    <w:lvl w:ilvl="4">
      <w:start w:val="1"/>
      <w:numFmt w:val="decimal"/>
      <w:lvlText w:val="%1.%2.%3.%4.%5."/>
      <w:lvlJc w:val="left"/>
      <w:pPr>
        <w:tabs>
          <w:tab w:val="num" w:pos="2662"/>
        </w:tabs>
        <w:ind w:left="2374" w:hanging="792"/>
      </w:pPr>
      <w:rPr>
        <w:rFonts w:hint="default"/>
      </w:rPr>
    </w:lvl>
    <w:lvl w:ilvl="5">
      <w:start w:val="1"/>
      <w:numFmt w:val="decimal"/>
      <w:lvlText w:val="%1.%2.%3.%4.%5.%6."/>
      <w:lvlJc w:val="left"/>
      <w:pPr>
        <w:tabs>
          <w:tab w:val="num" w:pos="3022"/>
        </w:tabs>
        <w:ind w:left="2878" w:hanging="936"/>
      </w:pPr>
      <w:rPr>
        <w:rFonts w:hint="default"/>
      </w:rPr>
    </w:lvl>
    <w:lvl w:ilvl="6">
      <w:start w:val="1"/>
      <w:numFmt w:val="decimal"/>
      <w:lvlText w:val="%1.%2.%3.%4.%5.%6.%7."/>
      <w:lvlJc w:val="left"/>
      <w:pPr>
        <w:tabs>
          <w:tab w:val="num" w:pos="3742"/>
        </w:tabs>
        <w:ind w:left="3382" w:hanging="1080"/>
      </w:pPr>
      <w:rPr>
        <w:rFonts w:hint="default"/>
      </w:rPr>
    </w:lvl>
    <w:lvl w:ilvl="7">
      <w:start w:val="1"/>
      <w:numFmt w:val="decimal"/>
      <w:lvlText w:val="%1.%2.%3.%4.%5.%6.%7.%8."/>
      <w:lvlJc w:val="left"/>
      <w:pPr>
        <w:tabs>
          <w:tab w:val="num" w:pos="4102"/>
        </w:tabs>
        <w:ind w:left="3886" w:hanging="1224"/>
      </w:pPr>
      <w:rPr>
        <w:rFonts w:hint="default"/>
      </w:rPr>
    </w:lvl>
    <w:lvl w:ilvl="8">
      <w:start w:val="1"/>
      <w:numFmt w:val="decimal"/>
      <w:lvlText w:val="%1.%2.%3.%4.%5.%6.%7.%8.%9."/>
      <w:lvlJc w:val="left"/>
      <w:pPr>
        <w:tabs>
          <w:tab w:val="num" w:pos="4822"/>
        </w:tabs>
        <w:ind w:left="4462" w:hanging="1440"/>
      </w:pPr>
      <w:rPr>
        <w:rFonts w:hint="default"/>
      </w:rPr>
    </w:lvl>
  </w:abstractNum>
  <w:abstractNum w:abstractNumId="28" w15:restartNumberingAfterBreak="0">
    <w:nsid w:val="53D26FFE"/>
    <w:multiLevelType w:val="hybridMultilevel"/>
    <w:tmpl w:val="0810951A"/>
    <w:lvl w:ilvl="0" w:tplc="81F4DC42">
      <w:start w:val="1"/>
      <w:numFmt w:val="bullet"/>
      <w:lvlText w:val=""/>
      <w:lvlJc w:val="left"/>
      <w:pPr>
        <w:ind w:left="360" w:hanging="360"/>
      </w:pPr>
      <w:rPr>
        <w:rFonts w:ascii="Symbol" w:hAnsi="Symbol" w:hint="default"/>
        <w:sz w:val="24"/>
        <w:szCs w:val="24"/>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7800B49"/>
    <w:multiLevelType w:val="hybridMultilevel"/>
    <w:tmpl w:val="1C00B1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7F81E40"/>
    <w:multiLevelType w:val="hybridMultilevel"/>
    <w:tmpl w:val="6E8C7346"/>
    <w:lvl w:ilvl="0" w:tplc="D5825894">
      <w:numFmt w:val="bullet"/>
      <w:lvlText w:val="•"/>
      <w:lvlJc w:val="left"/>
      <w:pPr>
        <w:ind w:left="1080" w:hanging="360"/>
      </w:pPr>
      <w:rPr>
        <w:rFonts w:ascii="Calibri" w:eastAsia="Times New Roman" w:hAnsi="Calibri" w:cs="Times New Roman" w:hint="default"/>
        <w:i/>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9BD630E"/>
    <w:multiLevelType w:val="hybridMultilevel"/>
    <w:tmpl w:val="B956CC64"/>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AAC323B"/>
    <w:multiLevelType w:val="hybridMultilevel"/>
    <w:tmpl w:val="4BFEE7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AB77853"/>
    <w:multiLevelType w:val="hybridMultilevel"/>
    <w:tmpl w:val="C7D2426A"/>
    <w:lvl w:ilvl="0" w:tplc="4094D072">
      <w:start w:val="9"/>
      <w:numFmt w:val="bullet"/>
      <w:lvlText w:val="-"/>
      <w:lvlJc w:val="left"/>
      <w:pPr>
        <w:ind w:left="1080" w:hanging="360"/>
      </w:pPr>
      <w:rPr>
        <w:rFonts w:ascii="Arial" w:eastAsia="Times New Roman" w:hAnsi="Arial" w:cs="Arial"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B3A0DC5"/>
    <w:multiLevelType w:val="hybridMultilevel"/>
    <w:tmpl w:val="F93C14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C7D7B86"/>
    <w:multiLevelType w:val="hybridMultilevel"/>
    <w:tmpl w:val="24C033D2"/>
    <w:lvl w:ilvl="0" w:tplc="87BA5C5E">
      <w:start w:val="1"/>
      <w:numFmt w:val="lowerRoman"/>
      <w:lvlText w:val="%1."/>
      <w:lvlJc w:val="left"/>
      <w:pPr>
        <w:ind w:left="1080" w:hanging="72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3CB3559"/>
    <w:multiLevelType w:val="hybridMultilevel"/>
    <w:tmpl w:val="D020F6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87823B3"/>
    <w:multiLevelType w:val="hybridMultilevel"/>
    <w:tmpl w:val="71DEE3C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38" w15:restartNumberingAfterBreak="0">
    <w:nsid w:val="6BE74137"/>
    <w:multiLevelType w:val="hybridMultilevel"/>
    <w:tmpl w:val="212E5B9A"/>
    <w:lvl w:ilvl="0" w:tplc="D5825894">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1162CA3"/>
    <w:multiLevelType w:val="multilevel"/>
    <w:tmpl w:val="28C0A3E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207D28"/>
    <w:multiLevelType w:val="hybridMultilevel"/>
    <w:tmpl w:val="FFF28A78"/>
    <w:lvl w:ilvl="0" w:tplc="D5825894">
      <w:numFmt w:val="bullet"/>
      <w:lvlText w:val="•"/>
      <w:lvlJc w:val="left"/>
      <w:pPr>
        <w:ind w:left="1440" w:hanging="720"/>
      </w:pPr>
      <w:rPr>
        <w:rFonts w:ascii="Calibri" w:eastAsia="Times New Roman" w:hAnsi="Calibri"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1" w15:restartNumberingAfterBreak="0">
    <w:nsid w:val="72AE5D3D"/>
    <w:multiLevelType w:val="hybridMultilevel"/>
    <w:tmpl w:val="492692AC"/>
    <w:lvl w:ilvl="0" w:tplc="4094D072">
      <w:start w:val="9"/>
      <w:numFmt w:val="bullet"/>
      <w:lvlText w:val="-"/>
      <w:lvlJc w:val="left"/>
      <w:pPr>
        <w:ind w:left="1080" w:hanging="360"/>
      </w:pPr>
      <w:rPr>
        <w:rFonts w:ascii="Arial" w:eastAsia="Times New Roman" w:hAnsi="Arial" w:cs="Arial" w:hint="default"/>
        <w:i/>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3B1114B"/>
    <w:multiLevelType w:val="hybridMultilevel"/>
    <w:tmpl w:val="CA56E732"/>
    <w:lvl w:ilvl="0" w:tplc="F634DEDA">
      <w:start w:val="1"/>
      <w:numFmt w:val="lowerRoman"/>
      <w:lvlText w:val="%1."/>
      <w:lvlJc w:val="left"/>
      <w:pPr>
        <w:ind w:left="1080" w:hanging="72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7543290"/>
    <w:multiLevelType w:val="hybridMultilevel"/>
    <w:tmpl w:val="F328FA22"/>
    <w:lvl w:ilvl="0" w:tplc="1C1CCB18">
      <w:start w:val="4"/>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44" w15:restartNumberingAfterBreak="0">
    <w:nsid w:val="77D57F47"/>
    <w:multiLevelType w:val="hybridMultilevel"/>
    <w:tmpl w:val="C8367164"/>
    <w:lvl w:ilvl="0" w:tplc="F634DEDA">
      <w:start w:val="1"/>
      <w:numFmt w:val="lowerRoman"/>
      <w:lvlText w:val="%1."/>
      <w:lvlJc w:val="left"/>
      <w:pPr>
        <w:ind w:left="720" w:hanging="360"/>
      </w:pPr>
      <w:rPr>
        <w:rFonts w:hint="default"/>
        <w:b/>
        <w:i w:val="0"/>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8F17BEB"/>
    <w:multiLevelType w:val="hybridMultilevel"/>
    <w:tmpl w:val="69D69B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AB00EE7"/>
    <w:multiLevelType w:val="hybridMultilevel"/>
    <w:tmpl w:val="F59E6D5E"/>
    <w:lvl w:ilvl="0" w:tplc="128CD846">
      <w:start w:val="1"/>
      <w:numFmt w:val="lowerRoman"/>
      <w:lvlText w:val="%1."/>
      <w:lvlJc w:val="left"/>
      <w:pPr>
        <w:ind w:left="1080" w:hanging="72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7D0624C5"/>
    <w:multiLevelType w:val="hybridMultilevel"/>
    <w:tmpl w:val="4E6017A4"/>
    <w:lvl w:ilvl="0" w:tplc="4E3CE996">
      <w:start w:val="1"/>
      <w:numFmt w:val="lowerRoman"/>
      <w:lvlText w:val="%1."/>
      <w:lvlJc w:val="left"/>
      <w:pPr>
        <w:ind w:left="1080" w:hanging="72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7"/>
  </w:num>
  <w:num w:numId="2">
    <w:abstractNumId w:val="2"/>
  </w:num>
  <w:num w:numId="3">
    <w:abstractNumId w:val="23"/>
  </w:num>
  <w:num w:numId="4">
    <w:abstractNumId w:val="11"/>
  </w:num>
  <w:num w:numId="5">
    <w:abstractNumId w:val="39"/>
  </w:num>
  <w:num w:numId="6">
    <w:abstractNumId w:val="6"/>
  </w:num>
  <w:num w:numId="7">
    <w:abstractNumId w:val="45"/>
  </w:num>
  <w:num w:numId="8">
    <w:abstractNumId w:val="28"/>
  </w:num>
  <w:num w:numId="9">
    <w:abstractNumId w:val="8"/>
  </w:num>
  <w:num w:numId="10">
    <w:abstractNumId w:val="31"/>
  </w:num>
  <w:num w:numId="11">
    <w:abstractNumId w:val="10"/>
  </w:num>
  <w:num w:numId="12">
    <w:abstractNumId w:val="7"/>
  </w:num>
  <w:num w:numId="13">
    <w:abstractNumId w:val="17"/>
  </w:num>
  <w:num w:numId="14">
    <w:abstractNumId w:val="41"/>
  </w:num>
  <w:num w:numId="15">
    <w:abstractNumId w:val="4"/>
  </w:num>
  <w:num w:numId="16">
    <w:abstractNumId w:val="37"/>
  </w:num>
  <w:num w:numId="17">
    <w:abstractNumId w:val="26"/>
  </w:num>
  <w:num w:numId="18">
    <w:abstractNumId w:val="42"/>
  </w:num>
  <w:num w:numId="19">
    <w:abstractNumId w:val="46"/>
  </w:num>
  <w:num w:numId="20">
    <w:abstractNumId w:val="47"/>
  </w:num>
  <w:num w:numId="21">
    <w:abstractNumId w:val="13"/>
  </w:num>
  <w:num w:numId="22">
    <w:abstractNumId w:val="35"/>
  </w:num>
  <w:num w:numId="23">
    <w:abstractNumId w:val="16"/>
  </w:num>
  <w:num w:numId="24">
    <w:abstractNumId w:val="44"/>
  </w:num>
  <w:num w:numId="25">
    <w:abstractNumId w:val="40"/>
  </w:num>
  <w:num w:numId="26">
    <w:abstractNumId w:val="36"/>
  </w:num>
  <w:num w:numId="27">
    <w:abstractNumId w:val="3"/>
  </w:num>
  <w:num w:numId="28">
    <w:abstractNumId w:val="20"/>
  </w:num>
  <w:num w:numId="29">
    <w:abstractNumId w:val="18"/>
  </w:num>
  <w:num w:numId="30">
    <w:abstractNumId w:val="5"/>
  </w:num>
  <w:num w:numId="31">
    <w:abstractNumId w:val="1"/>
  </w:num>
  <w:num w:numId="32">
    <w:abstractNumId w:val="43"/>
  </w:num>
  <w:num w:numId="33">
    <w:abstractNumId w:val="29"/>
  </w:num>
  <w:num w:numId="34">
    <w:abstractNumId w:val="11"/>
  </w:num>
  <w:num w:numId="35">
    <w:abstractNumId w:val="12"/>
  </w:num>
  <w:num w:numId="36">
    <w:abstractNumId w:val="22"/>
  </w:num>
  <w:num w:numId="37">
    <w:abstractNumId w:val="21"/>
  </w:num>
  <w:num w:numId="38">
    <w:abstractNumId w:val="33"/>
  </w:num>
  <w:num w:numId="39">
    <w:abstractNumId w:val="25"/>
  </w:num>
  <w:num w:numId="40">
    <w:abstractNumId w:val="15"/>
  </w:num>
  <w:num w:numId="41">
    <w:abstractNumId w:val="14"/>
  </w:num>
  <w:num w:numId="42">
    <w:abstractNumId w:val="38"/>
  </w:num>
  <w:num w:numId="43">
    <w:abstractNumId w:val="24"/>
  </w:num>
  <w:num w:numId="44">
    <w:abstractNumId w:val="19"/>
  </w:num>
  <w:num w:numId="45">
    <w:abstractNumId w:val="32"/>
  </w:num>
  <w:num w:numId="46">
    <w:abstractNumId w:val="9"/>
  </w:num>
  <w:num w:numId="47">
    <w:abstractNumId w:val="34"/>
  </w:num>
  <w:num w:numId="48">
    <w:abstractNumId w:val="0"/>
  </w:num>
  <w:num w:numId="49">
    <w:abstractNumId w:val="3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diel Dumlao">
    <w15:presenceInfo w15:providerId="None" w15:userId="Gadiel Dumla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r0axfpar5twtesev65dzaesdfsw9zezere&quot;&gt;EoL review endnote library&lt;record-ids&gt;&lt;item&gt;50&lt;/item&gt;&lt;item&gt;51&lt;/item&gt;&lt;item&gt;53&lt;/item&gt;&lt;item&gt;54&lt;/item&gt;&lt;item&gt;55&lt;/item&gt;&lt;item&gt;56&lt;/item&gt;&lt;item&gt;58&lt;/item&gt;&lt;item&gt;59&lt;/item&gt;&lt;item&gt;60&lt;/item&gt;&lt;item&gt;61&lt;/item&gt;&lt;item&gt;62&lt;/item&gt;&lt;item&gt;65&lt;/item&gt;&lt;item&gt;67&lt;/item&gt;&lt;item&gt;68&lt;/item&gt;&lt;item&gt;69&lt;/item&gt;&lt;item&gt;70&lt;/item&gt;&lt;item&gt;75&lt;/item&gt;&lt;item&gt;78&lt;/item&gt;&lt;item&gt;80&lt;/item&gt;&lt;item&gt;82&lt;/item&gt;&lt;item&gt;84&lt;/item&gt;&lt;item&gt;86&lt;/item&gt;&lt;item&gt;87&lt;/item&gt;&lt;item&gt;88&lt;/item&gt;&lt;item&gt;89&lt;/item&gt;&lt;item&gt;91&lt;/item&gt;&lt;item&gt;95&lt;/item&gt;&lt;/record-ids&gt;&lt;/item&gt;&lt;/Libraries&gt;"/>
  </w:docVars>
  <w:rsids>
    <w:rsidRoot w:val="00111BDC"/>
    <w:rsid w:val="00013CDD"/>
    <w:rsid w:val="000366D2"/>
    <w:rsid w:val="00060ABA"/>
    <w:rsid w:val="00075D3D"/>
    <w:rsid w:val="00085DB6"/>
    <w:rsid w:val="00095C92"/>
    <w:rsid w:val="000A522C"/>
    <w:rsid w:val="000B4778"/>
    <w:rsid w:val="000B4F22"/>
    <w:rsid w:val="000C11BA"/>
    <w:rsid w:val="000C6D95"/>
    <w:rsid w:val="000D0EA9"/>
    <w:rsid w:val="000D564C"/>
    <w:rsid w:val="001079B9"/>
    <w:rsid w:val="00111BDC"/>
    <w:rsid w:val="00121428"/>
    <w:rsid w:val="00123983"/>
    <w:rsid w:val="00134B32"/>
    <w:rsid w:val="0014617D"/>
    <w:rsid w:val="00146E8A"/>
    <w:rsid w:val="001569FE"/>
    <w:rsid w:val="00184673"/>
    <w:rsid w:val="001B7F6E"/>
    <w:rsid w:val="001C0658"/>
    <w:rsid w:val="001D5B30"/>
    <w:rsid w:val="001E29F9"/>
    <w:rsid w:val="00204F94"/>
    <w:rsid w:val="00216798"/>
    <w:rsid w:val="00235054"/>
    <w:rsid w:val="0023670A"/>
    <w:rsid w:val="002434A2"/>
    <w:rsid w:val="002541E5"/>
    <w:rsid w:val="00260B13"/>
    <w:rsid w:val="002622C6"/>
    <w:rsid w:val="00282C4A"/>
    <w:rsid w:val="00285004"/>
    <w:rsid w:val="002B130B"/>
    <w:rsid w:val="002B5949"/>
    <w:rsid w:val="002C3C32"/>
    <w:rsid w:val="002D68BD"/>
    <w:rsid w:val="002E4F0C"/>
    <w:rsid w:val="003025CE"/>
    <w:rsid w:val="00302D86"/>
    <w:rsid w:val="00311328"/>
    <w:rsid w:val="00324B92"/>
    <w:rsid w:val="00327DF5"/>
    <w:rsid w:val="0034054E"/>
    <w:rsid w:val="00341117"/>
    <w:rsid w:val="00343090"/>
    <w:rsid w:val="00347202"/>
    <w:rsid w:val="00353DB0"/>
    <w:rsid w:val="00357C8B"/>
    <w:rsid w:val="0039052A"/>
    <w:rsid w:val="003A1027"/>
    <w:rsid w:val="003B1E46"/>
    <w:rsid w:val="003B7F2E"/>
    <w:rsid w:val="003C06B5"/>
    <w:rsid w:val="003C14E0"/>
    <w:rsid w:val="003C4FB3"/>
    <w:rsid w:val="003C5C55"/>
    <w:rsid w:val="003D112C"/>
    <w:rsid w:val="003E2CB2"/>
    <w:rsid w:val="003E64E6"/>
    <w:rsid w:val="00416794"/>
    <w:rsid w:val="00420757"/>
    <w:rsid w:val="00430BBF"/>
    <w:rsid w:val="004434BC"/>
    <w:rsid w:val="00455287"/>
    <w:rsid w:val="00480ACB"/>
    <w:rsid w:val="00485F7D"/>
    <w:rsid w:val="004C1105"/>
    <w:rsid w:val="004C615A"/>
    <w:rsid w:val="004E4DA0"/>
    <w:rsid w:val="00504324"/>
    <w:rsid w:val="005077CC"/>
    <w:rsid w:val="005201F3"/>
    <w:rsid w:val="00533D55"/>
    <w:rsid w:val="005607A3"/>
    <w:rsid w:val="005A5FC3"/>
    <w:rsid w:val="005B21CE"/>
    <w:rsid w:val="005B2B6A"/>
    <w:rsid w:val="005B67A2"/>
    <w:rsid w:val="005C15DE"/>
    <w:rsid w:val="00611437"/>
    <w:rsid w:val="00625728"/>
    <w:rsid w:val="00651A49"/>
    <w:rsid w:val="00655ADD"/>
    <w:rsid w:val="00661738"/>
    <w:rsid w:val="00667C15"/>
    <w:rsid w:val="00675A36"/>
    <w:rsid w:val="006D2363"/>
    <w:rsid w:val="006E1B25"/>
    <w:rsid w:val="006E626B"/>
    <w:rsid w:val="00720887"/>
    <w:rsid w:val="0072113D"/>
    <w:rsid w:val="0072286C"/>
    <w:rsid w:val="0072389C"/>
    <w:rsid w:val="00736F61"/>
    <w:rsid w:val="00760305"/>
    <w:rsid w:val="007801AC"/>
    <w:rsid w:val="00785244"/>
    <w:rsid w:val="007873C4"/>
    <w:rsid w:val="007C57D4"/>
    <w:rsid w:val="007F785C"/>
    <w:rsid w:val="008027BE"/>
    <w:rsid w:val="008030F3"/>
    <w:rsid w:val="008223DC"/>
    <w:rsid w:val="008506BD"/>
    <w:rsid w:val="00850C6C"/>
    <w:rsid w:val="00856130"/>
    <w:rsid w:val="008814B2"/>
    <w:rsid w:val="00890E51"/>
    <w:rsid w:val="008A1669"/>
    <w:rsid w:val="008B36C2"/>
    <w:rsid w:val="008B501B"/>
    <w:rsid w:val="008B5F50"/>
    <w:rsid w:val="008D1304"/>
    <w:rsid w:val="008E37A4"/>
    <w:rsid w:val="00905385"/>
    <w:rsid w:val="0092089F"/>
    <w:rsid w:val="0097039B"/>
    <w:rsid w:val="0098304F"/>
    <w:rsid w:val="009C4C1B"/>
    <w:rsid w:val="009C70CB"/>
    <w:rsid w:val="009D2EFD"/>
    <w:rsid w:val="00A031FC"/>
    <w:rsid w:val="00A03E6A"/>
    <w:rsid w:val="00A27215"/>
    <w:rsid w:val="00A40A64"/>
    <w:rsid w:val="00A42778"/>
    <w:rsid w:val="00A42D58"/>
    <w:rsid w:val="00A51D4F"/>
    <w:rsid w:val="00A709D1"/>
    <w:rsid w:val="00AB78DF"/>
    <w:rsid w:val="00AC0096"/>
    <w:rsid w:val="00AD11DF"/>
    <w:rsid w:val="00AE56DE"/>
    <w:rsid w:val="00B11059"/>
    <w:rsid w:val="00B221FC"/>
    <w:rsid w:val="00B25814"/>
    <w:rsid w:val="00B32C11"/>
    <w:rsid w:val="00B34149"/>
    <w:rsid w:val="00B35091"/>
    <w:rsid w:val="00B50F96"/>
    <w:rsid w:val="00BD7560"/>
    <w:rsid w:val="00BF0F9E"/>
    <w:rsid w:val="00C21955"/>
    <w:rsid w:val="00C40F4A"/>
    <w:rsid w:val="00C517CC"/>
    <w:rsid w:val="00C53072"/>
    <w:rsid w:val="00C73ED6"/>
    <w:rsid w:val="00CB4E71"/>
    <w:rsid w:val="00CC42E3"/>
    <w:rsid w:val="00CD39B0"/>
    <w:rsid w:val="00D1790E"/>
    <w:rsid w:val="00D3545D"/>
    <w:rsid w:val="00D72732"/>
    <w:rsid w:val="00DA6D71"/>
    <w:rsid w:val="00DD5804"/>
    <w:rsid w:val="00DE00F2"/>
    <w:rsid w:val="00DE6343"/>
    <w:rsid w:val="00DF1366"/>
    <w:rsid w:val="00DF2A58"/>
    <w:rsid w:val="00E004E3"/>
    <w:rsid w:val="00E06256"/>
    <w:rsid w:val="00E158DE"/>
    <w:rsid w:val="00E30CE7"/>
    <w:rsid w:val="00E41C23"/>
    <w:rsid w:val="00E6662C"/>
    <w:rsid w:val="00E66B6E"/>
    <w:rsid w:val="00E84E11"/>
    <w:rsid w:val="00E87C84"/>
    <w:rsid w:val="00E943C6"/>
    <w:rsid w:val="00E9751E"/>
    <w:rsid w:val="00EB09A2"/>
    <w:rsid w:val="00EB594F"/>
    <w:rsid w:val="00EC40C1"/>
    <w:rsid w:val="00EC66B3"/>
    <w:rsid w:val="00EF1332"/>
    <w:rsid w:val="00EF75B3"/>
    <w:rsid w:val="00F145FB"/>
    <w:rsid w:val="00F3151C"/>
    <w:rsid w:val="00F3589D"/>
    <w:rsid w:val="00F45F26"/>
    <w:rsid w:val="00F4619D"/>
    <w:rsid w:val="00F71130"/>
    <w:rsid w:val="00F730A1"/>
    <w:rsid w:val="00F74F59"/>
    <w:rsid w:val="00F804F1"/>
    <w:rsid w:val="00F84D14"/>
    <w:rsid w:val="00FA4EFD"/>
    <w:rsid w:val="00FC5A2E"/>
    <w:rsid w:val="00FC6946"/>
    <w:rsid w:val="00FD7A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78E2C7"/>
  <w15:docId w15:val="{9A67301F-F911-49FE-852E-E0ACB48C3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BDC"/>
    <w:rPr>
      <w:rFonts w:ascii="Arial" w:eastAsia="Times New Roman" w:hAnsi="Arial" w:cs="Arial"/>
      <w:sz w:val="20"/>
      <w:szCs w:val="20"/>
      <w:lang w:val="en-AU" w:eastAsia="en-AU"/>
    </w:rPr>
  </w:style>
  <w:style w:type="paragraph" w:styleId="Heading1">
    <w:name w:val="heading 1"/>
    <w:basedOn w:val="Normal"/>
    <w:next w:val="Normal"/>
    <w:link w:val="Heading1Char"/>
    <w:qFormat/>
    <w:rsid w:val="00111BDC"/>
    <w:pPr>
      <w:keepNext/>
      <w:numPr>
        <w:numId w:val="1"/>
      </w:numPr>
      <w:tabs>
        <w:tab w:val="left" w:pos="720"/>
      </w:tabs>
      <w:spacing w:before="480" w:after="240"/>
      <w:ind w:left="720" w:hanging="720"/>
      <w:outlineLvl w:val="0"/>
    </w:pPr>
    <w:rPr>
      <w:b/>
      <w:bCs/>
      <w:color w:val="4A7CA1"/>
      <w:kern w:val="32"/>
      <w:sz w:val="28"/>
      <w:szCs w:val="32"/>
      <w:lang w:val="en-US"/>
    </w:rPr>
  </w:style>
  <w:style w:type="paragraph" w:styleId="Heading2">
    <w:name w:val="heading 2"/>
    <w:basedOn w:val="Normal"/>
    <w:next w:val="Normal"/>
    <w:link w:val="Heading2Char"/>
    <w:qFormat/>
    <w:rsid w:val="00111BDC"/>
    <w:pPr>
      <w:keepNext/>
      <w:numPr>
        <w:ilvl w:val="1"/>
        <w:numId w:val="1"/>
      </w:numPr>
      <w:tabs>
        <w:tab w:val="left" w:pos="720"/>
      </w:tabs>
      <w:spacing w:before="240"/>
      <w:ind w:left="720" w:hanging="720"/>
      <w:outlineLvl w:val="1"/>
    </w:pPr>
    <w:rPr>
      <w:b/>
      <w:bCs/>
      <w:iCs/>
      <w:color w:val="7AC141"/>
      <w:sz w:val="24"/>
      <w:szCs w:val="28"/>
      <w:lang w:val="en-US"/>
    </w:rPr>
  </w:style>
  <w:style w:type="paragraph" w:styleId="Heading3">
    <w:name w:val="heading 3"/>
    <w:basedOn w:val="Normal"/>
    <w:next w:val="Normal"/>
    <w:link w:val="Heading3Char"/>
    <w:qFormat/>
    <w:rsid w:val="00111BDC"/>
    <w:pPr>
      <w:keepNext/>
      <w:keepLines/>
      <w:spacing w:before="200"/>
      <w:outlineLvl w:val="2"/>
    </w:pPr>
    <w:rPr>
      <w:rFonts w:ascii="Cambria" w:eastAsia="Calibri" w:hAnsi="Cambria"/>
      <w:b/>
      <w:bCs/>
      <w:color w:val="4F81BD"/>
    </w:rPr>
  </w:style>
  <w:style w:type="paragraph" w:styleId="Heading4">
    <w:name w:val="heading 4"/>
    <w:basedOn w:val="Normal"/>
    <w:next w:val="Normal"/>
    <w:link w:val="Heading4Char"/>
    <w:semiHidden/>
    <w:unhideWhenUsed/>
    <w:qFormat/>
    <w:rsid w:val="00111BDC"/>
    <w:pPr>
      <w:keepNext/>
      <w:spacing w:before="240" w:after="60"/>
      <w:outlineLvl w:val="3"/>
    </w:pPr>
    <w:rPr>
      <w:rFonts w:ascii="Calibri" w:hAnsi="Calibri" w:cs="Times New Roman"/>
      <w:b/>
      <w:bCs/>
      <w:sz w:val="28"/>
      <w:szCs w:val="28"/>
    </w:rPr>
  </w:style>
  <w:style w:type="paragraph" w:styleId="Heading5">
    <w:name w:val="heading 5"/>
    <w:basedOn w:val="Normal"/>
    <w:next w:val="Normal"/>
    <w:link w:val="Heading5Char"/>
    <w:semiHidden/>
    <w:unhideWhenUsed/>
    <w:qFormat/>
    <w:rsid w:val="00111BDC"/>
    <w:pPr>
      <w:spacing w:before="240" w:after="60"/>
      <w:outlineLvl w:val="4"/>
    </w:pPr>
    <w:rPr>
      <w:rFonts w:ascii="Calibri" w:hAnsi="Calibri" w:cs="Times New Roman"/>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11BDC"/>
    <w:rPr>
      <w:rFonts w:ascii="Arial" w:eastAsia="Times New Roman" w:hAnsi="Arial" w:cs="Arial"/>
      <w:b/>
      <w:bCs/>
      <w:color w:val="4A7CA1"/>
      <w:kern w:val="32"/>
      <w:sz w:val="28"/>
      <w:szCs w:val="32"/>
      <w:lang w:eastAsia="en-AU"/>
    </w:rPr>
  </w:style>
  <w:style w:type="character" w:customStyle="1" w:styleId="Heading2Char">
    <w:name w:val="Heading 2 Char"/>
    <w:basedOn w:val="DefaultParagraphFont"/>
    <w:link w:val="Heading2"/>
    <w:rsid w:val="00111BDC"/>
    <w:rPr>
      <w:rFonts w:ascii="Arial" w:eastAsia="Times New Roman" w:hAnsi="Arial" w:cs="Arial"/>
      <w:b/>
      <w:bCs/>
      <w:iCs/>
      <w:color w:val="7AC141"/>
      <w:szCs w:val="28"/>
      <w:lang w:eastAsia="en-AU"/>
    </w:rPr>
  </w:style>
  <w:style w:type="character" w:customStyle="1" w:styleId="Heading3Char">
    <w:name w:val="Heading 3 Char"/>
    <w:basedOn w:val="DefaultParagraphFont"/>
    <w:link w:val="Heading3"/>
    <w:rsid w:val="00111BDC"/>
    <w:rPr>
      <w:rFonts w:ascii="Cambria" w:eastAsia="Calibri" w:hAnsi="Cambria" w:cs="Arial"/>
      <w:b/>
      <w:bCs/>
      <w:color w:val="4F81BD"/>
      <w:sz w:val="20"/>
      <w:szCs w:val="20"/>
      <w:lang w:val="en-AU" w:eastAsia="en-AU"/>
    </w:rPr>
  </w:style>
  <w:style w:type="character" w:customStyle="1" w:styleId="Heading4Char">
    <w:name w:val="Heading 4 Char"/>
    <w:basedOn w:val="DefaultParagraphFont"/>
    <w:link w:val="Heading4"/>
    <w:semiHidden/>
    <w:rsid w:val="00111BDC"/>
    <w:rPr>
      <w:rFonts w:ascii="Calibri" w:eastAsia="Times New Roman" w:hAnsi="Calibri" w:cs="Times New Roman"/>
      <w:b/>
      <w:bCs/>
      <w:sz w:val="28"/>
      <w:szCs w:val="28"/>
      <w:lang w:val="en-AU" w:eastAsia="en-AU"/>
    </w:rPr>
  </w:style>
  <w:style w:type="character" w:customStyle="1" w:styleId="Heading5Char">
    <w:name w:val="Heading 5 Char"/>
    <w:basedOn w:val="DefaultParagraphFont"/>
    <w:link w:val="Heading5"/>
    <w:semiHidden/>
    <w:rsid w:val="00111BDC"/>
    <w:rPr>
      <w:rFonts w:ascii="Calibri" w:eastAsia="Times New Roman" w:hAnsi="Calibri" w:cs="Times New Roman"/>
      <w:b/>
      <w:bCs/>
      <w:i/>
      <w:iCs/>
      <w:sz w:val="26"/>
      <w:szCs w:val="26"/>
      <w:lang w:val="en-AU" w:eastAsia="en-AU"/>
    </w:rPr>
  </w:style>
  <w:style w:type="paragraph" w:styleId="Header">
    <w:name w:val="header"/>
    <w:basedOn w:val="Normal"/>
    <w:link w:val="HeaderChar"/>
    <w:uiPriority w:val="99"/>
    <w:rsid w:val="00111BDC"/>
    <w:pPr>
      <w:tabs>
        <w:tab w:val="center" w:pos="4153"/>
        <w:tab w:val="right" w:pos="8306"/>
      </w:tabs>
    </w:pPr>
  </w:style>
  <w:style w:type="character" w:customStyle="1" w:styleId="HeaderChar">
    <w:name w:val="Header Char"/>
    <w:basedOn w:val="DefaultParagraphFont"/>
    <w:link w:val="Header"/>
    <w:uiPriority w:val="99"/>
    <w:rsid w:val="00111BDC"/>
    <w:rPr>
      <w:rFonts w:ascii="Arial" w:eastAsia="Times New Roman" w:hAnsi="Arial" w:cs="Arial"/>
      <w:sz w:val="20"/>
      <w:szCs w:val="20"/>
      <w:lang w:val="en-AU" w:eastAsia="en-AU"/>
    </w:rPr>
  </w:style>
  <w:style w:type="paragraph" w:styleId="Footer">
    <w:name w:val="footer"/>
    <w:basedOn w:val="Normal"/>
    <w:link w:val="FooterChar"/>
    <w:uiPriority w:val="99"/>
    <w:rsid w:val="00111BDC"/>
    <w:pPr>
      <w:tabs>
        <w:tab w:val="center" w:pos="4153"/>
        <w:tab w:val="right" w:pos="8306"/>
      </w:tabs>
    </w:pPr>
  </w:style>
  <w:style w:type="character" w:customStyle="1" w:styleId="FooterChar">
    <w:name w:val="Footer Char"/>
    <w:basedOn w:val="DefaultParagraphFont"/>
    <w:link w:val="Footer"/>
    <w:uiPriority w:val="99"/>
    <w:rsid w:val="00111BDC"/>
    <w:rPr>
      <w:rFonts w:ascii="Arial" w:eastAsia="Times New Roman" w:hAnsi="Arial" w:cs="Arial"/>
      <w:sz w:val="20"/>
      <w:szCs w:val="20"/>
      <w:lang w:val="en-AU" w:eastAsia="en-AU"/>
    </w:rPr>
  </w:style>
  <w:style w:type="character" w:styleId="PageNumber">
    <w:name w:val="page number"/>
    <w:basedOn w:val="DefaultParagraphFont"/>
    <w:rsid w:val="00111BDC"/>
  </w:style>
  <w:style w:type="paragraph" w:styleId="NormalWeb">
    <w:name w:val="Normal (Web)"/>
    <w:basedOn w:val="Normal"/>
    <w:uiPriority w:val="99"/>
    <w:rsid w:val="00111BDC"/>
    <w:pPr>
      <w:spacing w:before="100" w:beforeAutospacing="1" w:after="100" w:afterAutospacing="1"/>
    </w:pPr>
    <w:rPr>
      <w:rFonts w:ascii="Times New Roman" w:hAnsi="Times New Roman"/>
      <w:sz w:val="24"/>
      <w:szCs w:val="24"/>
    </w:rPr>
  </w:style>
  <w:style w:type="character" w:styleId="Hyperlink">
    <w:name w:val="Hyperlink"/>
    <w:basedOn w:val="DefaultParagraphFont"/>
    <w:uiPriority w:val="99"/>
    <w:rsid w:val="00111BDC"/>
    <w:rPr>
      <w:color w:val="0000FF"/>
      <w:u w:val="single"/>
    </w:rPr>
  </w:style>
  <w:style w:type="character" w:styleId="CommentReference">
    <w:name w:val="annotation reference"/>
    <w:basedOn w:val="DefaultParagraphFont"/>
    <w:uiPriority w:val="99"/>
    <w:rsid w:val="00111BDC"/>
    <w:rPr>
      <w:sz w:val="16"/>
      <w:szCs w:val="16"/>
    </w:rPr>
  </w:style>
  <w:style w:type="paragraph" w:styleId="CommentText">
    <w:name w:val="annotation text"/>
    <w:basedOn w:val="Normal"/>
    <w:link w:val="CommentTextChar"/>
    <w:uiPriority w:val="99"/>
    <w:rsid w:val="00111BDC"/>
  </w:style>
  <w:style w:type="character" w:customStyle="1" w:styleId="CommentTextChar">
    <w:name w:val="Comment Text Char"/>
    <w:basedOn w:val="DefaultParagraphFont"/>
    <w:link w:val="CommentText"/>
    <w:uiPriority w:val="99"/>
    <w:rsid w:val="00111BDC"/>
    <w:rPr>
      <w:rFonts w:ascii="Arial" w:eastAsia="Times New Roman" w:hAnsi="Arial" w:cs="Arial"/>
      <w:sz w:val="20"/>
      <w:szCs w:val="20"/>
      <w:lang w:val="en-AU" w:eastAsia="en-AU"/>
    </w:rPr>
  </w:style>
  <w:style w:type="character" w:customStyle="1" w:styleId="CommentSubjectChar">
    <w:name w:val="Comment Subject Char"/>
    <w:basedOn w:val="CommentTextChar"/>
    <w:link w:val="CommentSubject"/>
    <w:rsid w:val="00111BDC"/>
    <w:rPr>
      <w:rFonts w:ascii="Arial" w:eastAsia="Times New Roman" w:hAnsi="Arial" w:cs="Arial"/>
      <w:b/>
      <w:bCs/>
      <w:sz w:val="20"/>
      <w:szCs w:val="20"/>
      <w:lang w:val="en-AU" w:eastAsia="en-AU"/>
    </w:rPr>
  </w:style>
  <w:style w:type="paragraph" w:styleId="CommentSubject">
    <w:name w:val="annotation subject"/>
    <w:basedOn w:val="CommentText"/>
    <w:next w:val="CommentText"/>
    <w:link w:val="CommentSubjectChar"/>
    <w:rsid w:val="00111BDC"/>
    <w:rPr>
      <w:b/>
      <w:bCs/>
    </w:rPr>
  </w:style>
  <w:style w:type="paragraph" w:styleId="BalloonText">
    <w:name w:val="Balloon Text"/>
    <w:basedOn w:val="Normal"/>
    <w:link w:val="BalloonTextChar"/>
    <w:rsid w:val="00111BDC"/>
    <w:rPr>
      <w:rFonts w:ascii="Tahoma" w:hAnsi="Tahoma" w:cs="Calibri"/>
      <w:sz w:val="16"/>
      <w:szCs w:val="16"/>
    </w:rPr>
  </w:style>
  <w:style w:type="character" w:customStyle="1" w:styleId="BalloonTextChar">
    <w:name w:val="Balloon Text Char"/>
    <w:basedOn w:val="DefaultParagraphFont"/>
    <w:link w:val="BalloonText"/>
    <w:rsid w:val="00111BDC"/>
    <w:rPr>
      <w:rFonts w:ascii="Tahoma" w:eastAsia="Times New Roman" w:hAnsi="Tahoma" w:cs="Calibri"/>
      <w:sz w:val="16"/>
      <w:szCs w:val="16"/>
      <w:lang w:val="en-AU" w:eastAsia="en-AU"/>
    </w:rPr>
  </w:style>
  <w:style w:type="paragraph" w:styleId="ListParagraph">
    <w:name w:val="List Paragraph"/>
    <w:basedOn w:val="Normal"/>
    <w:uiPriority w:val="34"/>
    <w:qFormat/>
    <w:rsid w:val="00111BDC"/>
    <w:pPr>
      <w:ind w:left="720"/>
      <w:contextualSpacing/>
    </w:pPr>
  </w:style>
  <w:style w:type="character" w:styleId="Strong">
    <w:name w:val="Strong"/>
    <w:basedOn w:val="DefaultParagraphFont"/>
    <w:uiPriority w:val="22"/>
    <w:qFormat/>
    <w:rsid w:val="00111BDC"/>
    <w:rPr>
      <w:b/>
      <w:bCs/>
    </w:rPr>
  </w:style>
  <w:style w:type="paragraph" w:styleId="Title">
    <w:name w:val="Title"/>
    <w:basedOn w:val="Normal"/>
    <w:next w:val="Normal"/>
    <w:link w:val="TitleChar"/>
    <w:uiPriority w:val="10"/>
    <w:qFormat/>
    <w:rsid w:val="00111BDC"/>
    <w:pPr>
      <w:spacing w:before="240" w:after="60"/>
      <w:outlineLvl w:val="0"/>
    </w:pPr>
    <w:rPr>
      <w:b/>
      <w:bCs/>
      <w:color w:val="4A7CA5"/>
      <w:kern w:val="28"/>
      <w:sz w:val="44"/>
      <w:szCs w:val="44"/>
    </w:rPr>
  </w:style>
  <w:style w:type="character" w:customStyle="1" w:styleId="TitleChar">
    <w:name w:val="Title Char"/>
    <w:basedOn w:val="DefaultParagraphFont"/>
    <w:link w:val="Title"/>
    <w:uiPriority w:val="10"/>
    <w:rsid w:val="00111BDC"/>
    <w:rPr>
      <w:rFonts w:ascii="Arial" w:eastAsia="Times New Roman" w:hAnsi="Arial" w:cs="Arial"/>
      <w:b/>
      <w:bCs/>
      <w:color w:val="4A7CA5"/>
      <w:kern w:val="28"/>
      <w:sz w:val="44"/>
      <w:szCs w:val="44"/>
      <w:lang w:val="en-AU" w:eastAsia="en-AU"/>
    </w:rPr>
  </w:style>
  <w:style w:type="character" w:customStyle="1" w:styleId="BodyTextIndent3Char">
    <w:name w:val="Body Text Indent 3 Char"/>
    <w:basedOn w:val="DefaultParagraphFont"/>
    <w:link w:val="BodyTextIndent3"/>
    <w:rsid w:val="00111BDC"/>
    <w:rPr>
      <w:rFonts w:ascii="Times New Roman" w:eastAsia="Times New Roman" w:hAnsi="Times New Roman" w:cs="Times New Roman"/>
      <w:szCs w:val="20"/>
    </w:rPr>
  </w:style>
  <w:style w:type="paragraph" w:styleId="BodyTextIndent3">
    <w:name w:val="Body Text Indent 3"/>
    <w:basedOn w:val="Normal"/>
    <w:link w:val="BodyTextIndent3Char"/>
    <w:rsid w:val="00111BDC"/>
    <w:pPr>
      <w:ind w:left="720"/>
    </w:pPr>
    <w:rPr>
      <w:rFonts w:ascii="Times New Roman" w:hAnsi="Times New Roman" w:cs="Times New Roman"/>
      <w:sz w:val="24"/>
      <w:lang w:val="en-US" w:eastAsia="en-US"/>
    </w:rPr>
  </w:style>
  <w:style w:type="paragraph" w:customStyle="1" w:styleId="PROTOCOLHEADING1">
    <w:name w:val="PROTOCOL HEADING 1"/>
    <w:basedOn w:val="Normal"/>
    <w:link w:val="PROTOCOLHEADING1Char"/>
    <w:qFormat/>
    <w:rsid w:val="00111BDC"/>
    <w:pPr>
      <w:autoSpaceDE w:val="0"/>
      <w:autoSpaceDN w:val="0"/>
      <w:adjustRightInd w:val="0"/>
      <w:spacing w:after="80"/>
    </w:pPr>
    <w:rPr>
      <w:rFonts w:ascii="Times New Roman" w:hAnsi="Times New Roman" w:cs="Times New Roman"/>
      <w:b/>
      <w:sz w:val="24"/>
      <w:szCs w:val="24"/>
    </w:rPr>
  </w:style>
  <w:style w:type="character" w:customStyle="1" w:styleId="PROTOCOLHEADING1Char">
    <w:name w:val="PROTOCOL HEADING 1 Char"/>
    <w:basedOn w:val="DefaultParagraphFont"/>
    <w:link w:val="PROTOCOLHEADING1"/>
    <w:rsid w:val="00111BDC"/>
    <w:rPr>
      <w:rFonts w:ascii="Times New Roman" w:eastAsia="Times New Roman" w:hAnsi="Times New Roman" w:cs="Times New Roman"/>
      <w:b/>
      <w:lang w:val="en-AU" w:eastAsia="en-AU"/>
    </w:rPr>
  </w:style>
  <w:style w:type="character" w:customStyle="1" w:styleId="DocumentMapChar">
    <w:name w:val="Document Map Char"/>
    <w:basedOn w:val="DefaultParagraphFont"/>
    <w:link w:val="DocumentMap"/>
    <w:uiPriority w:val="99"/>
    <w:semiHidden/>
    <w:rsid w:val="00111BDC"/>
    <w:rPr>
      <w:rFonts w:ascii="Lucida Grande" w:eastAsia="Times New Roman" w:hAnsi="Lucida Grande" w:cs="Arial"/>
      <w:lang w:val="en-AU" w:eastAsia="en-AU"/>
    </w:rPr>
  </w:style>
  <w:style w:type="paragraph" w:styleId="DocumentMap">
    <w:name w:val="Document Map"/>
    <w:basedOn w:val="Normal"/>
    <w:link w:val="DocumentMapChar"/>
    <w:uiPriority w:val="99"/>
    <w:semiHidden/>
    <w:unhideWhenUsed/>
    <w:rsid w:val="00111BDC"/>
    <w:rPr>
      <w:rFonts w:ascii="Lucida Grande" w:hAnsi="Lucida Grande"/>
      <w:sz w:val="24"/>
      <w:szCs w:val="24"/>
    </w:rPr>
  </w:style>
  <w:style w:type="paragraph" w:customStyle="1" w:styleId="Instructionsandexamples">
    <w:name w:val="Instructions and examples"/>
    <w:basedOn w:val="Normal"/>
    <w:link w:val="InstructionsandexamplesChar"/>
    <w:qFormat/>
    <w:rsid w:val="00111BDC"/>
    <w:rPr>
      <w:color w:val="E36C0A" w:themeColor="accent6" w:themeShade="BF"/>
    </w:rPr>
  </w:style>
  <w:style w:type="character" w:customStyle="1" w:styleId="InstructionsandexamplesChar">
    <w:name w:val="Instructions and examples Char"/>
    <w:basedOn w:val="DefaultParagraphFont"/>
    <w:link w:val="Instructionsandexamples"/>
    <w:rsid w:val="00111BDC"/>
    <w:rPr>
      <w:rFonts w:ascii="Arial" w:eastAsia="Times New Roman" w:hAnsi="Arial" w:cs="Arial"/>
      <w:color w:val="E36C0A" w:themeColor="accent6" w:themeShade="BF"/>
      <w:sz w:val="20"/>
      <w:szCs w:val="20"/>
      <w:lang w:val="en-AU" w:eastAsia="en-AU"/>
    </w:rPr>
  </w:style>
  <w:style w:type="paragraph" w:customStyle="1" w:styleId="Achievement">
    <w:name w:val="Achievement"/>
    <w:basedOn w:val="BodyText"/>
    <w:uiPriority w:val="99"/>
    <w:rsid w:val="00111BDC"/>
    <w:pPr>
      <w:numPr>
        <w:ilvl w:val="1"/>
        <w:numId w:val="4"/>
      </w:numPr>
      <w:spacing w:after="60" w:line="240" w:lineRule="atLeast"/>
      <w:jc w:val="both"/>
    </w:pPr>
    <w:rPr>
      <w:rFonts w:ascii="Garamond" w:hAnsi="Garamond" w:cs="Garamond"/>
      <w:sz w:val="22"/>
      <w:szCs w:val="22"/>
      <w:lang w:val="en-GB" w:eastAsia="en-US"/>
    </w:rPr>
  </w:style>
  <w:style w:type="paragraph" w:styleId="BodyText">
    <w:name w:val="Body Text"/>
    <w:basedOn w:val="Normal"/>
    <w:link w:val="BodyTextChar"/>
    <w:uiPriority w:val="99"/>
    <w:semiHidden/>
    <w:unhideWhenUsed/>
    <w:rsid w:val="00111BDC"/>
    <w:pPr>
      <w:spacing w:after="120"/>
    </w:pPr>
  </w:style>
  <w:style w:type="character" w:customStyle="1" w:styleId="BodyTextChar">
    <w:name w:val="Body Text Char"/>
    <w:basedOn w:val="DefaultParagraphFont"/>
    <w:link w:val="BodyText"/>
    <w:uiPriority w:val="99"/>
    <w:semiHidden/>
    <w:rsid w:val="00111BDC"/>
    <w:rPr>
      <w:rFonts w:ascii="Arial" w:eastAsia="Times New Roman" w:hAnsi="Arial" w:cs="Arial"/>
      <w:sz w:val="20"/>
      <w:szCs w:val="20"/>
      <w:lang w:val="en-AU" w:eastAsia="en-AU"/>
    </w:rPr>
  </w:style>
  <w:style w:type="paragraph" w:customStyle="1" w:styleId="EndNoteBibliographyTitle">
    <w:name w:val="EndNote Bibliography Title"/>
    <w:basedOn w:val="Normal"/>
    <w:link w:val="EndNoteBibliographyTitleChar"/>
    <w:rsid w:val="00111BDC"/>
    <w:pPr>
      <w:jc w:val="center"/>
    </w:pPr>
    <w:rPr>
      <w:noProof/>
    </w:rPr>
  </w:style>
  <w:style w:type="character" w:customStyle="1" w:styleId="EndNoteBibliographyTitleChar">
    <w:name w:val="EndNote Bibliography Title Char"/>
    <w:basedOn w:val="DefaultParagraphFont"/>
    <w:link w:val="EndNoteBibliographyTitle"/>
    <w:rsid w:val="00111BDC"/>
    <w:rPr>
      <w:rFonts w:ascii="Arial" w:eastAsia="Times New Roman" w:hAnsi="Arial" w:cs="Arial"/>
      <w:noProof/>
      <w:sz w:val="20"/>
      <w:szCs w:val="20"/>
      <w:lang w:val="en-AU" w:eastAsia="en-AU"/>
    </w:rPr>
  </w:style>
  <w:style w:type="paragraph" w:customStyle="1" w:styleId="EndNoteBibliography">
    <w:name w:val="EndNote Bibliography"/>
    <w:basedOn w:val="Normal"/>
    <w:link w:val="EndNoteBibliographyChar"/>
    <w:rsid w:val="00111BDC"/>
    <w:rPr>
      <w:noProof/>
    </w:rPr>
  </w:style>
  <w:style w:type="character" w:customStyle="1" w:styleId="EndNoteBibliographyChar">
    <w:name w:val="EndNote Bibliography Char"/>
    <w:basedOn w:val="DefaultParagraphFont"/>
    <w:link w:val="EndNoteBibliography"/>
    <w:rsid w:val="00111BDC"/>
    <w:rPr>
      <w:rFonts w:ascii="Arial" w:eastAsia="Times New Roman" w:hAnsi="Arial" w:cs="Arial"/>
      <w:noProof/>
      <w:sz w:val="20"/>
      <w:szCs w:val="20"/>
      <w:lang w:val="en-AU" w:eastAsia="en-AU"/>
    </w:rPr>
  </w:style>
  <w:style w:type="character" w:styleId="Emphasis">
    <w:name w:val="Emphasis"/>
    <w:basedOn w:val="DefaultParagraphFont"/>
    <w:uiPriority w:val="20"/>
    <w:qFormat/>
    <w:rsid w:val="00111BDC"/>
    <w:rPr>
      <w:i/>
      <w:iCs/>
    </w:rPr>
  </w:style>
  <w:style w:type="character" w:customStyle="1" w:styleId="citationref">
    <w:name w:val="citationref"/>
    <w:basedOn w:val="DefaultParagraphFont"/>
    <w:rsid w:val="00111BDC"/>
  </w:style>
  <w:style w:type="paragraph" w:customStyle="1" w:styleId="Bullet">
    <w:name w:val="Bullet"/>
    <w:basedOn w:val="Normal"/>
    <w:rsid w:val="00111BDC"/>
    <w:pPr>
      <w:spacing w:before="80" w:after="80"/>
      <w:ind w:left="1135" w:hanging="284"/>
      <w:jc w:val="both"/>
    </w:pPr>
    <w:rPr>
      <w:rFonts w:ascii="Times New Roman" w:hAnsi="Times New Roman" w:cs="Times New Roman"/>
      <w:color w:val="0000FF"/>
      <w:sz w:val="24"/>
      <w:lang w:eastAsia="ja-JP"/>
    </w:rPr>
  </w:style>
  <w:style w:type="character" w:customStyle="1" w:styleId="FootnoteTextChar">
    <w:name w:val="Footnote Text Char"/>
    <w:basedOn w:val="DefaultParagraphFont"/>
    <w:link w:val="FootnoteText"/>
    <w:uiPriority w:val="99"/>
    <w:rsid w:val="00111BDC"/>
    <w:rPr>
      <w:rFonts w:ascii="Arial" w:eastAsia="Times New Roman" w:hAnsi="Arial" w:cs="Arial"/>
      <w:lang w:val="en-AU" w:eastAsia="en-AU"/>
    </w:rPr>
  </w:style>
  <w:style w:type="paragraph" w:styleId="FootnoteText">
    <w:name w:val="footnote text"/>
    <w:basedOn w:val="Normal"/>
    <w:link w:val="FootnoteTextChar"/>
    <w:uiPriority w:val="99"/>
    <w:unhideWhenUsed/>
    <w:rsid w:val="00111BDC"/>
    <w:rPr>
      <w:sz w:val="24"/>
      <w:szCs w:val="24"/>
    </w:rPr>
  </w:style>
  <w:style w:type="character" w:styleId="FootnoteReference">
    <w:name w:val="footnote reference"/>
    <w:basedOn w:val="DefaultParagraphFont"/>
    <w:uiPriority w:val="99"/>
    <w:unhideWhenUsed/>
    <w:rsid w:val="00111BDC"/>
    <w:rPr>
      <w:vertAlign w:val="superscript"/>
    </w:rPr>
  </w:style>
  <w:style w:type="table" w:styleId="LightShading">
    <w:name w:val="Light Shading"/>
    <w:basedOn w:val="TableNormal"/>
    <w:uiPriority w:val="60"/>
    <w:rsid w:val="00111BDC"/>
    <w:rPr>
      <w:rFonts w:ascii="Times New Roman" w:eastAsia="Times New Roman" w:hAnsi="Times New Roman" w:cs="Times New Roman"/>
      <w:color w:val="000000" w:themeColor="text1" w:themeShade="BF"/>
      <w:sz w:val="20"/>
      <w:szCs w:val="20"/>
      <w:lang w:val="en-AU" w:eastAsia="en-AU"/>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xbe">
    <w:name w:val="_xbe"/>
    <w:basedOn w:val="DefaultParagraphFont"/>
    <w:rsid w:val="00111BDC"/>
  </w:style>
  <w:style w:type="character" w:customStyle="1" w:styleId="current-selection">
    <w:name w:val="current-selection"/>
    <w:rsid w:val="00111BDC"/>
  </w:style>
  <w:style w:type="paragraph" w:styleId="TOCHeading">
    <w:name w:val="TOC Heading"/>
    <w:basedOn w:val="Heading1"/>
    <w:next w:val="Normal"/>
    <w:uiPriority w:val="39"/>
    <w:unhideWhenUsed/>
    <w:qFormat/>
    <w:rsid w:val="00E158DE"/>
    <w:pPr>
      <w:keepLines/>
      <w:numPr>
        <w:numId w:val="0"/>
      </w:numPr>
      <w:tabs>
        <w:tab w:val="clear" w:pos="720"/>
      </w:tabs>
      <w:spacing w:before="240" w:after="0" w:line="259" w:lineRule="auto"/>
      <w:outlineLvl w:val="9"/>
    </w:pPr>
    <w:rPr>
      <w:rFonts w:asciiTheme="majorHAnsi" w:eastAsiaTheme="majorEastAsia" w:hAnsiTheme="majorHAnsi" w:cstheme="majorBidi"/>
      <w:b w:val="0"/>
      <w:bCs w:val="0"/>
      <w:color w:val="365F91" w:themeColor="accent1" w:themeShade="BF"/>
      <w:kern w:val="0"/>
      <w:sz w:val="32"/>
      <w:lang w:eastAsia="en-US"/>
    </w:rPr>
  </w:style>
  <w:style w:type="paragraph" w:styleId="TOC1">
    <w:name w:val="toc 1"/>
    <w:basedOn w:val="Normal"/>
    <w:next w:val="Normal"/>
    <w:autoRedefine/>
    <w:uiPriority w:val="39"/>
    <w:unhideWhenUsed/>
    <w:rsid w:val="00E158DE"/>
    <w:pPr>
      <w:spacing w:after="100"/>
    </w:pPr>
  </w:style>
  <w:style w:type="paragraph" w:styleId="TOC2">
    <w:name w:val="toc 2"/>
    <w:basedOn w:val="Normal"/>
    <w:next w:val="Normal"/>
    <w:autoRedefine/>
    <w:uiPriority w:val="39"/>
    <w:unhideWhenUsed/>
    <w:rsid w:val="00E158DE"/>
    <w:pPr>
      <w:spacing w:after="100"/>
      <w:ind w:left="200"/>
    </w:pPr>
  </w:style>
  <w:style w:type="paragraph" w:styleId="TOC3">
    <w:name w:val="toc 3"/>
    <w:basedOn w:val="Normal"/>
    <w:next w:val="Normal"/>
    <w:autoRedefine/>
    <w:uiPriority w:val="39"/>
    <w:unhideWhenUsed/>
    <w:rsid w:val="00C73ED6"/>
    <w:pPr>
      <w:spacing w:after="100" w:line="259" w:lineRule="auto"/>
      <w:ind w:left="440"/>
    </w:pPr>
    <w:rPr>
      <w:rFonts w:asciiTheme="minorHAnsi" w:eastAsiaTheme="minorEastAsia" w:hAnsiTheme="minorHAnsi" w:cs="Times New Roman"/>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wakefield@unsw.edu.au" TargetMode="External"/><Relationship Id="rId13" Type="http://schemas.openxmlformats.org/officeDocument/2006/relationships/header" Target="header1.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mailto:Pandora.Patterson@canteen.org.au" TargetMode="Externa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ndora.Patterson@canteen.org.a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k.hetherington@unsw.edu.a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ursula@unsw.edu.au" TargetMode="External"/><Relationship Id="rId14" Type="http://schemas.openxmlformats.org/officeDocument/2006/relationships/footer" Target="foot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3602"/>
    <w:rsid w:val="0068360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F2A7AAF15C242B3ABB4604484953BCF">
    <w:name w:val="BF2A7AAF15C242B3ABB4604484953BCF"/>
    <w:rsid w:val="0068360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632E6-25F8-4C31-A17A-C5F464275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9</TotalTime>
  <Pages>20</Pages>
  <Words>13082</Words>
  <Characters>74574</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Awford</dc:creator>
  <cp:keywords/>
  <dc:description/>
  <cp:lastModifiedBy>Gadiel Dumlao</cp:lastModifiedBy>
  <cp:revision>8</cp:revision>
  <cp:lastPrinted>2019-10-31T04:36:00Z</cp:lastPrinted>
  <dcterms:created xsi:type="dcterms:W3CDTF">2020-01-08T07:27:00Z</dcterms:created>
  <dcterms:modified xsi:type="dcterms:W3CDTF">2020-01-24T00:36:00Z</dcterms:modified>
</cp:coreProperties>
</file>